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D55741" w14:textId="77777777" w:rsidR="00E235D7" w:rsidRDefault="00E235D7" w:rsidP="00DA4920">
      <w:pPr>
        <w:spacing w:after="240"/>
        <w:jc w:val="center"/>
        <w:rPr>
          <w:rFonts w:ascii="Times New Roman" w:hAnsi="Times New Roman"/>
        </w:rPr>
      </w:pPr>
      <w:bookmarkStart w:id="0" w:name="_Hlk515961655"/>
      <w:bookmarkStart w:id="1" w:name="_GoBack"/>
      <w:bookmarkEnd w:id="1"/>
    </w:p>
    <w:p w14:paraId="7564E7D8" w14:textId="77777777" w:rsidR="00E235D7" w:rsidRDefault="00E235D7" w:rsidP="00DA4920">
      <w:pPr>
        <w:spacing w:after="240"/>
        <w:jc w:val="center"/>
        <w:rPr>
          <w:rFonts w:ascii="Times New Roman" w:hAnsi="Times New Roman"/>
        </w:rPr>
      </w:pPr>
    </w:p>
    <w:p w14:paraId="3A403E78" w14:textId="77777777" w:rsidR="00E235D7" w:rsidRDefault="00E235D7" w:rsidP="00DA4920">
      <w:pPr>
        <w:spacing w:after="240"/>
        <w:jc w:val="center"/>
        <w:rPr>
          <w:rFonts w:ascii="Times New Roman" w:hAnsi="Times New Roman"/>
        </w:rPr>
      </w:pPr>
    </w:p>
    <w:p w14:paraId="76FA0DEA" w14:textId="77777777" w:rsidR="00E235D7" w:rsidRDefault="00E235D7" w:rsidP="00DA4920">
      <w:pPr>
        <w:spacing w:after="240"/>
        <w:jc w:val="center"/>
        <w:rPr>
          <w:rFonts w:ascii="Times New Roman" w:hAnsi="Times New Roman"/>
        </w:rPr>
      </w:pPr>
    </w:p>
    <w:p w14:paraId="53FECDD1" w14:textId="77777777" w:rsidR="00E235D7" w:rsidRDefault="00E235D7" w:rsidP="00DA4920">
      <w:pPr>
        <w:spacing w:after="240"/>
        <w:jc w:val="center"/>
        <w:rPr>
          <w:rFonts w:ascii="Times New Roman" w:hAnsi="Times New Roman"/>
        </w:rPr>
      </w:pPr>
    </w:p>
    <w:p w14:paraId="0FDC9864" w14:textId="77777777" w:rsidR="00E235D7" w:rsidRDefault="00E235D7" w:rsidP="00DA4920">
      <w:pPr>
        <w:spacing w:after="240"/>
        <w:jc w:val="center"/>
        <w:rPr>
          <w:rFonts w:ascii="Times New Roman" w:hAnsi="Times New Roman"/>
        </w:rPr>
      </w:pPr>
    </w:p>
    <w:p w14:paraId="48D918EC" w14:textId="77777777" w:rsidR="00E235D7" w:rsidRDefault="00E235D7" w:rsidP="00DA4920">
      <w:pPr>
        <w:spacing w:after="240"/>
        <w:jc w:val="center"/>
        <w:rPr>
          <w:rFonts w:ascii="Times New Roman" w:hAnsi="Times New Roman"/>
        </w:rPr>
      </w:pPr>
    </w:p>
    <w:p w14:paraId="0410F6AF" w14:textId="77777777" w:rsidR="00E235D7" w:rsidRDefault="00E235D7" w:rsidP="00DA4920">
      <w:pPr>
        <w:spacing w:after="240"/>
        <w:jc w:val="center"/>
        <w:rPr>
          <w:rFonts w:ascii="Times New Roman" w:hAnsi="Times New Roman"/>
        </w:rPr>
      </w:pPr>
    </w:p>
    <w:p w14:paraId="7F2510D7" w14:textId="77777777" w:rsidR="00E235D7" w:rsidRDefault="00E235D7" w:rsidP="00DA4920">
      <w:pPr>
        <w:spacing w:after="240"/>
        <w:jc w:val="center"/>
        <w:rPr>
          <w:rFonts w:ascii="Times New Roman" w:hAnsi="Times New Roman"/>
        </w:rPr>
      </w:pPr>
    </w:p>
    <w:p w14:paraId="52AB45D7" w14:textId="77777777" w:rsidR="00E235D7" w:rsidRDefault="00E235D7" w:rsidP="00DA4920">
      <w:pPr>
        <w:spacing w:after="240"/>
        <w:jc w:val="center"/>
        <w:rPr>
          <w:rFonts w:ascii="Times New Roman" w:hAnsi="Times New Roman"/>
        </w:rPr>
      </w:pPr>
    </w:p>
    <w:p w14:paraId="15F35AA5" w14:textId="4C040E74" w:rsidR="00BE49C8" w:rsidRDefault="007C40A7" w:rsidP="00DA4920">
      <w:pPr>
        <w:spacing w:after="240"/>
        <w:jc w:val="center"/>
        <w:rPr>
          <w:rFonts w:ascii="Times New Roman" w:hAnsi="Times New Roman"/>
        </w:rPr>
      </w:pPr>
      <w:r w:rsidRPr="00DA4920">
        <w:rPr>
          <w:rFonts w:ascii="Times New Roman" w:hAnsi="Times New Roman"/>
        </w:rPr>
        <w:t>Mid-life reversibility of early-established biobehavioral risk factors: a research agenda</w:t>
      </w:r>
    </w:p>
    <w:bookmarkEnd w:id="0"/>
    <w:p w14:paraId="2B79F1FB" w14:textId="77777777" w:rsidR="004C6DA2" w:rsidRDefault="004C6DA2" w:rsidP="004C6DA2">
      <w:pPr>
        <w:spacing w:line="480" w:lineRule="auto"/>
        <w:jc w:val="center"/>
        <w:rPr>
          <w:rFonts w:ascii="Times New Roman" w:hAnsi="Times New Roman"/>
        </w:rPr>
      </w:pPr>
    </w:p>
    <w:p w14:paraId="327AA042" w14:textId="4517E2DD" w:rsidR="00A3601A" w:rsidRPr="00DA4920" w:rsidRDefault="004C6DA2" w:rsidP="004C6DA2">
      <w:pPr>
        <w:spacing w:line="480" w:lineRule="auto"/>
        <w:jc w:val="center"/>
        <w:rPr>
          <w:rFonts w:ascii="Times New Roman" w:hAnsi="Times New Roman"/>
        </w:rPr>
      </w:pPr>
      <w:r>
        <w:rPr>
          <w:rFonts w:ascii="Times New Roman" w:hAnsi="Times New Roman"/>
        </w:rPr>
        <w:t>Submission Date: June 6, 2018</w:t>
      </w:r>
    </w:p>
    <w:p w14:paraId="3AF5A5F9" w14:textId="6B3A3773" w:rsidR="00062069" w:rsidRPr="00DA4920" w:rsidRDefault="00062069">
      <w:pPr>
        <w:rPr>
          <w:rFonts w:ascii="Times New Roman" w:hAnsi="Times New Roman"/>
          <w:b/>
        </w:rPr>
      </w:pPr>
      <w:r w:rsidRPr="00DA4920">
        <w:rPr>
          <w:rFonts w:ascii="Times New Roman" w:hAnsi="Times New Roman"/>
          <w:b/>
        </w:rPr>
        <w:br w:type="page"/>
      </w:r>
    </w:p>
    <w:p w14:paraId="0EA09A54" w14:textId="2C3F8E82" w:rsidR="00062069" w:rsidRPr="00DA4920" w:rsidRDefault="0093063F" w:rsidP="007C14FD">
      <w:pPr>
        <w:spacing w:line="480" w:lineRule="auto"/>
        <w:rPr>
          <w:rFonts w:ascii="Times New Roman" w:hAnsi="Times New Roman"/>
        </w:rPr>
      </w:pPr>
      <w:r w:rsidRPr="00DA4920">
        <w:rPr>
          <w:rStyle w:val="Heading1Char"/>
          <w:rFonts w:eastAsiaTheme="minorEastAsia"/>
          <w:b w:val="0"/>
        </w:rPr>
        <w:lastRenderedPageBreak/>
        <w:t>Abstract</w:t>
      </w:r>
    </w:p>
    <w:p w14:paraId="2465563B" w14:textId="507851D6" w:rsidR="00F275A5" w:rsidRPr="00DA4920" w:rsidRDefault="00F275A5" w:rsidP="00F275A5">
      <w:pPr>
        <w:spacing w:line="480" w:lineRule="auto"/>
        <w:rPr>
          <w:rFonts w:ascii="Times New Roman" w:hAnsi="Times New Roman"/>
        </w:rPr>
      </w:pPr>
      <w:r w:rsidRPr="00DA4920">
        <w:rPr>
          <w:rFonts w:ascii="Times New Roman" w:hAnsi="Times New Roman"/>
        </w:rPr>
        <w:t xml:space="preserve">Objectives: Epidemiological evidence </w:t>
      </w:r>
      <w:r w:rsidR="00B44469" w:rsidRPr="00DA4920">
        <w:rPr>
          <w:rFonts w:ascii="Times New Roman" w:hAnsi="Times New Roman"/>
        </w:rPr>
        <w:t xml:space="preserve">links exposure to early life adversities </w:t>
      </w:r>
      <w:r w:rsidR="00F10C83" w:rsidRPr="00DA4920">
        <w:rPr>
          <w:rFonts w:ascii="Times New Roman" w:hAnsi="Times New Roman"/>
        </w:rPr>
        <w:t>--s</w:t>
      </w:r>
      <w:r w:rsidRPr="00DA4920">
        <w:rPr>
          <w:rFonts w:ascii="Times New Roman" w:hAnsi="Times New Roman"/>
        </w:rPr>
        <w:t>uch as ch</w:t>
      </w:r>
      <w:r w:rsidR="00B44469" w:rsidRPr="00DA4920">
        <w:rPr>
          <w:rFonts w:ascii="Times New Roman" w:hAnsi="Times New Roman"/>
        </w:rPr>
        <w:t>ildhood maltreatment</w:t>
      </w:r>
      <w:r w:rsidRPr="00DA4920">
        <w:rPr>
          <w:rFonts w:ascii="Times New Roman" w:hAnsi="Times New Roman"/>
        </w:rPr>
        <w:t xml:space="preserve">-- </w:t>
      </w:r>
      <w:r w:rsidR="00EC778B" w:rsidRPr="00DA4920">
        <w:rPr>
          <w:rFonts w:ascii="Times New Roman" w:hAnsi="Times New Roman"/>
        </w:rPr>
        <w:t xml:space="preserve">with </w:t>
      </w:r>
      <w:r w:rsidR="00B44469" w:rsidRPr="00DA4920">
        <w:rPr>
          <w:rFonts w:ascii="Times New Roman" w:hAnsi="Times New Roman"/>
        </w:rPr>
        <w:t>impaired health</w:t>
      </w:r>
      <w:r w:rsidRPr="00DA4920">
        <w:rPr>
          <w:rFonts w:ascii="Times New Roman" w:hAnsi="Times New Roman"/>
        </w:rPr>
        <w:t xml:space="preserve"> </w:t>
      </w:r>
      <w:r w:rsidR="00EC778B" w:rsidRPr="00DA4920">
        <w:rPr>
          <w:rFonts w:ascii="Times New Roman" w:hAnsi="Times New Roman"/>
        </w:rPr>
        <w:t xml:space="preserve">and wellbeing </w:t>
      </w:r>
      <w:r w:rsidRPr="00DA4920">
        <w:rPr>
          <w:rFonts w:ascii="Times New Roman" w:hAnsi="Times New Roman"/>
        </w:rPr>
        <w:t xml:space="preserve">in adulthood. </w:t>
      </w:r>
      <w:r w:rsidR="00F10C83" w:rsidRPr="00DA4920">
        <w:rPr>
          <w:rFonts w:ascii="Times New Roman" w:hAnsi="Times New Roman"/>
        </w:rPr>
        <w:t xml:space="preserve">Since these effects are usually unrecognized or untreated in childhood, preventive </w:t>
      </w:r>
      <w:r w:rsidR="00EC778B" w:rsidRPr="00DA4920">
        <w:rPr>
          <w:rFonts w:ascii="Times New Roman" w:hAnsi="Times New Roman"/>
        </w:rPr>
        <w:t xml:space="preserve">and remediating </w:t>
      </w:r>
      <w:r w:rsidR="00F10C83" w:rsidRPr="00DA4920">
        <w:rPr>
          <w:rFonts w:ascii="Times New Roman" w:hAnsi="Times New Roman"/>
        </w:rPr>
        <w:t xml:space="preserve">interventions in adults are </w:t>
      </w:r>
      <w:r w:rsidR="00EC778B" w:rsidRPr="00DA4920">
        <w:rPr>
          <w:rFonts w:ascii="Times New Roman" w:hAnsi="Times New Roman"/>
        </w:rPr>
        <w:t>needed</w:t>
      </w:r>
      <w:r w:rsidR="00F10C83" w:rsidRPr="00DA4920">
        <w:rPr>
          <w:rFonts w:ascii="Times New Roman" w:hAnsi="Times New Roman"/>
        </w:rPr>
        <w:t xml:space="preserve">. </w:t>
      </w:r>
      <w:r w:rsidR="00220787" w:rsidRPr="00DA4920">
        <w:rPr>
          <w:rFonts w:ascii="Times New Roman" w:hAnsi="Times New Roman"/>
        </w:rPr>
        <w:t>We asked, f</w:t>
      </w:r>
      <w:r w:rsidRPr="00DA4920">
        <w:rPr>
          <w:rFonts w:ascii="Times New Roman" w:hAnsi="Times New Roman"/>
        </w:rPr>
        <w:t xml:space="preserve">irst, can we validly ascertain childhood adversity through retrospective </w:t>
      </w:r>
      <w:r w:rsidR="00B44469" w:rsidRPr="00DA4920">
        <w:rPr>
          <w:rFonts w:ascii="Times New Roman" w:hAnsi="Times New Roman"/>
        </w:rPr>
        <w:t>assessments</w:t>
      </w:r>
      <w:r w:rsidRPr="00DA4920">
        <w:rPr>
          <w:rFonts w:ascii="Times New Roman" w:hAnsi="Times New Roman"/>
        </w:rPr>
        <w:t xml:space="preserve"> in adulthood? Second, what </w:t>
      </w:r>
      <w:r w:rsidR="00EC778B" w:rsidRPr="00DA4920">
        <w:rPr>
          <w:rFonts w:ascii="Times New Roman" w:hAnsi="Times New Roman"/>
        </w:rPr>
        <w:t xml:space="preserve">dimensions </w:t>
      </w:r>
      <w:r w:rsidRPr="00DA4920">
        <w:rPr>
          <w:rFonts w:ascii="Times New Roman" w:hAnsi="Times New Roman"/>
        </w:rPr>
        <w:t xml:space="preserve">of childhood adversity have consequences for adult health? Third, </w:t>
      </w:r>
      <w:r w:rsidR="00EC778B" w:rsidRPr="00DA4920">
        <w:rPr>
          <w:rFonts w:ascii="Times New Roman" w:hAnsi="Times New Roman"/>
        </w:rPr>
        <w:t xml:space="preserve">is there </w:t>
      </w:r>
      <w:r w:rsidR="000E3972" w:rsidRPr="00DA4920">
        <w:rPr>
          <w:rFonts w:ascii="Times New Roman" w:hAnsi="Times New Roman"/>
        </w:rPr>
        <w:t xml:space="preserve">enough </w:t>
      </w:r>
      <w:r w:rsidR="00EC778B" w:rsidRPr="00DA4920">
        <w:rPr>
          <w:rFonts w:ascii="Times New Roman" w:hAnsi="Times New Roman"/>
        </w:rPr>
        <w:t xml:space="preserve">plasticity in </w:t>
      </w:r>
      <w:r w:rsidRPr="00DA4920">
        <w:rPr>
          <w:rFonts w:ascii="Times New Roman" w:hAnsi="Times New Roman"/>
        </w:rPr>
        <w:t xml:space="preserve">adult behaviors and neural function in mid-life to allow for interventions? </w:t>
      </w:r>
    </w:p>
    <w:p w14:paraId="606BB007" w14:textId="32E86F23" w:rsidR="00F10C83" w:rsidRPr="00DA4920" w:rsidRDefault="00F275A5" w:rsidP="00F275A5">
      <w:pPr>
        <w:spacing w:line="480" w:lineRule="auto"/>
        <w:rPr>
          <w:rFonts w:ascii="Times New Roman" w:hAnsi="Times New Roman"/>
        </w:rPr>
      </w:pPr>
      <w:r w:rsidRPr="00DA4920">
        <w:rPr>
          <w:rFonts w:ascii="Times New Roman" w:hAnsi="Times New Roman"/>
        </w:rPr>
        <w:t>Methods:</w:t>
      </w:r>
      <w:r w:rsidR="00A64F24" w:rsidRPr="00DA4920">
        <w:rPr>
          <w:rFonts w:ascii="Times New Roman" w:hAnsi="Times New Roman"/>
        </w:rPr>
        <w:t xml:space="preserve"> </w:t>
      </w:r>
      <w:r w:rsidR="00EC778B" w:rsidRPr="00DA4920">
        <w:rPr>
          <w:rFonts w:ascii="Times New Roman" w:hAnsi="Times New Roman"/>
        </w:rPr>
        <w:t>Supported by the National Institute on Aging, the UK Economic and Social and the Biotechnology and Biological Sciences Research Councils</w:t>
      </w:r>
      <w:r w:rsidR="002E1384" w:rsidRPr="00DA4920">
        <w:rPr>
          <w:rFonts w:ascii="Times New Roman" w:hAnsi="Times New Roman"/>
        </w:rPr>
        <w:t>,</w:t>
      </w:r>
      <w:r w:rsidR="00EC778B" w:rsidRPr="00DA4920">
        <w:rPr>
          <w:rFonts w:ascii="Times New Roman" w:hAnsi="Times New Roman"/>
        </w:rPr>
        <w:t xml:space="preserve"> </w:t>
      </w:r>
      <w:r w:rsidRPr="00DA4920">
        <w:rPr>
          <w:rFonts w:ascii="Times New Roman" w:hAnsi="Times New Roman"/>
        </w:rPr>
        <w:t xml:space="preserve">a network of researchers in </w:t>
      </w:r>
      <w:r w:rsidR="00F10C83" w:rsidRPr="00DA4920">
        <w:rPr>
          <w:rFonts w:ascii="Times New Roman" w:hAnsi="Times New Roman"/>
        </w:rPr>
        <w:t>human and animal</w:t>
      </w:r>
      <w:r w:rsidRPr="00DA4920">
        <w:rPr>
          <w:rFonts w:ascii="Times New Roman" w:hAnsi="Times New Roman"/>
        </w:rPr>
        <w:t xml:space="preserve"> </w:t>
      </w:r>
      <w:r w:rsidR="007C14FD" w:rsidRPr="00DA4920">
        <w:rPr>
          <w:rFonts w:ascii="Times New Roman" w:hAnsi="Times New Roman"/>
        </w:rPr>
        <w:t>development</w:t>
      </w:r>
      <w:r w:rsidR="00EC778B" w:rsidRPr="00DA4920">
        <w:rPr>
          <w:rFonts w:ascii="Times New Roman" w:hAnsi="Times New Roman"/>
        </w:rPr>
        <w:t xml:space="preserve"> addressed these questions through meetings and literature review</w:t>
      </w:r>
      <w:r w:rsidR="007C14FD" w:rsidRPr="00DA4920">
        <w:rPr>
          <w:rFonts w:ascii="Times New Roman" w:hAnsi="Times New Roman"/>
        </w:rPr>
        <w:t xml:space="preserve">. </w:t>
      </w:r>
    </w:p>
    <w:p w14:paraId="38270170" w14:textId="009D9BF5" w:rsidR="00F275A5" w:rsidRPr="00DA4920" w:rsidRDefault="00F275A5" w:rsidP="00F275A5">
      <w:pPr>
        <w:spacing w:line="480" w:lineRule="auto"/>
        <w:rPr>
          <w:rFonts w:ascii="Times New Roman" w:hAnsi="Times New Roman"/>
        </w:rPr>
      </w:pPr>
      <w:r w:rsidRPr="00DA4920">
        <w:rPr>
          <w:rFonts w:ascii="Times New Roman" w:hAnsi="Times New Roman"/>
        </w:rPr>
        <w:t xml:space="preserve">Results: </w:t>
      </w:r>
      <w:r w:rsidR="005901B4" w:rsidRPr="00DA4920">
        <w:rPr>
          <w:rFonts w:ascii="Times New Roman" w:hAnsi="Times New Roman"/>
        </w:rPr>
        <w:t>W</w:t>
      </w:r>
      <w:r w:rsidRPr="00DA4920">
        <w:rPr>
          <w:rFonts w:ascii="Times New Roman" w:hAnsi="Times New Roman"/>
        </w:rPr>
        <w:t>idely-used adult ascertainments of childhood adversity are poorly related to prospective ascertainment</w:t>
      </w:r>
      <w:r w:rsidR="005901B4" w:rsidRPr="00DA4920">
        <w:rPr>
          <w:rFonts w:ascii="Times New Roman" w:hAnsi="Times New Roman"/>
        </w:rPr>
        <w:t xml:space="preserve"> A</w:t>
      </w:r>
      <w:r w:rsidRPr="00DA4920">
        <w:rPr>
          <w:rFonts w:ascii="Times New Roman" w:hAnsi="Times New Roman"/>
        </w:rPr>
        <w:t xml:space="preserve"> small number of dimensions may adequately distinguish among a range of co-occurring childhood adversities</w:t>
      </w:r>
      <w:r w:rsidR="00220787" w:rsidRPr="00DA4920">
        <w:rPr>
          <w:rFonts w:ascii="Times New Roman" w:hAnsi="Times New Roman"/>
        </w:rPr>
        <w:t xml:space="preserve"> </w:t>
      </w:r>
      <w:r w:rsidRPr="00DA4920">
        <w:rPr>
          <w:rFonts w:ascii="Times New Roman" w:hAnsi="Times New Roman"/>
        </w:rPr>
        <w:t xml:space="preserve">and early childhood periods of sensitivity to environmental influence might be reopened in adulthood to favor preventive interventions. </w:t>
      </w:r>
    </w:p>
    <w:p w14:paraId="1FAF00FE" w14:textId="0F5D9F41" w:rsidR="009607F8" w:rsidRPr="00DA4920" w:rsidRDefault="00F275A5" w:rsidP="00F275A5">
      <w:pPr>
        <w:spacing w:line="480" w:lineRule="auto"/>
        <w:rPr>
          <w:rFonts w:ascii="Times New Roman" w:hAnsi="Times New Roman"/>
        </w:rPr>
      </w:pPr>
      <w:r w:rsidRPr="00DA4920">
        <w:rPr>
          <w:rFonts w:ascii="Times New Roman" w:hAnsi="Times New Roman"/>
        </w:rPr>
        <w:t xml:space="preserve">Discussion: </w:t>
      </w:r>
      <w:r w:rsidR="00F10C83" w:rsidRPr="00DA4920">
        <w:rPr>
          <w:rFonts w:ascii="Times New Roman" w:hAnsi="Times New Roman"/>
        </w:rPr>
        <w:t>Prospective animal and human research is clarifying targets for intervention to prevent ill health while subgroups</w:t>
      </w:r>
      <w:r w:rsidR="007B5034" w:rsidRPr="00DA4920">
        <w:rPr>
          <w:rFonts w:ascii="Times New Roman" w:hAnsi="Times New Roman"/>
        </w:rPr>
        <w:t xml:space="preserve"> of adults who believe they had adverse childhoods, whether or not that was the case,</w:t>
      </w:r>
      <w:r w:rsidR="00F10C83" w:rsidRPr="00DA4920">
        <w:rPr>
          <w:rFonts w:ascii="Times New Roman" w:hAnsi="Times New Roman"/>
        </w:rPr>
        <w:t xml:space="preserve"> </w:t>
      </w:r>
      <w:r w:rsidR="007B5034" w:rsidRPr="00DA4920">
        <w:rPr>
          <w:rFonts w:ascii="Times New Roman" w:hAnsi="Times New Roman"/>
        </w:rPr>
        <w:t xml:space="preserve">may </w:t>
      </w:r>
      <w:r w:rsidR="00F10C83" w:rsidRPr="00DA4920">
        <w:rPr>
          <w:rFonts w:ascii="Times New Roman" w:hAnsi="Times New Roman"/>
        </w:rPr>
        <w:t>require special intervention for effective treatment</w:t>
      </w:r>
      <w:r w:rsidR="007B5034" w:rsidRPr="00DA4920">
        <w:rPr>
          <w:rFonts w:ascii="Times New Roman" w:hAnsi="Times New Roman"/>
        </w:rPr>
        <w:t xml:space="preserve"> of established illness.</w:t>
      </w:r>
    </w:p>
    <w:p w14:paraId="17C5C8B2" w14:textId="3CE27AF9" w:rsidR="009607F8" w:rsidRPr="00DA4920" w:rsidRDefault="009607F8" w:rsidP="00F275A5">
      <w:pPr>
        <w:spacing w:line="480" w:lineRule="auto"/>
        <w:rPr>
          <w:rFonts w:ascii="Times New Roman" w:hAnsi="Times New Roman"/>
        </w:rPr>
      </w:pPr>
      <w:r w:rsidRPr="00DA4920">
        <w:rPr>
          <w:rFonts w:ascii="Times New Roman" w:hAnsi="Times New Roman"/>
        </w:rPr>
        <w:t>Keywords</w:t>
      </w:r>
      <w:r w:rsidR="00067EE3" w:rsidRPr="00DA4920">
        <w:rPr>
          <w:rFonts w:ascii="Times New Roman" w:hAnsi="Times New Roman"/>
        </w:rPr>
        <w:t xml:space="preserve"> not in title</w:t>
      </w:r>
      <w:r w:rsidRPr="00DA4920">
        <w:rPr>
          <w:rFonts w:ascii="Times New Roman" w:hAnsi="Times New Roman"/>
        </w:rPr>
        <w:t xml:space="preserve">: </w:t>
      </w:r>
      <w:r w:rsidR="00067EE3" w:rsidRPr="00DA4920">
        <w:rPr>
          <w:rFonts w:ascii="Times New Roman" w:hAnsi="Times New Roman"/>
        </w:rPr>
        <w:t xml:space="preserve">Preventive intervention, child maltreatment, retrospective ascertainment, </w:t>
      </w:r>
    </w:p>
    <w:p w14:paraId="2F2EBCC7" w14:textId="77777777" w:rsidR="009607F8" w:rsidRPr="00DA4920" w:rsidRDefault="009607F8" w:rsidP="00F275A5">
      <w:pPr>
        <w:spacing w:line="480" w:lineRule="auto"/>
        <w:rPr>
          <w:rFonts w:ascii="Times New Roman" w:hAnsi="Times New Roman"/>
        </w:rPr>
      </w:pPr>
    </w:p>
    <w:p w14:paraId="2F0CF8BC" w14:textId="77777777" w:rsidR="009607F8" w:rsidRPr="00DA4920" w:rsidRDefault="009607F8" w:rsidP="00F275A5">
      <w:pPr>
        <w:spacing w:line="480" w:lineRule="auto"/>
        <w:rPr>
          <w:rFonts w:ascii="Times New Roman" w:hAnsi="Times New Roman"/>
          <w:highlight w:val="yellow"/>
        </w:rPr>
      </w:pPr>
    </w:p>
    <w:p w14:paraId="2E48FD3A" w14:textId="72DBD3ED" w:rsidR="00062069" w:rsidRPr="00DA4920" w:rsidRDefault="00062069">
      <w:pPr>
        <w:rPr>
          <w:rFonts w:ascii="Times New Roman" w:hAnsi="Times New Roman"/>
          <w:highlight w:val="yellow"/>
        </w:rPr>
      </w:pPr>
      <w:r w:rsidRPr="00DA4920">
        <w:rPr>
          <w:rFonts w:ascii="Times New Roman" w:hAnsi="Times New Roman"/>
          <w:highlight w:val="yellow"/>
        </w:rPr>
        <w:br w:type="page"/>
      </w:r>
    </w:p>
    <w:p w14:paraId="54271D35" w14:textId="4BE5CD69" w:rsidR="007C2771" w:rsidRPr="00DA4920" w:rsidRDefault="00ED43BE" w:rsidP="00566994">
      <w:pPr>
        <w:spacing w:line="480" w:lineRule="auto"/>
        <w:ind w:firstLine="720"/>
        <w:rPr>
          <w:rFonts w:ascii="Times New Roman" w:hAnsi="Times New Roman"/>
        </w:rPr>
      </w:pPr>
      <w:r w:rsidRPr="00DA4920">
        <w:rPr>
          <w:rFonts w:ascii="Times New Roman" w:hAnsi="Times New Roman"/>
        </w:rPr>
        <w:lastRenderedPageBreak/>
        <w:t xml:space="preserve">Early life adversities (ELAs) come in many forms, including poverty, life in depriving orphanages, nutritional deficiency </w:t>
      </w:r>
      <w:r w:rsidRPr="004C6DA2">
        <w:rPr>
          <w:rFonts w:ascii="Times New Roman" w:hAnsi="Times New Roman"/>
        </w:rPr>
        <w:t>in utero</w:t>
      </w:r>
      <w:r w:rsidRPr="00DA4920">
        <w:rPr>
          <w:rFonts w:ascii="Times New Roman" w:hAnsi="Times New Roman"/>
        </w:rPr>
        <w:t xml:space="preserve"> and beyond, deficiencies in parental nurturing, various forms of maltreatment, and loss of a parent or other attachment figure. </w:t>
      </w:r>
      <w:r w:rsidR="00356845" w:rsidRPr="00DA4920">
        <w:rPr>
          <w:rFonts w:ascii="Times New Roman" w:hAnsi="Times New Roman"/>
        </w:rPr>
        <w:t xml:space="preserve">A more recent line of research explores the distinctive </w:t>
      </w:r>
      <w:r w:rsidR="00732340" w:rsidRPr="00DA4920">
        <w:rPr>
          <w:rFonts w:ascii="Times New Roman" w:hAnsi="Times New Roman"/>
        </w:rPr>
        <w:t xml:space="preserve">and long term effects of </w:t>
      </w:r>
      <w:r w:rsidR="00483FA3" w:rsidRPr="00DA4920">
        <w:rPr>
          <w:rFonts w:ascii="Times New Roman" w:hAnsi="Times New Roman"/>
        </w:rPr>
        <w:t xml:space="preserve">racism </w:t>
      </w:r>
      <w:r w:rsidR="00732340" w:rsidRPr="00DA4920">
        <w:rPr>
          <w:rFonts w:ascii="Times New Roman" w:hAnsi="Times New Roman"/>
        </w:rPr>
        <w:t>early in development</w:t>
      </w:r>
      <w:r w:rsidR="00483FA3" w:rsidRPr="00DA4920">
        <w:rPr>
          <w:rFonts w:ascii="Times New Roman" w:hAnsi="Times New Roman"/>
        </w:rPr>
        <w:t xml:space="preserve"> (e.g., </w:t>
      </w:r>
      <w:r w:rsidR="006362FD" w:rsidRPr="00DA4920">
        <w:rPr>
          <w:rFonts w:ascii="Times New Roman" w:hAnsi="Times New Roman"/>
        </w:rPr>
        <w:fldChar w:fldCharType="begin">
          <w:fldData xml:space="preserve">PEVuZE5vdGU+PENpdGU+PEF1dGhvcj5QYWNodGVyPC9BdXRob3I+PFllYXI+MjAwOTwvWWVhcj48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==
</w:fldData>
        </w:fldChar>
      </w:r>
      <w:r w:rsidR="006362FD" w:rsidRPr="00DA4920">
        <w:rPr>
          <w:rFonts w:ascii="Times New Roman" w:hAnsi="Times New Roman"/>
        </w:rPr>
        <w:instrText xml:space="preserve"> ADDIN EN.CITE </w:instrText>
      </w:r>
      <w:r w:rsidR="006362FD" w:rsidRPr="00DA4920">
        <w:rPr>
          <w:rFonts w:ascii="Times New Roman" w:hAnsi="Times New Roman"/>
        </w:rPr>
        <w:fldChar w:fldCharType="begin">
          <w:fldData xml:space="preserve">PEVuZE5vdGU+PENpdGU+PEF1dGhvcj5QYWNodGVyPC9BdXRob3I+PFllYXI+MjAwOTwvWWVhcj48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==
</w:fldData>
        </w:fldChar>
      </w:r>
      <w:r w:rsidR="006362FD" w:rsidRPr="00DA4920">
        <w:rPr>
          <w:rFonts w:ascii="Times New Roman" w:hAnsi="Times New Roman"/>
        </w:rPr>
        <w:instrText xml:space="preserve"> ADDIN EN.CITE.DATA </w:instrText>
      </w:r>
      <w:r w:rsidR="006362FD" w:rsidRPr="00DA4920">
        <w:rPr>
          <w:rFonts w:ascii="Times New Roman" w:hAnsi="Times New Roman"/>
        </w:rPr>
      </w:r>
      <w:r w:rsidR="006362FD" w:rsidRPr="00DA4920">
        <w:rPr>
          <w:rFonts w:ascii="Times New Roman" w:hAnsi="Times New Roman"/>
        </w:rPr>
        <w:fldChar w:fldCharType="end"/>
      </w:r>
      <w:r w:rsidR="006362FD" w:rsidRPr="00DA4920">
        <w:rPr>
          <w:rFonts w:ascii="Times New Roman" w:hAnsi="Times New Roman"/>
        </w:rPr>
      </w:r>
      <w:r w:rsidR="006362FD" w:rsidRPr="00DA4920">
        <w:rPr>
          <w:rFonts w:ascii="Times New Roman" w:hAnsi="Times New Roman"/>
        </w:rPr>
        <w:fldChar w:fldCharType="separate"/>
      </w:r>
      <w:r w:rsidR="006362FD" w:rsidRPr="00DA4920">
        <w:rPr>
          <w:rFonts w:ascii="Times New Roman" w:hAnsi="Times New Roman"/>
          <w:noProof/>
        </w:rPr>
        <w:t>Chae et al., 2018; Pachter &amp; Coll, 2009)</w:t>
      </w:r>
      <w:r w:rsidR="006362FD" w:rsidRPr="00DA4920">
        <w:rPr>
          <w:rFonts w:ascii="Times New Roman" w:hAnsi="Times New Roman"/>
        </w:rPr>
        <w:fldChar w:fldCharType="end"/>
      </w:r>
      <w:r w:rsidR="006362FD" w:rsidRPr="00DA4920">
        <w:rPr>
          <w:rFonts w:ascii="Times New Roman" w:hAnsi="Times New Roman"/>
        </w:rPr>
        <w:t>.</w:t>
      </w:r>
      <w:r w:rsidR="00732340" w:rsidRPr="00DA4920">
        <w:rPr>
          <w:rFonts w:ascii="Times New Roman" w:hAnsi="Times New Roman"/>
        </w:rPr>
        <w:t xml:space="preserve"> </w:t>
      </w:r>
      <w:r w:rsidR="007C14FD" w:rsidRPr="00DA4920">
        <w:rPr>
          <w:rFonts w:ascii="Times New Roman" w:hAnsi="Times New Roman"/>
        </w:rPr>
        <w:t>Human and animal research has established that ELA</w:t>
      </w:r>
      <w:r w:rsidRPr="00DA4920">
        <w:rPr>
          <w:rFonts w:ascii="Times New Roman" w:hAnsi="Times New Roman"/>
        </w:rPr>
        <w:t>s</w:t>
      </w:r>
      <w:r w:rsidR="007C14FD" w:rsidRPr="00DA4920">
        <w:rPr>
          <w:rFonts w:ascii="Times New Roman" w:hAnsi="Times New Roman"/>
        </w:rPr>
        <w:t xml:space="preserve"> engender a liability for ill health (i.e., they are related to later outcomes, though there is not yet clear evidence of a causal link) that persists through mid-life. </w:t>
      </w:r>
      <w:r w:rsidR="007C2771" w:rsidRPr="00DA4920">
        <w:rPr>
          <w:rFonts w:ascii="Times New Roman" w:hAnsi="Times New Roman"/>
        </w:rPr>
        <w:t>While there are interventions for children that offset some of this risk</w:t>
      </w:r>
      <w:r w:rsidR="001447D6" w:rsidRPr="00DA4920">
        <w:rPr>
          <w:rFonts w:ascii="Times New Roman" w:hAnsi="Times New Roman"/>
        </w:rPr>
        <w:t>,</w:t>
      </w:r>
      <w:r w:rsidR="007C2771" w:rsidRPr="00DA4920">
        <w:rPr>
          <w:rFonts w:ascii="Times New Roman" w:hAnsi="Times New Roman"/>
        </w:rPr>
        <w:t xml:space="preserve"> there </w:t>
      </w:r>
      <w:r w:rsidR="00595A2B" w:rsidRPr="00DA4920">
        <w:rPr>
          <w:rFonts w:ascii="Times New Roman" w:hAnsi="Times New Roman"/>
        </w:rPr>
        <w:t>are fewer interventions</w:t>
      </w:r>
      <w:r w:rsidR="007C2771" w:rsidRPr="00DA4920">
        <w:rPr>
          <w:rFonts w:ascii="Times New Roman" w:hAnsi="Times New Roman"/>
        </w:rPr>
        <w:t xml:space="preserve"> to counter th</w:t>
      </w:r>
      <w:r w:rsidR="001447D6" w:rsidRPr="00DA4920">
        <w:rPr>
          <w:rFonts w:ascii="Times New Roman" w:hAnsi="Times New Roman"/>
        </w:rPr>
        <w:t>is</w:t>
      </w:r>
      <w:r w:rsidR="007C2771" w:rsidRPr="00DA4920">
        <w:rPr>
          <w:rFonts w:ascii="Times New Roman" w:hAnsi="Times New Roman"/>
        </w:rPr>
        <w:t xml:space="preserve"> liability in adults. A coordinated effort to develop interventions for adults is urgent. </w:t>
      </w:r>
      <w:r w:rsidR="00F41131" w:rsidRPr="00DA4920">
        <w:rPr>
          <w:rFonts w:ascii="Times New Roman" w:hAnsi="Times New Roman"/>
        </w:rPr>
        <w:t>Future research will be aided by clearer conceptualization and measurement of ELA as well as delineation of useful</w:t>
      </w:r>
      <w:r w:rsidR="006A525A" w:rsidRPr="00DA4920">
        <w:rPr>
          <w:rFonts w:ascii="Times New Roman" w:hAnsi="Times New Roman"/>
        </w:rPr>
        <w:t xml:space="preserve"> strategies for targeting and ameliorating </w:t>
      </w:r>
      <w:r w:rsidR="00CE5916" w:rsidRPr="00DA4920">
        <w:rPr>
          <w:rFonts w:ascii="Times New Roman" w:hAnsi="Times New Roman"/>
        </w:rPr>
        <w:t xml:space="preserve">risk </w:t>
      </w:r>
      <w:r w:rsidR="006A525A" w:rsidRPr="00DA4920">
        <w:rPr>
          <w:rFonts w:ascii="Times New Roman" w:hAnsi="Times New Roman"/>
        </w:rPr>
        <w:t>mechanism</w:t>
      </w:r>
      <w:r w:rsidR="001447D6" w:rsidRPr="00DA4920">
        <w:rPr>
          <w:rFonts w:ascii="Times New Roman" w:hAnsi="Times New Roman"/>
        </w:rPr>
        <w:t>s</w:t>
      </w:r>
      <w:r w:rsidR="006A525A" w:rsidRPr="00DA4920">
        <w:rPr>
          <w:rFonts w:ascii="Times New Roman" w:hAnsi="Times New Roman"/>
        </w:rPr>
        <w:t xml:space="preserve"> linking ELA to adult health.</w:t>
      </w:r>
      <w:r w:rsidR="00226257" w:rsidRPr="00DA4920" w:rsidDel="006A525A">
        <w:rPr>
          <w:rFonts w:ascii="Times New Roman" w:hAnsi="Times New Roman"/>
        </w:rPr>
        <w:t xml:space="preserve"> </w:t>
      </w:r>
      <w:r w:rsidR="007C2771" w:rsidRPr="00DA4920">
        <w:rPr>
          <w:rFonts w:ascii="Times New Roman" w:hAnsi="Times New Roman"/>
        </w:rPr>
        <w:t xml:space="preserve">We </w:t>
      </w:r>
      <w:r w:rsidR="00277D83" w:rsidRPr="00DA4920">
        <w:rPr>
          <w:rFonts w:ascii="Times New Roman" w:hAnsi="Times New Roman"/>
        </w:rPr>
        <w:t>briefly summarize</w:t>
      </w:r>
      <w:r w:rsidR="007C2771" w:rsidRPr="00DA4920">
        <w:rPr>
          <w:rFonts w:ascii="Times New Roman" w:hAnsi="Times New Roman"/>
        </w:rPr>
        <w:t xml:space="preserve"> </w:t>
      </w:r>
      <w:r w:rsidR="009C406A" w:rsidRPr="00DA4920">
        <w:rPr>
          <w:rFonts w:ascii="Times New Roman" w:hAnsi="Times New Roman"/>
        </w:rPr>
        <w:t xml:space="preserve">evidence </w:t>
      </w:r>
      <w:r w:rsidR="00277D83" w:rsidRPr="00DA4920">
        <w:rPr>
          <w:rFonts w:ascii="Times New Roman" w:hAnsi="Times New Roman"/>
        </w:rPr>
        <w:t>underscoring</w:t>
      </w:r>
      <w:r w:rsidR="006A525A" w:rsidRPr="00DA4920">
        <w:rPr>
          <w:rFonts w:ascii="Times New Roman" w:hAnsi="Times New Roman"/>
        </w:rPr>
        <w:t xml:space="preserve"> the </w:t>
      </w:r>
      <w:r w:rsidR="00226257" w:rsidRPr="00DA4920">
        <w:rPr>
          <w:rFonts w:ascii="Times New Roman" w:hAnsi="Times New Roman"/>
        </w:rPr>
        <w:t>importance</w:t>
      </w:r>
      <w:r w:rsidR="006A525A" w:rsidRPr="00DA4920">
        <w:rPr>
          <w:rFonts w:ascii="Times New Roman" w:hAnsi="Times New Roman"/>
        </w:rPr>
        <w:t xml:space="preserve"> of ELA in adult health. Then we review several approaches to </w:t>
      </w:r>
      <w:r w:rsidR="00004F50" w:rsidRPr="00DA4920">
        <w:rPr>
          <w:rFonts w:ascii="Times New Roman" w:hAnsi="Times New Roman"/>
        </w:rPr>
        <w:t>conceptualizing and</w:t>
      </w:r>
      <w:r w:rsidR="001A3928" w:rsidRPr="00DA4920">
        <w:rPr>
          <w:rFonts w:ascii="Times New Roman" w:hAnsi="Times New Roman"/>
        </w:rPr>
        <w:t xml:space="preserve"> measuring </w:t>
      </w:r>
      <w:r w:rsidR="006A525A" w:rsidRPr="00DA4920">
        <w:rPr>
          <w:rFonts w:ascii="Times New Roman" w:hAnsi="Times New Roman"/>
        </w:rPr>
        <w:t xml:space="preserve">ELA and </w:t>
      </w:r>
      <w:r w:rsidR="00226257" w:rsidRPr="00DA4920">
        <w:rPr>
          <w:rFonts w:ascii="Times New Roman" w:hAnsi="Times New Roman"/>
        </w:rPr>
        <w:t>discuss</w:t>
      </w:r>
      <w:r w:rsidR="006A525A" w:rsidRPr="00DA4920">
        <w:rPr>
          <w:rFonts w:ascii="Times New Roman" w:hAnsi="Times New Roman"/>
        </w:rPr>
        <w:t xml:space="preserve"> the relative advantages and disadvantages of retrospective and prospective ascertainment of ELA.</w:t>
      </w:r>
      <w:r w:rsidR="00226257" w:rsidRPr="00DA4920">
        <w:rPr>
          <w:rFonts w:ascii="Times New Roman" w:hAnsi="Times New Roman"/>
        </w:rPr>
        <w:t xml:space="preserve"> Following,</w:t>
      </w:r>
      <w:r w:rsidR="006A525A" w:rsidRPr="00DA4920">
        <w:rPr>
          <w:rFonts w:ascii="Times New Roman" w:hAnsi="Times New Roman"/>
        </w:rPr>
        <w:t xml:space="preserve"> we outline t</w:t>
      </w:r>
      <w:r w:rsidR="00277D83" w:rsidRPr="00DA4920">
        <w:rPr>
          <w:rFonts w:ascii="Times New Roman" w:hAnsi="Times New Roman"/>
        </w:rPr>
        <w:t>w</w:t>
      </w:r>
      <w:r w:rsidR="006A525A" w:rsidRPr="00DA4920">
        <w:rPr>
          <w:rFonts w:ascii="Times New Roman" w:hAnsi="Times New Roman"/>
        </w:rPr>
        <w:t xml:space="preserve">o broad strategies for further research on useful </w:t>
      </w:r>
      <w:r w:rsidR="00226257" w:rsidRPr="00DA4920">
        <w:rPr>
          <w:rFonts w:ascii="Times New Roman" w:hAnsi="Times New Roman"/>
        </w:rPr>
        <w:t>interventions</w:t>
      </w:r>
      <w:r w:rsidR="006A525A" w:rsidRPr="00DA4920">
        <w:rPr>
          <w:rFonts w:ascii="Times New Roman" w:hAnsi="Times New Roman"/>
        </w:rPr>
        <w:t xml:space="preserve">. </w:t>
      </w:r>
      <w:r w:rsidR="00F3472F" w:rsidRPr="00DA4920">
        <w:rPr>
          <w:rFonts w:ascii="Times New Roman" w:hAnsi="Times New Roman"/>
        </w:rPr>
        <w:t>In one of these, recalled</w:t>
      </w:r>
      <w:r w:rsidR="00495092" w:rsidRPr="00DA4920">
        <w:rPr>
          <w:rFonts w:ascii="Times New Roman" w:hAnsi="Times New Roman"/>
        </w:rPr>
        <w:t xml:space="preserve"> ELA</w:t>
      </w:r>
      <w:r w:rsidR="00F3472F" w:rsidRPr="00DA4920">
        <w:rPr>
          <w:rFonts w:ascii="Times New Roman" w:hAnsi="Times New Roman"/>
        </w:rPr>
        <w:t xml:space="preserve"> helps to anticipate malignant course</w:t>
      </w:r>
      <w:r w:rsidR="001447D6" w:rsidRPr="00DA4920">
        <w:rPr>
          <w:rFonts w:ascii="Times New Roman" w:hAnsi="Times New Roman"/>
        </w:rPr>
        <w:t xml:space="preserve"> and resistance to treatment</w:t>
      </w:r>
      <w:r w:rsidR="00F3472F" w:rsidRPr="00DA4920">
        <w:rPr>
          <w:rFonts w:ascii="Times New Roman" w:hAnsi="Times New Roman"/>
        </w:rPr>
        <w:t xml:space="preserve"> in esta</w:t>
      </w:r>
      <w:r w:rsidR="001447D6" w:rsidRPr="00DA4920">
        <w:rPr>
          <w:rFonts w:ascii="Times New Roman" w:hAnsi="Times New Roman"/>
        </w:rPr>
        <w:t>b</w:t>
      </w:r>
      <w:r w:rsidR="00F3472F" w:rsidRPr="00DA4920">
        <w:rPr>
          <w:rFonts w:ascii="Times New Roman" w:hAnsi="Times New Roman"/>
        </w:rPr>
        <w:t>lished illness</w:t>
      </w:r>
      <w:r w:rsidR="001447D6" w:rsidRPr="00DA4920">
        <w:rPr>
          <w:rFonts w:ascii="Times New Roman" w:hAnsi="Times New Roman"/>
        </w:rPr>
        <w:t>, suggesting the existence of clinical subtypes that may be</w:t>
      </w:r>
      <w:r w:rsidR="00277D83" w:rsidRPr="00DA4920">
        <w:rPr>
          <w:rFonts w:ascii="Times New Roman" w:hAnsi="Times New Roman"/>
        </w:rPr>
        <w:t>nefit from</w:t>
      </w:r>
      <w:r w:rsidR="001447D6" w:rsidRPr="00DA4920">
        <w:rPr>
          <w:rFonts w:ascii="Times New Roman" w:hAnsi="Times New Roman"/>
        </w:rPr>
        <w:t xml:space="preserve"> targeted </w:t>
      </w:r>
      <w:r w:rsidR="00CE5916" w:rsidRPr="00DA4920">
        <w:rPr>
          <w:rFonts w:ascii="Times New Roman" w:hAnsi="Times New Roman"/>
        </w:rPr>
        <w:t>intervention</w:t>
      </w:r>
      <w:r w:rsidR="00F3472F" w:rsidRPr="00DA4920">
        <w:rPr>
          <w:rFonts w:ascii="Times New Roman" w:hAnsi="Times New Roman"/>
        </w:rPr>
        <w:t>.</w:t>
      </w:r>
      <w:r w:rsidR="00495092" w:rsidRPr="00DA4920">
        <w:rPr>
          <w:rFonts w:ascii="Times New Roman" w:hAnsi="Times New Roman"/>
        </w:rPr>
        <w:t xml:space="preserve"> </w:t>
      </w:r>
      <w:r w:rsidR="00443DF4" w:rsidRPr="00DA4920">
        <w:rPr>
          <w:rFonts w:ascii="Times New Roman" w:hAnsi="Times New Roman"/>
        </w:rPr>
        <w:t xml:space="preserve">In a second, information </w:t>
      </w:r>
      <w:r w:rsidR="00277D83" w:rsidRPr="00DA4920">
        <w:rPr>
          <w:rFonts w:ascii="Times New Roman" w:hAnsi="Times New Roman"/>
        </w:rPr>
        <w:t xml:space="preserve">on </w:t>
      </w:r>
      <w:r w:rsidR="00443DF4" w:rsidRPr="00DA4920">
        <w:rPr>
          <w:rFonts w:ascii="Times New Roman" w:hAnsi="Times New Roman"/>
        </w:rPr>
        <w:t xml:space="preserve">ELA is useful </w:t>
      </w:r>
      <w:r w:rsidR="00277D83" w:rsidRPr="00DA4920">
        <w:rPr>
          <w:rFonts w:ascii="Times New Roman" w:hAnsi="Times New Roman"/>
        </w:rPr>
        <w:t xml:space="preserve">for </w:t>
      </w:r>
      <w:r w:rsidR="00443DF4" w:rsidRPr="00DA4920">
        <w:rPr>
          <w:rFonts w:ascii="Times New Roman" w:hAnsi="Times New Roman"/>
        </w:rPr>
        <w:t>identify</w:t>
      </w:r>
      <w:r w:rsidR="00277D83" w:rsidRPr="00DA4920">
        <w:rPr>
          <w:rFonts w:ascii="Times New Roman" w:hAnsi="Times New Roman"/>
        </w:rPr>
        <w:t>ing</w:t>
      </w:r>
      <w:r w:rsidR="00443DF4" w:rsidRPr="00DA4920">
        <w:rPr>
          <w:rFonts w:ascii="Times New Roman" w:hAnsi="Times New Roman"/>
        </w:rPr>
        <w:t xml:space="preserve"> </w:t>
      </w:r>
      <w:r w:rsidR="00277D83" w:rsidRPr="00DA4920">
        <w:rPr>
          <w:rFonts w:ascii="Times New Roman" w:hAnsi="Times New Roman"/>
        </w:rPr>
        <w:t xml:space="preserve">disease </w:t>
      </w:r>
      <w:r w:rsidR="00443DF4" w:rsidRPr="00DA4920">
        <w:rPr>
          <w:rFonts w:ascii="Times New Roman" w:hAnsi="Times New Roman"/>
        </w:rPr>
        <w:t xml:space="preserve">liability and planning prevention efforts </w:t>
      </w:r>
      <w:r w:rsidR="00277D83" w:rsidRPr="00DA4920">
        <w:rPr>
          <w:rFonts w:ascii="Times New Roman" w:hAnsi="Times New Roman"/>
        </w:rPr>
        <w:t>prior to disease onset</w:t>
      </w:r>
      <w:r w:rsidR="00443DF4" w:rsidRPr="00DA4920">
        <w:rPr>
          <w:rFonts w:ascii="Times New Roman" w:hAnsi="Times New Roman"/>
        </w:rPr>
        <w:t xml:space="preserve">. </w:t>
      </w:r>
      <w:r w:rsidR="00431FF2" w:rsidRPr="00DA4920">
        <w:rPr>
          <w:rFonts w:ascii="Times New Roman" w:hAnsi="Times New Roman"/>
        </w:rPr>
        <w:t xml:space="preserve"> Finally, we address the practical </w:t>
      </w:r>
      <w:r w:rsidR="00277D83" w:rsidRPr="00DA4920">
        <w:rPr>
          <w:rFonts w:ascii="Times New Roman" w:hAnsi="Times New Roman"/>
        </w:rPr>
        <w:t xml:space="preserve">challenge </w:t>
      </w:r>
      <w:r w:rsidR="00431FF2" w:rsidRPr="00DA4920">
        <w:rPr>
          <w:rFonts w:ascii="Times New Roman" w:hAnsi="Times New Roman"/>
        </w:rPr>
        <w:t xml:space="preserve">of designing prevention trials </w:t>
      </w:r>
      <w:r w:rsidR="00277D83" w:rsidRPr="00DA4920">
        <w:rPr>
          <w:rFonts w:ascii="Times New Roman" w:hAnsi="Times New Roman"/>
        </w:rPr>
        <w:t xml:space="preserve">for health outcomes that </w:t>
      </w:r>
      <w:r w:rsidR="001E619B" w:rsidRPr="00DA4920">
        <w:rPr>
          <w:rFonts w:ascii="Times New Roman" w:hAnsi="Times New Roman"/>
        </w:rPr>
        <w:t>only become</w:t>
      </w:r>
      <w:r w:rsidR="00277D83" w:rsidRPr="00DA4920">
        <w:rPr>
          <w:rFonts w:ascii="Times New Roman" w:hAnsi="Times New Roman"/>
        </w:rPr>
        <w:t xml:space="preserve"> apparent years or decades in the future and </w:t>
      </w:r>
      <w:r w:rsidR="00DB5C64" w:rsidRPr="00DA4920">
        <w:rPr>
          <w:rFonts w:ascii="Times New Roman" w:hAnsi="Times New Roman"/>
        </w:rPr>
        <w:t xml:space="preserve">consider recent research that may provide valid intermediary outcomes for rigorous </w:t>
      </w:r>
      <w:r w:rsidR="00CE5916" w:rsidRPr="00DA4920">
        <w:rPr>
          <w:rFonts w:ascii="Times New Roman" w:hAnsi="Times New Roman"/>
        </w:rPr>
        <w:t xml:space="preserve">efficacy </w:t>
      </w:r>
      <w:r w:rsidR="00DB5C64" w:rsidRPr="00DA4920">
        <w:rPr>
          <w:rFonts w:ascii="Times New Roman" w:hAnsi="Times New Roman"/>
        </w:rPr>
        <w:t>testing.</w:t>
      </w:r>
    </w:p>
    <w:p w14:paraId="79312DB5" w14:textId="6957EC98" w:rsidR="007B5034" w:rsidRPr="00DA4920" w:rsidRDefault="001512BD" w:rsidP="00566994">
      <w:pPr>
        <w:spacing w:line="480" w:lineRule="auto"/>
        <w:ind w:firstLine="720"/>
        <w:rPr>
          <w:rFonts w:ascii="Times New Roman" w:hAnsi="Times New Roman"/>
        </w:rPr>
      </w:pPr>
      <w:r w:rsidRPr="00DA4920">
        <w:rPr>
          <w:rFonts w:ascii="Times New Roman" w:hAnsi="Times New Roman"/>
        </w:rPr>
        <w:lastRenderedPageBreak/>
        <w:t xml:space="preserve">The systematic study of the impact of ELA on adult </w:t>
      </w:r>
      <w:r w:rsidR="007C14FD" w:rsidRPr="00DA4920">
        <w:rPr>
          <w:rFonts w:ascii="Times New Roman" w:hAnsi="Times New Roman"/>
        </w:rPr>
        <w:t>mental and</w:t>
      </w:r>
      <w:r w:rsidR="0028432F" w:rsidRPr="00DA4920">
        <w:rPr>
          <w:rFonts w:ascii="Times New Roman" w:hAnsi="Times New Roman"/>
        </w:rPr>
        <w:t xml:space="preserve"> physical health </w:t>
      </w:r>
      <w:r w:rsidR="006B5F21" w:rsidRPr="00DA4920">
        <w:rPr>
          <w:rFonts w:ascii="Times New Roman" w:hAnsi="Times New Roman"/>
        </w:rPr>
        <w:t>gained momentum a half century ago</w:t>
      </w:r>
      <w:r w:rsidR="0092080D" w:rsidRPr="00DA4920">
        <w:rPr>
          <w:rFonts w:ascii="Times New Roman" w:hAnsi="Times New Roman"/>
        </w:rPr>
        <w:t xml:space="preserve"> (e.g.</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Berkman&lt;/Author&gt;&lt;Year&gt;1971&lt;/Year&gt;&lt;RecNum&gt;112479&lt;/RecNum&gt;&lt;DisplayText&gt;(Berkman, 1971; Kiernan, Colley, Douglas, &amp;amp; Reid, 1976)&lt;/DisplayText&gt;&lt;record&gt;&lt;rec-number&gt;112479&lt;/rec-number&gt;&lt;foreign-keys&gt;&lt;key app="EN" db-id="2pwxxvadl9ad9ueaetr5d2t8zrvft22aa25a" timestamp="1500394769"&gt;112479&lt;/key&gt;&lt;/foreign-keys&gt;&lt;ref-type name="Journal Article"&gt;17&lt;/ref-type&gt;&lt;contributors&gt;&lt;authors&gt;&lt;author&gt;Berkman, Paul L&lt;/author&gt;&lt;/authors&gt;&lt;/contributors&gt;&lt;titles&gt;&lt;title&gt;Life stress and psychological well-being: A replication of Langner&amp;apos;s analysis in the midtown Manhattan study&lt;/title&gt;&lt;secondary-title&gt;Journal of health and social behavior&lt;/secondary-title&gt;&lt;/titles&gt;&lt;periodical&gt;&lt;full-title&gt;Journal of Health and Social Behavior&lt;/full-title&gt;&lt;/periodical&gt;&lt;pages&gt;35-45&lt;/pages&gt;&lt;dates&gt;&lt;year&gt;1971&lt;/year&gt;&lt;/dates&gt;&lt;isbn&gt;0022-1465&lt;/isbn&gt;&lt;urls&gt;&lt;/urls&gt;&lt;/record&gt;&lt;/Cite&gt;&lt;Cite&gt;&lt;Author&gt;Kiernan&lt;/Author&gt;&lt;Year&gt;1976&lt;/Year&gt;&lt;RecNum&gt;112480&lt;/RecNum&gt;&lt;record&gt;&lt;rec-number&gt;112480&lt;/rec-number&gt;&lt;foreign-keys&gt;&lt;key app="EN" db-id="2pwxxvadl9ad9ueaetr5d2t8zrvft22aa25a" timestamp="1500395582"&gt;112480&lt;/key&gt;&lt;/foreign-keys&gt;&lt;ref-type name="Journal Article"&gt;17&lt;/ref-type&gt;&lt;contributors&gt;&lt;authors&gt;&lt;author&gt;Kiernan, KE&lt;/author&gt;&lt;author&gt;Colley, JRT&lt;/author&gt;&lt;author&gt;Douglas, JWB&lt;/author&gt;&lt;author&gt;Reid, DD&lt;/author&gt;&lt;/authors&gt;&lt;/contributors&gt;&lt;titles&gt;&lt;title&gt;Chronic cough in young adults in relation to smoking habits, childhood environment and chest illness&lt;/title&gt;&lt;secondary-title&gt;Respiration&lt;/secondary-title&gt;&lt;/titles&gt;&lt;periodical&gt;&lt;full-title&gt;Respiration&lt;/full-title&gt;&lt;/periodical&gt;&lt;pages&gt;236-244&lt;/pages&gt;&lt;volume&gt;33&lt;/volume&gt;&lt;number&gt;3&lt;/number&gt;&lt;dates&gt;&lt;year&gt;1976&lt;/year&gt;&lt;/dates&gt;&lt;isbn&gt;0025-7931&lt;/isbn&gt;&lt;urls&gt;&lt;/urls&gt;&lt;/record&gt;&lt;/Cite&gt;&lt;/EndNote&gt;</w:instrText>
      </w:r>
      <w:r w:rsidR="00C86BF0" w:rsidRPr="00DA4920">
        <w:rPr>
          <w:rFonts w:ascii="Times New Roman" w:hAnsi="Times New Roman"/>
        </w:rPr>
        <w:fldChar w:fldCharType="separate"/>
      </w:r>
      <w:r w:rsidR="00BD2F8D" w:rsidRPr="00DA4920">
        <w:rPr>
          <w:rFonts w:ascii="Times New Roman" w:hAnsi="Times New Roman"/>
          <w:noProof/>
        </w:rPr>
        <w:t xml:space="preserve">, </w:t>
      </w:r>
      <w:r w:rsidR="00C86BF0" w:rsidRPr="00DA4920">
        <w:rPr>
          <w:rFonts w:ascii="Times New Roman" w:hAnsi="Times New Roman"/>
          <w:noProof/>
        </w:rPr>
        <w:t>Berkman, 1971;</w:t>
      </w:r>
      <w:r w:rsidR="00BD2F8D" w:rsidRPr="00DA4920">
        <w:rPr>
          <w:rFonts w:ascii="Times New Roman" w:hAnsi="Times New Roman"/>
          <w:noProof/>
        </w:rPr>
        <w:t xml:space="preserve"> Forsdahl, 1978;</w:t>
      </w:r>
      <w:r w:rsidR="00C86BF0" w:rsidRPr="00DA4920">
        <w:rPr>
          <w:rFonts w:ascii="Times New Roman" w:hAnsi="Times New Roman"/>
          <w:noProof/>
        </w:rPr>
        <w:t xml:space="preserve"> Kiernan, Colley, Douglas, &amp; Reid, 1976)</w:t>
      </w:r>
      <w:r w:rsidR="00C86BF0" w:rsidRPr="00DA4920">
        <w:rPr>
          <w:rFonts w:ascii="Times New Roman" w:hAnsi="Times New Roman"/>
        </w:rPr>
        <w:fldChar w:fldCharType="end"/>
      </w:r>
      <w:r w:rsidR="0028432F" w:rsidRPr="00DA4920">
        <w:rPr>
          <w:rFonts w:ascii="Times New Roman" w:hAnsi="Times New Roman"/>
        </w:rPr>
        <w:t>.</w:t>
      </w:r>
      <w:r w:rsidR="006B5F21" w:rsidRPr="00DA4920">
        <w:rPr>
          <w:rFonts w:ascii="Times New Roman" w:hAnsi="Times New Roman"/>
        </w:rPr>
        <w:t xml:space="preserve"> </w:t>
      </w:r>
      <w:r w:rsidR="007B5034" w:rsidRPr="00DA4920">
        <w:rPr>
          <w:rFonts w:ascii="Times New Roman" w:hAnsi="Times New Roman"/>
        </w:rPr>
        <w:t xml:space="preserve">Throughout, the definition of ELA has been broad and has ranged from </w:t>
      </w:r>
      <w:r w:rsidR="007C3D7F" w:rsidRPr="00DA4920">
        <w:rPr>
          <w:rFonts w:ascii="Times New Roman" w:hAnsi="Times New Roman"/>
        </w:rPr>
        <w:t xml:space="preserve">general </w:t>
      </w:r>
      <w:r w:rsidR="007B5034" w:rsidRPr="00DA4920">
        <w:rPr>
          <w:rFonts w:ascii="Times New Roman" w:hAnsi="Times New Roman"/>
        </w:rPr>
        <w:t xml:space="preserve">indices of adversity such as social class to more specific exposures of fetuses or children to malnutrition and maltreatment from caretakers. As we will note below, there is recent progress in more coherent and empirical based ascertainment of ELA. </w:t>
      </w:r>
    </w:p>
    <w:p w14:paraId="7056BA13" w14:textId="4A061940" w:rsidR="004D2D7F" w:rsidRPr="00DA4920" w:rsidRDefault="007B5034" w:rsidP="007B5034">
      <w:pPr>
        <w:spacing w:line="480" w:lineRule="auto"/>
        <w:ind w:firstLine="720"/>
        <w:rPr>
          <w:rFonts w:ascii="Times New Roman" w:hAnsi="Times New Roman"/>
        </w:rPr>
      </w:pPr>
      <w:r w:rsidRPr="00DA4920">
        <w:rPr>
          <w:rFonts w:ascii="Times New Roman" w:hAnsi="Times New Roman"/>
        </w:rPr>
        <w:t>Two</w:t>
      </w:r>
      <w:r w:rsidR="0028432F" w:rsidRPr="00DA4920">
        <w:rPr>
          <w:rFonts w:ascii="Times New Roman" w:hAnsi="Times New Roman"/>
        </w:rPr>
        <w:t xml:space="preserve"> landmark studies have galvanized this field. The first </w:t>
      </w:r>
      <w:r w:rsidR="006B5F21" w:rsidRPr="00DA4920">
        <w:rPr>
          <w:rFonts w:ascii="Times New Roman" w:hAnsi="Times New Roman"/>
        </w:rPr>
        <w:t>was</w:t>
      </w:r>
      <w:r w:rsidR="0028432F" w:rsidRPr="00DA4920">
        <w:rPr>
          <w:rFonts w:ascii="Times New Roman" w:hAnsi="Times New Roman"/>
        </w:rPr>
        <w:t xml:space="preserve"> </w:t>
      </w:r>
      <w:r w:rsidR="006B5F21" w:rsidRPr="00DA4920">
        <w:rPr>
          <w:rFonts w:ascii="Times New Roman" w:hAnsi="Times New Roman"/>
        </w:rPr>
        <w:t>t</w:t>
      </w:r>
      <w:r w:rsidR="005265FF" w:rsidRPr="00DA4920">
        <w:rPr>
          <w:rFonts w:ascii="Times New Roman" w:hAnsi="Times New Roman"/>
        </w:rPr>
        <w:t>he discovery of</w:t>
      </w:r>
      <w:r w:rsidR="002E0CCA" w:rsidRPr="00DA4920">
        <w:rPr>
          <w:rFonts w:ascii="Times New Roman" w:hAnsi="Times New Roman"/>
        </w:rPr>
        <w:t xml:space="preserve"> links between </w:t>
      </w:r>
      <w:r w:rsidR="00E05570" w:rsidRPr="00DA4920">
        <w:rPr>
          <w:rFonts w:ascii="Times New Roman" w:hAnsi="Times New Roman"/>
        </w:rPr>
        <w:t>ELA</w:t>
      </w:r>
      <w:r w:rsidR="00B80499" w:rsidRPr="00DA4920">
        <w:rPr>
          <w:rFonts w:ascii="Times New Roman" w:hAnsi="Times New Roman"/>
        </w:rPr>
        <w:t xml:space="preserve"> and health at mid</w:t>
      </w:r>
      <w:r w:rsidR="00502848" w:rsidRPr="00DA4920">
        <w:rPr>
          <w:rFonts w:ascii="Times New Roman" w:hAnsi="Times New Roman"/>
        </w:rPr>
        <w:t>-</w:t>
      </w:r>
      <w:r w:rsidR="00B80499" w:rsidRPr="00DA4920">
        <w:rPr>
          <w:rFonts w:ascii="Times New Roman" w:hAnsi="Times New Roman"/>
        </w:rPr>
        <w:t xml:space="preserve">life </w:t>
      </w:r>
      <w:r w:rsidR="00AE7DF8" w:rsidRPr="00DA4920">
        <w:rPr>
          <w:rFonts w:ascii="Times New Roman" w:hAnsi="Times New Roman"/>
        </w:rPr>
        <w:t xml:space="preserve">that </w:t>
      </w:r>
      <w:r w:rsidR="00B80499" w:rsidRPr="00DA4920">
        <w:rPr>
          <w:rFonts w:ascii="Times New Roman" w:hAnsi="Times New Roman"/>
        </w:rPr>
        <w:t>came from f</w:t>
      </w:r>
      <w:r w:rsidR="002E0CCA" w:rsidRPr="00DA4920">
        <w:rPr>
          <w:rFonts w:ascii="Times New Roman" w:hAnsi="Times New Roman"/>
        </w:rPr>
        <w:t>astidious records of birth</w:t>
      </w:r>
      <w:r w:rsidR="00991FF4" w:rsidRPr="00DA4920">
        <w:rPr>
          <w:rFonts w:ascii="Times New Roman" w:hAnsi="Times New Roman"/>
        </w:rPr>
        <w:t xml:space="preserve"> </w:t>
      </w:r>
      <w:r w:rsidR="002E0CCA" w:rsidRPr="00DA4920">
        <w:rPr>
          <w:rFonts w:ascii="Times New Roman" w:hAnsi="Times New Roman"/>
        </w:rPr>
        <w:t>weigh</w:t>
      </w:r>
      <w:r w:rsidR="00B80499" w:rsidRPr="00DA4920">
        <w:rPr>
          <w:rFonts w:ascii="Times New Roman" w:hAnsi="Times New Roman"/>
        </w:rPr>
        <w:t xml:space="preserve">ts compiled by midwives in </w:t>
      </w:r>
      <w:r w:rsidR="000940F5" w:rsidRPr="00DA4920">
        <w:rPr>
          <w:rFonts w:ascii="Times New Roman" w:hAnsi="Times New Roman"/>
        </w:rPr>
        <w:t>Hertfordshire</w:t>
      </w:r>
      <w:r w:rsidR="00B80499" w:rsidRPr="00DA4920">
        <w:rPr>
          <w:rFonts w:ascii="Times New Roman" w:hAnsi="Times New Roman"/>
        </w:rPr>
        <w:t>, Eng</w:t>
      </w:r>
      <w:r w:rsidR="005265FF" w:rsidRPr="00DA4920">
        <w:rPr>
          <w:rFonts w:ascii="Times New Roman" w:hAnsi="Times New Roman"/>
        </w:rPr>
        <w:t>land</w:t>
      </w:r>
      <w:r w:rsidR="00EF3D46" w:rsidRPr="00DA4920">
        <w:rPr>
          <w:rFonts w:ascii="Times New Roman" w:hAnsi="Times New Roman"/>
        </w:rPr>
        <w:t>,</w:t>
      </w:r>
      <w:r w:rsidR="00B80499" w:rsidRPr="00DA4920">
        <w:rPr>
          <w:rFonts w:ascii="Times New Roman" w:hAnsi="Times New Roman"/>
        </w:rPr>
        <w:t xml:space="preserve"> to assure proper childhood nutrition after a large number of men </w:t>
      </w:r>
      <w:r w:rsidR="00901030" w:rsidRPr="00DA4920">
        <w:rPr>
          <w:rFonts w:ascii="Times New Roman" w:hAnsi="Times New Roman"/>
        </w:rPr>
        <w:t xml:space="preserve">failed </w:t>
      </w:r>
      <w:r w:rsidR="00B80499" w:rsidRPr="00DA4920">
        <w:rPr>
          <w:rFonts w:ascii="Times New Roman" w:hAnsi="Times New Roman"/>
        </w:rPr>
        <w:t xml:space="preserve">eligibility to fight in the Boer War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Barker&lt;/Author&gt;&lt;Year&gt;2003&lt;/Year&gt;&lt;RecNum&gt;111363&lt;/RecNum&gt;&lt;DisplayText&gt;(Barker, 2003)&lt;/DisplayText&gt;&lt;record&gt;&lt;rec-number&gt;111363&lt;/rec-number&gt;&lt;foreign-keys&gt;&lt;key app="EN" db-id="2pwxxvadl9ad9ueaetr5d2t8zrvft22aa25a" timestamp="1415757218"&gt;111363&lt;/key&gt;&lt;/foreign-keys&gt;&lt;ref-type name="Journal Article"&gt;17&lt;/ref-type&gt;&lt;contributors&gt;&lt;authors&gt;&lt;author&gt;Barker, David&lt;/author&gt;&lt;/authors&gt;&lt;/contributors&gt;&lt;titles&gt;&lt;title&gt;The midwife, the coincidence, and the hypothesis&lt;/title&gt;&lt;secondary-title&gt;British Medical Journal&lt;/secondary-title&gt;&lt;/titles&gt;&lt;periodical&gt;&lt;full-title&gt;British Medical Journal&lt;/full-title&gt;&lt;/periodical&gt;&lt;pages&gt;1428-1430&lt;/pages&gt;&lt;volume&gt;327&lt;/volume&gt;&lt;number&gt;7429&lt;/number&gt;&lt;dates&gt;&lt;year&gt;2003&lt;/year&gt;&lt;pub-dates&gt;&lt;date&gt;2003-12-18 22:55:03&lt;/date&gt;&lt;/pub-dates&gt;&lt;/dates&gt;&lt;work-type&gt;Journal Article&lt;/work-type&gt;&lt;urls&gt;&lt;related-urls&gt;&lt;url&gt;http://www.bmj.com/bmj/327/7429/1428.full.pdf&lt;/url&gt;&lt;/related-urls&gt;&lt;/urls&gt;&lt;electronic-resource-num&gt;10.1136/bmj.327.7429.1428&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Barker, 2003)</w:t>
      </w:r>
      <w:r w:rsidR="00C86BF0" w:rsidRPr="00DA4920">
        <w:rPr>
          <w:rFonts w:ascii="Times New Roman" w:hAnsi="Times New Roman"/>
        </w:rPr>
        <w:fldChar w:fldCharType="end"/>
      </w:r>
      <w:r w:rsidR="00991FF4" w:rsidRPr="00DA4920">
        <w:rPr>
          <w:rFonts w:ascii="Times New Roman" w:hAnsi="Times New Roman"/>
        </w:rPr>
        <w:t xml:space="preserve">. Over 60 years later, David Barker </w:t>
      </w:r>
      <w:r w:rsidR="00BE49C8" w:rsidRPr="00DA4920">
        <w:rPr>
          <w:rFonts w:ascii="Times New Roman" w:hAnsi="Times New Roman"/>
        </w:rPr>
        <w:t xml:space="preserve">and colleagues </w:t>
      </w:r>
      <w:r w:rsidR="00F079A4" w:rsidRPr="00DA4920">
        <w:rPr>
          <w:rFonts w:ascii="Times New Roman" w:hAnsi="Times New Roman"/>
        </w:rPr>
        <w:t>used these records to report an association</w:t>
      </w:r>
      <w:r w:rsidR="00991FF4" w:rsidRPr="00DA4920">
        <w:rPr>
          <w:rFonts w:ascii="Times New Roman" w:hAnsi="Times New Roman"/>
        </w:rPr>
        <w:t xml:space="preserve"> between low </w:t>
      </w:r>
      <w:r w:rsidR="00F079A4" w:rsidRPr="00DA4920">
        <w:rPr>
          <w:rFonts w:ascii="Times New Roman" w:hAnsi="Times New Roman"/>
        </w:rPr>
        <w:t>birth</w:t>
      </w:r>
      <w:r w:rsidR="00991FF4" w:rsidRPr="00DA4920">
        <w:rPr>
          <w:rFonts w:ascii="Times New Roman" w:hAnsi="Times New Roman"/>
        </w:rPr>
        <w:t xml:space="preserve"> weight and </w:t>
      </w:r>
      <w:r w:rsidR="00CD095B" w:rsidRPr="00DA4920">
        <w:rPr>
          <w:rFonts w:ascii="Times New Roman" w:hAnsi="Times New Roman"/>
        </w:rPr>
        <w:t>deaths from coronary heart disease</w:t>
      </w:r>
      <w:r w:rsidR="005265FF" w:rsidRPr="00DA4920">
        <w:rPr>
          <w:rFonts w:ascii="Times New Roman" w:hAnsi="Times New Roman"/>
        </w:rPr>
        <w:t xml:space="preserve"> decades later</w:t>
      </w:r>
      <w:r w:rsidR="00CD095B" w:rsidRPr="00DA4920">
        <w:rPr>
          <w:rFonts w:ascii="Times New Roman" w:hAnsi="Times New Roman"/>
        </w:rPr>
        <w:t xml:space="preserve">. Numerous follow-up studies confirmed this startling observation </w:t>
      </w:r>
      <w:r w:rsidR="006A72C0" w:rsidRPr="00DA4920">
        <w:rPr>
          <w:rFonts w:ascii="Times New Roman" w:hAnsi="Times New Roman"/>
        </w:rPr>
        <w:t xml:space="preserve">(e.g., </w:t>
      </w:r>
      <w:r w:rsidR="00C86BF0" w:rsidRPr="00DA4920">
        <w:rPr>
          <w:rFonts w:ascii="Times New Roman" w:hAnsi="Times New Roman"/>
        </w:rPr>
        <w:fldChar w:fldCharType="begin">
          <w:fldData xml:space="preserve">PEVuZE5vdGU+PENpdGU+PEF1dGhvcj5Fcmlrc3NvbjwvQXV0aG9yPjxZZWFyPjE5OTk8L1llYXI+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Fcmlrc3NvbjwvQXV0aG9yPjxZZWFyPjE5OTk8L1llYXI+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Eriksson et al., 1999)</w:t>
      </w:r>
      <w:r w:rsidR="00C86BF0" w:rsidRPr="00DA4920">
        <w:rPr>
          <w:rFonts w:ascii="Times New Roman" w:hAnsi="Times New Roman"/>
        </w:rPr>
        <w:fldChar w:fldCharType="end"/>
      </w:r>
      <w:r w:rsidR="009C406A" w:rsidRPr="00DA4920">
        <w:rPr>
          <w:rFonts w:ascii="Times New Roman" w:hAnsi="Times New Roman"/>
        </w:rPr>
        <w:t>,</w:t>
      </w:r>
      <w:r w:rsidR="00F079A4" w:rsidRPr="00DA4920">
        <w:rPr>
          <w:rFonts w:ascii="Times New Roman" w:hAnsi="Times New Roman"/>
        </w:rPr>
        <w:t xml:space="preserve"> </w:t>
      </w:r>
      <w:r w:rsidR="006A72C0" w:rsidRPr="00DA4920">
        <w:rPr>
          <w:rFonts w:ascii="Times New Roman" w:hAnsi="Times New Roman"/>
        </w:rPr>
        <w:t>and experimental studies with animals</w:t>
      </w:r>
      <w:r w:rsidR="00EA3B53" w:rsidRPr="00DA4920">
        <w:rPr>
          <w:rFonts w:ascii="Times New Roman" w:hAnsi="Times New Roman"/>
        </w:rPr>
        <w:t xml:space="preserve"> using </w:t>
      </w:r>
      <w:r w:rsidR="00D972F7" w:rsidRPr="00DA4920">
        <w:rPr>
          <w:rFonts w:ascii="Times New Roman" w:hAnsi="Times New Roman"/>
        </w:rPr>
        <w:t>nutritional challenges</w:t>
      </w:r>
      <w:r w:rsidR="00F869BF" w:rsidRPr="00DA4920">
        <w:rPr>
          <w:rFonts w:ascii="Times New Roman" w:hAnsi="Times New Roman"/>
        </w:rPr>
        <w:t xml:space="preserve"> </w:t>
      </w:r>
      <w:r w:rsidR="00C12F75" w:rsidRPr="00DA4920">
        <w:rPr>
          <w:rFonts w:ascii="Times New Roman" w:hAnsi="Times New Roman"/>
        </w:rPr>
        <w:fldChar w:fldCharType="begin"/>
      </w:r>
      <w:r w:rsidR="00C12F75" w:rsidRPr="00DA4920">
        <w:rPr>
          <w:rFonts w:ascii="Times New Roman" w:hAnsi="Times New Roman"/>
        </w:rPr>
        <w:instrText xml:space="preserve"> ADDIN EN.CITE &lt;EndNote&gt;&lt;Cite&gt;&lt;Author&gt;Fleming&lt;/Author&gt;&lt;Year&gt;2018&lt;/Year&gt;&lt;RecNum&gt;112597&lt;/RecNum&gt;&lt;DisplayText&gt;(Fleming et al., 2018)&lt;/DisplayText&gt;&lt;record&gt;&lt;rec-number&gt;112597&lt;/rec-number&gt;&lt;foreign-keys&gt;&lt;key app="EN" db-id="2pwxxvadl9ad9ueaetr5d2t8zrvft22aa25a" timestamp="1525302553"&gt;112597&lt;/key&gt;&lt;/foreign-keys&gt;&lt;ref-type name="Journal Article"&gt;17&lt;/ref-type&gt;&lt;contributors&gt;&lt;authors&gt;&lt;author&gt;Fleming, Tom P.&lt;/author&gt;&lt;author&gt;Watkins, Adam J.&lt;/author&gt;&lt;author&gt;Velazquez, Miguel A.&lt;/author&gt;&lt;author&gt;Mathers, John C.&lt;/author&gt;&lt;author&gt;Prentice, Andrew M.&lt;/author&gt;&lt;author&gt;Stephenson, Judith&lt;/author&gt;&lt;author&gt;Barker, Mary&lt;/author&gt;&lt;author&gt;Saffery, Richard&lt;/author&gt;&lt;author&gt;Yajnik, Chittaranjan S.&lt;/author&gt;&lt;author&gt;Eckert, Judith J.&lt;/author&gt;&lt;author&gt;Hanson, Mark A.&lt;/author&gt;&lt;author&gt;Forrester, Terrence&lt;/author&gt;&lt;author&gt;Gluckman, Peter D.&lt;/author&gt;&lt;author&gt;Godfrey, Keith M.&lt;/author&gt;&lt;/authors&gt;&lt;/contributors&gt;&lt;titles&gt;&lt;title&gt;Origins of lifetime health around the time of conception: causes and consequences&lt;/title&gt;&lt;secondary-title&gt;The Lancet&lt;/secondary-title&gt;&lt;/titles&gt;&lt;periodical&gt;&lt;full-title&gt;The Lancet&lt;/full-title&gt;&lt;/periodical&gt;&lt;dates&gt;&lt;year&gt;2018&lt;/year&gt;&lt;pub-dates&gt;&lt;date&gt;2018/04/16/&lt;/date&gt;&lt;/pub-dates&gt;&lt;/dates&gt;&lt;isbn&gt;0140-6736&lt;/isbn&gt;&lt;urls&gt;&lt;related-urls&gt;&lt;url&gt;http://www.sciencedirect.com/science/article/pii/S014067361830312X&lt;/url&gt;&lt;/related-urls&gt;&lt;/urls&gt;&lt;electronic-resource-num&gt;https://doi.org/10.1016/S0140-6736(18)30312-X&lt;/electronic-resource-num&gt;&lt;/record&gt;&lt;/Cite&gt;&lt;/EndNote&gt;</w:instrText>
      </w:r>
      <w:r w:rsidR="00C12F75" w:rsidRPr="00DA4920">
        <w:rPr>
          <w:rFonts w:ascii="Times New Roman" w:hAnsi="Times New Roman"/>
        </w:rPr>
        <w:fldChar w:fldCharType="separate"/>
      </w:r>
      <w:r w:rsidR="00C12F75" w:rsidRPr="00DA4920">
        <w:rPr>
          <w:rFonts w:ascii="Times New Roman" w:hAnsi="Times New Roman"/>
          <w:noProof/>
        </w:rPr>
        <w:t>(</w:t>
      </w:r>
      <w:r w:rsidR="00ED5EF7" w:rsidRPr="00DA4920">
        <w:rPr>
          <w:rFonts w:ascii="Times New Roman" w:hAnsi="Times New Roman"/>
          <w:noProof/>
        </w:rPr>
        <w:t>e.</w:t>
      </w:r>
      <w:r w:rsidR="00A27DBB" w:rsidRPr="00DA4920">
        <w:rPr>
          <w:rFonts w:ascii="Times New Roman" w:hAnsi="Times New Roman"/>
          <w:noProof/>
        </w:rPr>
        <w:t>g.,</w:t>
      </w:r>
      <w:r w:rsidR="00C12F75" w:rsidRPr="00DA4920">
        <w:rPr>
          <w:rFonts w:ascii="Times New Roman" w:hAnsi="Times New Roman"/>
          <w:noProof/>
        </w:rPr>
        <w:t>Fleming et al., 2018)</w:t>
      </w:r>
      <w:r w:rsidR="00C12F75" w:rsidRPr="00DA4920">
        <w:rPr>
          <w:rFonts w:ascii="Times New Roman" w:hAnsi="Times New Roman"/>
        </w:rPr>
        <w:fldChar w:fldCharType="end"/>
      </w:r>
      <w:r w:rsidR="00D972F7" w:rsidRPr="00DA4920">
        <w:rPr>
          <w:rFonts w:ascii="Times New Roman" w:hAnsi="Times New Roman"/>
        </w:rPr>
        <w:t xml:space="preserve"> and </w:t>
      </w:r>
      <w:r w:rsidR="00EA3B53" w:rsidRPr="00DA4920">
        <w:rPr>
          <w:rFonts w:ascii="Times New Roman" w:hAnsi="Times New Roman"/>
        </w:rPr>
        <w:t>fetal growth restriction</w:t>
      </w:r>
      <w:r w:rsidR="006A72C0" w:rsidRPr="00DA4920">
        <w:rPr>
          <w:rFonts w:ascii="Times New Roman" w:hAnsi="Times New Roman"/>
        </w:rPr>
        <w:t xml:space="preserve"> (e.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Schreuder&lt;/Author&gt;&lt;Year&gt;2006&lt;/Year&gt;&lt;RecNum&gt;108519&lt;/RecNum&gt;&lt;DisplayText&gt;(Schreuder, Fodor, van Wijk, &amp;amp; Delemarre-van de Waal, 2006)&lt;/DisplayText&gt;&lt;record&gt;&lt;rec-number&gt;108519&lt;/rec-number&gt;&lt;foreign-keys&gt;&lt;key app="EN" db-id="2pwxxvadl9ad9ueaetr5d2t8zrvft22aa25a" timestamp="1339360373"&gt;108519&lt;/key&gt;&lt;/foreign-keys&gt;&lt;ref-type name="Journal Article"&gt;17&lt;/ref-type&gt;&lt;contributors&gt;&lt;authors&gt;&lt;author&gt;Schreuder, M. F.&lt;/author&gt;&lt;author&gt;Fodor, M.&lt;/author&gt;&lt;author&gt;van Wijk, J. A.&lt;/author&gt;&lt;author&gt;Delemarre-van de Waal, H. A.&lt;/author&gt;&lt;/authors&gt;&lt;/contributors&gt;&lt;auth-address&gt;Department of Pediatrics, VU University Medical Center, Amsterdam, The Netherlands. mf.schreuder@vumc.nl&lt;/auth-address&gt;&lt;titles&gt;&lt;title&gt;Association of birth weight with cardiovascular parameters in adult rats during baseline and stressed conditions&lt;/title&gt;&lt;secondary-title&gt;Pediatr Res&lt;/secondary-title&gt;&lt;/titles&gt;&lt;periodical&gt;&lt;full-title&gt;Pediatr Res&lt;/full-title&gt;&lt;/periodical&gt;&lt;pages&gt;126-30&lt;/pages&gt;&lt;volume&gt;59&lt;/volume&gt;&lt;number&gt;1&lt;/number&gt;&lt;edition&gt;2005/12/06&lt;/edition&gt;&lt;keywords&gt;&lt;keyword&gt;Animals&lt;/keyword&gt;&lt;keyword&gt;Birth Weight&lt;/keyword&gt;&lt;keyword&gt;Blood Pressure&lt;/keyword&gt;&lt;keyword&gt;Cardiovascular System/ physiopathology&lt;/keyword&gt;&lt;keyword&gt;Female&lt;/keyword&gt;&lt;keyword&gt;Fetal Growth Retardation/ physiopathology&lt;/keyword&gt;&lt;keyword&gt;Hypertension/ physiopathology&lt;/keyword&gt;&lt;keyword&gt;Pregnancy&lt;/keyword&gt;&lt;keyword&gt;Rats&lt;/keyword&gt;&lt;keyword&gt;Stress, Physiological/physiopathology&lt;/keyword&gt;&lt;/keywords&gt;&lt;dates&gt;&lt;year&gt;2006&lt;/year&gt;&lt;pub-dates&gt;&lt;date&gt;Jan&lt;/date&gt;&lt;/pub-dates&gt;&lt;/dates&gt;&lt;isbn&gt;0031-3998 (Print)&amp;#xD;0031-3998 (Linking)&lt;/isbn&gt;&lt;accession-num&gt;16326991&lt;/accession-num&gt;&lt;urls&gt;&lt;/urls&gt;&lt;electronic-resource-num&gt;01.pdr.0000190576.08501.df [pii]&amp;#xD;10.1203/01.pdr.0000190576.08501.df [doi]&lt;/electronic-resource-num&gt;&lt;remote-database-provider&gt;Nlm&lt;/remote-database-provider&gt;&lt;language&gt;eng&lt;/language&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Schreuder, Fodor, van Wijk, &amp; Delemarre-van de Waal, 2006)</w:t>
      </w:r>
      <w:r w:rsidR="00C86BF0" w:rsidRPr="00DA4920">
        <w:rPr>
          <w:rFonts w:ascii="Times New Roman" w:hAnsi="Times New Roman"/>
        </w:rPr>
        <w:fldChar w:fldCharType="end"/>
      </w:r>
      <w:r w:rsidR="005F1102" w:rsidRPr="00DA4920">
        <w:rPr>
          <w:rFonts w:ascii="Times New Roman" w:hAnsi="Times New Roman"/>
        </w:rPr>
        <w:t xml:space="preserve"> </w:t>
      </w:r>
      <w:r w:rsidR="00405676" w:rsidRPr="00DA4920">
        <w:rPr>
          <w:rFonts w:ascii="Times New Roman" w:hAnsi="Times New Roman"/>
        </w:rPr>
        <w:t>suggest</w:t>
      </w:r>
      <w:r w:rsidR="005E3242" w:rsidRPr="00DA4920">
        <w:rPr>
          <w:rFonts w:ascii="Times New Roman" w:hAnsi="Times New Roman"/>
        </w:rPr>
        <w:t xml:space="preserve">ed that these </w:t>
      </w:r>
      <w:r w:rsidR="00842419" w:rsidRPr="00DA4920">
        <w:rPr>
          <w:rFonts w:ascii="Times New Roman" w:hAnsi="Times New Roman"/>
        </w:rPr>
        <w:t xml:space="preserve">assocations </w:t>
      </w:r>
      <w:r w:rsidR="00EE2FEE" w:rsidRPr="00DA4920">
        <w:rPr>
          <w:rFonts w:ascii="Times New Roman" w:hAnsi="Times New Roman"/>
        </w:rPr>
        <w:t>between</w:t>
      </w:r>
      <w:r w:rsidR="005F1102" w:rsidRPr="00DA4920">
        <w:rPr>
          <w:rFonts w:ascii="Times New Roman" w:hAnsi="Times New Roman"/>
        </w:rPr>
        <w:t xml:space="preserve"> </w:t>
      </w:r>
      <w:r w:rsidR="005265FF" w:rsidRPr="00DA4920">
        <w:rPr>
          <w:rFonts w:ascii="Times New Roman" w:hAnsi="Times New Roman"/>
        </w:rPr>
        <w:t xml:space="preserve">diminished </w:t>
      </w:r>
      <w:r w:rsidR="005F1102" w:rsidRPr="00DA4920">
        <w:rPr>
          <w:rFonts w:ascii="Times New Roman" w:hAnsi="Times New Roman"/>
        </w:rPr>
        <w:t>fetal growth and cardiac dise</w:t>
      </w:r>
      <w:r w:rsidR="00EE0337" w:rsidRPr="00DA4920">
        <w:rPr>
          <w:rFonts w:ascii="Times New Roman" w:hAnsi="Times New Roman"/>
        </w:rPr>
        <w:t>ase</w:t>
      </w:r>
      <w:r w:rsidR="00521A19" w:rsidRPr="00DA4920">
        <w:rPr>
          <w:rFonts w:ascii="Times New Roman" w:hAnsi="Times New Roman"/>
        </w:rPr>
        <w:t xml:space="preserve"> were causal</w:t>
      </w:r>
      <w:r w:rsidR="00EE0337" w:rsidRPr="00DA4920">
        <w:rPr>
          <w:rFonts w:ascii="Times New Roman" w:hAnsi="Times New Roman"/>
        </w:rPr>
        <w:t xml:space="preserve"> and </w:t>
      </w:r>
      <w:r w:rsidR="0090715E" w:rsidRPr="00DA4920">
        <w:rPr>
          <w:rFonts w:ascii="Times New Roman" w:hAnsi="Times New Roman"/>
        </w:rPr>
        <w:t>documented mechanisms</w:t>
      </w:r>
      <w:r w:rsidR="007D48F8" w:rsidRPr="00DA4920">
        <w:rPr>
          <w:rFonts w:ascii="Times New Roman" w:hAnsi="Times New Roman"/>
        </w:rPr>
        <w:t xml:space="preserve"> accounting for them</w:t>
      </w:r>
      <w:r w:rsidR="005F1102" w:rsidRPr="00DA4920">
        <w:rPr>
          <w:rFonts w:ascii="Times New Roman" w:hAnsi="Times New Roman"/>
        </w:rPr>
        <w:t>.</w:t>
      </w:r>
      <w:r w:rsidR="00EE0337" w:rsidRPr="00DA4920">
        <w:rPr>
          <w:rFonts w:ascii="Times New Roman" w:hAnsi="Times New Roman"/>
        </w:rPr>
        <w:t xml:space="preserve"> </w:t>
      </w:r>
      <w:r w:rsidR="00B510B2" w:rsidRPr="00DA4920">
        <w:rPr>
          <w:rFonts w:ascii="Times New Roman" w:hAnsi="Times New Roman"/>
        </w:rPr>
        <w:t xml:space="preserve"> </w:t>
      </w:r>
      <w:r w:rsidR="008F2F37" w:rsidRPr="00DA4920">
        <w:rPr>
          <w:rFonts w:ascii="Times New Roman" w:hAnsi="Times New Roman"/>
        </w:rPr>
        <w:t xml:space="preserve">In a second </w:t>
      </w:r>
      <w:r w:rsidR="00591C54" w:rsidRPr="00DA4920">
        <w:rPr>
          <w:rFonts w:ascii="Times New Roman" w:hAnsi="Times New Roman"/>
        </w:rPr>
        <w:t xml:space="preserve">notable </w:t>
      </w:r>
      <w:r w:rsidR="008F2F37" w:rsidRPr="00DA4920">
        <w:rPr>
          <w:rFonts w:ascii="Times New Roman" w:hAnsi="Times New Roman"/>
        </w:rPr>
        <w:t xml:space="preserve">study, Felitti and colleagues investigated the relationship </w:t>
      </w:r>
      <w:r w:rsidR="006B5F21" w:rsidRPr="00DA4920">
        <w:rPr>
          <w:rFonts w:ascii="Times New Roman" w:hAnsi="Times New Roman"/>
        </w:rPr>
        <w:t>of postnatal adverse childhood experiences</w:t>
      </w:r>
      <w:r w:rsidR="00ED7CED" w:rsidRPr="00DA4920">
        <w:rPr>
          <w:rFonts w:ascii="Times New Roman" w:hAnsi="Times New Roman"/>
        </w:rPr>
        <w:t xml:space="preserve"> </w:t>
      </w:r>
      <w:r w:rsidR="00D62124" w:rsidRPr="00DA4920">
        <w:rPr>
          <w:rFonts w:ascii="Times New Roman" w:hAnsi="Times New Roman"/>
        </w:rPr>
        <w:t xml:space="preserve">(ACEs) </w:t>
      </w:r>
      <w:r w:rsidR="00ED7CED" w:rsidRPr="00DA4920">
        <w:rPr>
          <w:rFonts w:ascii="Times New Roman" w:hAnsi="Times New Roman"/>
        </w:rPr>
        <w:t>recalled by adults</w:t>
      </w:r>
      <w:r w:rsidR="00D62124" w:rsidRPr="00DA4920">
        <w:rPr>
          <w:rFonts w:ascii="Times New Roman" w:hAnsi="Times New Roman"/>
        </w:rPr>
        <w:t>,</w:t>
      </w:r>
      <w:r w:rsidR="008E603C" w:rsidRPr="00DA4920">
        <w:rPr>
          <w:rFonts w:ascii="Times New Roman" w:hAnsi="Times New Roman"/>
        </w:rPr>
        <w:t xml:space="preserve"> </w:t>
      </w:r>
      <w:r w:rsidR="00405676" w:rsidRPr="00DA4920">
        <w:rPr>
          <w:rFonts w:ascii="Times New Roman" w:hAnsi="Times New Roman"/>
        </w:rPr>
        <w:t>including</w:t>
      </w:r>
      <w:r w:rsidR="000940F5" w:rsidRPr="00DA4920">
        <w:rPr>
          <w:rFonts w:ascii="Times New Roman" w:hAnsi="Times New Roman"/>
        </w:rPr>
        <w:t xml:space="preserve"> the physical and psychological abuse </w:t>
      </w:r>
      <w:r w:rsidR="007365DD" w:rsidRPr="00DA4920">
        <w:rPr>
          <w:rFonts w:ascii="Times New Roman" w:hAnsi="Times New Roman"/>
        </w:rPr>
        <w:t>they experienced as children</w:t>
      </w:r>
      <w:r w:rsidR="00D62124" w:rsidRPr="00DA4920">
        <w:rPr>
          <w:rFonts w:ascii="Times New Roman" w:hAnsi="Times New Roman"/>
        </w:rPr>
        <w:t>.</w:t>
      </w:r>
      <w:r w:rsidR="000940F5" w:rsidRPr="00DA4920">
        <w:rPr>
          <w:rFonts w:ascii="Times New Roman" w:hAnsi="Times New Roman"/>
        </w:rPr>
        <w:t xml:space="preserve"> </w:t>
      </w:r>
      <w:r w:rsidR="00EA3B53" w:rsidRPr="00DA4920">
        <w:rPr>
          <w:rFonts w:ascii="Times New Roman" w:hAnsi="Times New Roman"/>
        </w:rPr>
        <w:t>They observed</w:t>
      </w:r>
      <w:r w:rsidR="009A2623" w:rsidRPr="00DA4920">
        <w:rPr>
          <w:rFonts w:ascii="Times New Roman" w:hAnsi="Times New Roman"/>
        </w:rPr>
        <w:t xml:space="preserve"> substantial assoc</w:t>
      </w:r>
      <w:r w:rsidR="00502848" w:rsidRPr="00DA4920">
        <w:rPr>
          <w:rFonts w:ascii="Times New Roman" w:hAnsi="Times New Roman"/>
        </w:rPr>
        <w:t>i</w:t>
      </w:r>
      <w:r w:rsidR="009A2623" w:rsidRPr="00DA4920">
        <w:rPr>
          <w:rFonts w:ascii="Times New Roman" w:hAnsi="Times New Roman"/>
        </w:rPr>
        <w:t xml:space="preserve">ations between </w:t>
      </w:r>
      <w:r w:rsidR="00F9005B" w:rsidRPr="00DA4920">
        <w:rPr>
          <w:rFonts w:ascii="Times New Roman" w:hAnsi="Times New Roman"/>
        </w:rPr>
        <w:t xml:space="preserve">the number of </w:t>
      </w:r>
      <w:r w:rsidR="00EA3B53" w:rsidRPr="00DA4920">
        <w:rPr>
          <w:rFonts w:ascii="Times New Roman" w:hAnsi="Times New Roman"/>
        </w:rPr>
        <w:t>ACEs</w:t>
      </w:r>
      <w:r w:rsidR="00F9005B" w:rsidRPr="00DA4920">
        <w:rPr>
          <w:rFonts w:ascii="Times New Roman" w:hAnsi="Times New Roman"/>
        </w:rPr>
        <w:t xml:space="preserve"> </w:t>
      </w:r>
      <w:r w:rsidR="00E52318" w:rsidRPr="00DA4920">
        <w:rPr>
          <w:rFonts w:ascii="Times New Roman" w:hAnsi="Times New Roman"/>
        </w:rPr>
        <w:t xml:space="preserve">recalled and </w:t>
      </w:r>
      <w:r w:rsidR="006C2236" w:rsidRPr="00DA4920">
        <w:rPr>
          <w:rFonts w:ascii="Times New Roman" w:hAnsi="Times New Roman"/>
        </w:rPr>
        <w:t xml:space="preserve">the </w:t>
      </w:r>
      <w:r w:rsidR="00E52318" w:rsidRPr="00DA4920">
        <w:rPr>
          <w:rFonts w:ascii="Times New Roman" w:hAnsi="Times New Roman"/>
        </w:rPr>
        <w:t xml:space="preserve">prevalence of </w:t>
      </w:r>
      <w:r w:rsidR="00F9005B" w:rsidRPr="00DA4920">
        <w:rPr>
          <w:rFonts w:ascii="Times New Roman" w:hAnsi="Times New Roman"/>
        </w:rPr>
        <w:t>risky</w:t>
      </w:r>
      <w:r w:rsidR="00A1680C" w:rsidRPr="00DA4920">
        <w:rPr>
          <w:rFonts w:ascii="Times New Roman" w:hAnsi="Times New Roman"/>
        </w:rPr>
        <w:t xml:space="preserve"> health</w:t>
      </w:r>
      <w:r w:rsidR="00F9005B" w:rsidRPr="00DA4920">
        <w:rPr>
          <w:rFonts w:ascii="Times New Roman" w:hAnsi="Times New Roman"/>
        </w:rPr>
        <w:t xml:space="preserve"> behaviors,</w:t>
      </w:r>
      <w:r w:rsidR="00EA3B53" w:rsidRPr="00DA4920">
        <w:rPr>
          <w:rFonts w:ascii="Times New Roman" w:hAnsi="Times New Roman"/>
        </w:rPr>
        <w:t xml:space="preserve"> </w:t>
      </w:r>
      <w:r w:rsidR="00E52318" w:rsidRPr="00DA4920">
        <w:rPr>
          <w:rFonts w:ascii="Times New Roman" w:hAnsi="Times New Roman"/>
        </w:rPr>
        <w:t xml:space="preserve">such </w:t>
      </w:r>
      <w:r w:rsidR="00A1680C" w:rsidRPr="00DA4920">
        <w:rPr>
          <w:rFonts w:ascii="Times New Roman" w:hAnsi="Times New Roman"/>
        </w:rPr>
        <w:t>as drug abus</w:t>
      </w:r>
      <w:r w:rsidR="00502848" w:rsidRPr="00DA4920">
        <w:rPr>
          <w:rFonts w:ascii="Times New Roman" w:hAnsi="Times New Roman"/>
        </w:rPr>
        <w:t>e</w:t>
      </w:r>
      <w:r w:rsidR="00F9005B" w:rsidRPr="00DA4920">
        <w:rPr>
          <w:rFonts w:ascii="Times New Roman" w:hAnsi="Times New Roman"/>
        </w:rPr>
        <w:t xml:space="preserve">, </w:t>
      </w:r>
      <w:r w:rsidR="00EA3B53" w:rsidRPr="00DA4920">
        <w:rPr>
          <w:rFonts w:ascii="Times New Roman" w:hAnsi="Times New Roman"/>
        </w:rPr>
        <w:t>and</w:t>
      </w:r>
      <w:r w:rsidR="009C222D" w:rsidRPr="00DA4920">
        <w:rPr>
          <w:rFonts w:ascii="Times New Roman" w:hAnsi="Times New Roman"/>
        </w:rPr>
        <w:t xml:space="preserve"> of</w:t>
      </w:r>
      <w:r w:rsidR="00F079A4" w:rsidRPr="00DA4920">
        <w:rPr>
          <w:rFonts w:ascii="Times New Roman" w:hAnsi="Times New Roman"/>
        </w:rPr>
        <w:t xml:space="preserve"> </w:t>
      </w:r>
      <w:r w:rsidR="00E52318" w:rsidRPr="00DA4920">
        <w:rPr>
          <w:rFonts w:ascii="Times New Roman" w:hAnsi="Times New Roman"/>
        </w:rPr>
        <w:t xml:space="preserve">cardiometabolic diseases and cancer in mid-life </w:t>
      </w:r>
      <w:r w:rsidR="00C86BF0" w:rsidRPr="00DA4920">
        <w:rPr>
          <w:rFonts w:ascii="Times New Roman" w:hAnsi="Times New Roman"/>
        </w:rPr>
        <w:fldChar w:fldCharType="begin">
          <w:fldData xml:space="preserve">PEVuZE5vdGU+PENpdGU+PEF1dGhvcj5GZWxpdHRpPC9BdXRob3I+PFllYXI+MTk5ODwvWWVhcj48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GZWxpdHRpPC9BdXRob3I+PFllYXI+MTk5ODwvWWVhcj48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Felitti et al., 1998)</w:t>
      </w:r>
      <w:r w:rsidR="00C86BF0" w:rsidRPr="00DA4920">
        <w:rPr>
          <w:rFonts w:ascii="Times New Roman" w:hAnsi="Times New Roman"/>
        </w:rPr>
        <w:fldChar w:fldCharType="end"/>
      </w:r>
      <w:r w:rsidR="00E52318" w:rsidRPr="00DA4920">
        <w:rPr>
          <w:rFonts w:ascii="Times New Roman" w:hAnsi="Times New Roman"/>
        </w:rPr>
        <w:t xml:space="preserve">. </w:t>
      </w:r>
      <w:r w:rsidR="00BD5A64" w:rsidRPr="00DA4920">
        <w:rPr>
          <w:rFonts w:ascii="Times New Roman" w:hAnsi="Times New Roman"/>
        </w:rPr>
        <w:t xml:space="preserve">The Barker studies were a model of clear conceptualization of an ELA and the deft integration of human and animal prospective studies to establish causal </w:t>
      </w:r>
      <w:r w:rsidR="00FC35A6" w:rsidRPr="00DA4920">
        <w:rPr>
          <w:rFonts w:ascii="Times New Roman" w:hAnsi="Times New Roman"/>
        </w:rPr>
        <w:t xml:space="preserve">pathways via </w:t>
      </w:r>
      <w:r w:rsidR="009C222D" w:rsidRPr="00DA4920">
        <w:rPr>
          <w:rFonts w:ascii="Times New Roman" w:hAnsi="Times New Roman"/>
        </w:rPr>
        <w:t>risk mechanism</w:t>
      </w:r>
      <w:r w:rsidR="00FC35A6" w:rsidRPr="00DA4920">
        <w:rPr>
          <w:rFonts w:ascii="Times New Roman" w:hAnsi="Times New Roman"/>
        </w:rPr>
        <w:t>s</w:t>
      </w:r>
      <w:r w:rsidR="009C222D" w:rsidRPr="00DA4920">
        <w:rPr>
          <w:rFonts w:ascii="Times New Roman" w:hAnsi="Times New Roman"/>
        </w:rPr>
        <w:t xml:space="preserve"> </w:t>
      </w:r>
      <w:r w:rsidR="00EA3B53" w:rsidRPr="00DA4920">
        <w:rPr>
          <w:rFonts w:ascii="Times New Roman" w:hAnsi="Times New Roman"/>
        </w:rPr>
        <w:t>linking</w:t>
      </w:r>
      <w:r w:rsidR="009C222D" w:rsidRPr="00DA4920">
        <w:rPr>
          <w:rFonts w:ascii="Times New Roman" w:hAnsi="Times New Roman"/>
        </w:rPr>
        <w:t xml:space="preserve"> </w:t>
      </w:r>
      <w:r w:rsidR="009C222D" w:rsidRPr="00DA4920">
        <w:rPr>
          <w:rFonts w:ascii="Times New Roman" w:hAnsi="Times New Roman"/>
        </w:rPr>
        <w:lastRenderedPageBreak/>
        <w:t xml:space="preserve">ELA and adult </w:t>
      </w:r>
      <w:r w:rsidR="00EA3B53" w:rsidRPr="00DA4920">
        <w:rPr>
          <w:rFonts w:ascii="Times New Roman" w:hAnsi="Times New Roman"/>
        </w:rPr>
        <w:t>disease</w:t>
      </w:r>
      <w:r w:rsidR="009C222D" w:rsidRPr="00DA4920">
        <w:rPr>
          <w:rFonts w:ascii="Times New Roman" w:hAnsi="Times New Roman"/>
        </w:rPr>
        <w:t xml:space="preserve">. </w:t>
      </w:r>
      <w:r w:rsidR="00BD5A64" w:rsidRPr="00DA4920">
        <w:rPr>
          <w:rFonts w:ascii="Times New Roman" w:hAnsi="Times New Roman"/>
        </w:rPr>
        <w:t>The Felitti</w:t>
      </w:r>
      <w:r w:rsidR="00B54E4A" w:rsidRPr="00DA4920">
        <w:rPr>
          <w:rFonts w:ascii="Times New Roman" w:hAnsi="Times New Roman"/>
        </w:rPr>
        <w:t xml:space="preserve"> study yielded </w:t>
      </w:r>
      <w:r w:rsidR="002E2F86" w:rsidRPr="00DA4920">
        <w:rPr>
          <w:rFonts w:ascii="Times New Roman" w:hAnsi="Times New Roman"/>
        </w:rPr>
        <w:t xml:space="preserve">an easily </w:t>
      </w:r>
      <w:r w:rsidR="00440D1A" w:rsidRPr="00DA4920">
        <w:rPr>
          <w:rFonts w:ascii="Times New Roman" w:hAnsi="Times New Roman"/>
        </w:rPr>
        <w:t>administered questionnaire</w:t>
      </w:r>
      <w:r w:rsidR="002E2F86" w:rsidRPr="00DA4920">
        <w:rPr>
          <w:rFonts w:ascii="Times New Roman" w:hAnsi="Times New Roman"/>
        </w:rPr>
        <w:t>, suitable for large samples,</w:t>
      </w:r>
      <w:r w:rsidR="008B0A9D" w:rsidRPr="00DA4920">
        <w:rPr>
          <w:rFonts w:ascii="Times New Roman" w:hAnsi="Times New Roman"/>
        </w:rPr>
        <w:t xml:space="preserve"> </w:t>
      </w:r>
      <w:r w:rsidR="002E2F86" w:rsidRPr="00DA4920">
        <w:rPr>
          <w:rFonts w:ascii="Times New Roman" w:hAnsi="Times New Roman"/>
        </w:rPr>
        <w:t>that</w:t>
      </w:r>
      <w:r w:rsidR="001B03F1" w:rsidRPr="00DA4920">
        <w:rPr>
          <w:rFonts w:ascii="Times New Roman" w:hAnsi="Times New Roman"/>
        </w:rPr>
        <w:t xml:space="preserve"> </w:t>
      </w:r>
      <w:r w:rsidR="006B052F" w:rsidRPr="00DA4920">
        <w:rPr>
          <w:rFonts w:ascii="Times New Roman" w:hAnsi="Times New Roman"/>
        </w:rPr>
        <w:t>provide</w:t>
      </w:r>
      <w:r w:rsidR="00A27DBB" w:rsidRPr="00DA4920">
        <w:rPr>
          <w:rFonts w:ascii="Times New Roman" w:hAnsi="Times New Roman"/>
        </w:rPr>
        <w:t xml:space="preserve"> </w:t>
      </w:r>
      <w:r w:rsidR="001B03F1" w:rsidRPr="00DA4920">
        <w:rPr>
          <w:rFonts w:ascii="Times New Roman" w:hAnsi="Times New Roman"/>
        </w:rPr>
        <w:t>replicable results linking recalled adversity with current and future health.</w:t>
      </w:r>
      <w:r w:rsidR="00B54E4A" w:rsidRPr="00DA4920">
        <w:rPr>
          <w:rFonts w:ascii="Times New Roman" w:hAnsi="Times New Roman"/>
        </w:rPr>
        <w:t xml:space="preserve"> </w:t>
      </w:r>
    </w:p>
    <w:p w14:paraId="4A2D7093" w14:textId="651AD626" w:rsidR="00295416" w:rsidRPr="00DA4920" w:rsidRDefault="00B71E7F" w:rsidP="004D2D7F">
      <w:pPr>
        <w:spacing w:line="480" w:lineRule="auto"/>
        <w:ind w:firstLine="720"/>
        <w:rPr>
          <w:rFonts w:ascii="Times New Roman" w:hAnsi="Times New Roman"/>
        </w:rPr>
      </w:pPr>
      <w:r w:rsidRPr="00DA4920">
        <w:rPr>
          <w:rFonts w:ascii="Times New Roman" w:hAnsi="Times New Roman"/>
        </w:rPr>
        <w:t xml:space="preserve">More recently, </w:t>
      </w:r>
      <w:r w:rsidR="00A46D9F" w:rsidRPr="00DA4920">
        <w:rPr>
          <w:rFonts w:ascii="Times New Roman" w:hAnsi="Times New Roman"/>
        </w:rPr>
        <w:t>several prospective studies of the long-term effects of ELA</w:t>
      </w:r>
      <w:r w:rsidR="00A309AF" w:rsidRPr="00DA4920">
        <w:rPr>
          <w:rFonts w:ascii="Times New Roman" w:hAnsi="Times New Roman"/>
        </w:rPr>
        <w:t xml:space="preserve"> </w:t>
      </w:r>
      <w:r w:rsidR="0015759D" w:rsidRPr="00DA4920">
        <w:rPr>
          <w:rFonts w:ascii="Times New Roman" w:hAnsi="Times New Roman"/>
        </w:rPr>
        <w:t>have assessed child</w:t>
      </w:r>
      <w:r w:rsidR="004D2D7F" w:rsidRPr="00DA4920">
        <w:rPr>
          <w:rFonts w:ascii="Times New Roman" w:hAnsi="Times New Roman"/>
        </w:rPr>
        <w:t>hood</w:t>
      </w:r>
      <w:r w:rsidR="0015759D" w:rsidRPr="00DA4920">
        <w:rPr>
          <w:rFonts w:ascii="Times New Roman" w:hAnsi="Times New Roman"/>
        </w:rPr>
        <w:t xml:space="preserve"> expos</w:t>
      </w:r>
      <w:r w:rsidR="004D2D7F" w:rsidRPr="00DA4920">
        <w:rPr>
          <w:rFonts w:ascii="Times New Roman" w:hAnsi="Times New Roman"/>
        </w:rPr>
        <w:t>ure</w:t>
      </w:r>
      <w:r w:rsidR="00EA3B53" w:rsidRPr="00DA4920">
        <w:rPr>
          <w:rFonts w:ascii="Times New Roman" w:hAnsi="Times New Roman"/>
        </w:rPr>
        <w:t>s</w:t>
      </w:r>
      <w:r w:rsidR="0015759D" w:rsidRPr="00DA4920">
        <w:rPr>
          <w:rFonts w:ascii="Times New Roman" w:hAnsi="Times New Roman"/>
        </w:rPr>
        <w:t xml:space="preserve"> </w:t>
      </w:r>
      <w:r w:rsidR="00F079A4" w:rsidRPr="00DA4920">
        <w:rPr>
          <w:rFonts w:ascii="Times New Roman" w:hAnsi="Times New Roman"/>
        </w:rPr>
        <w:t>using multip</w:t>
      </w:r>
      <w:r w:rsidR="0014561D" w:rsidRPr="00DA4920">
        <w:rPr>
          <w:rFonts w:ascii="Times New Roman" w:hAnsi="Times New Roman"/>
        </w:rPr>
        <w:t>le</w:t>
      </w:r>
      <w:r w:rsidR="00A1680C" w:rsidRPr="00DA4920">
        <w:rPr>
          <w:rFonts w:ascii="Times New Roman" w:hAnsi="Times New Roman"/>
        </w:rPr>
        <w:t xml:space="preserve"> contemporaneous </w:t>
      </w:r>
      <w:r w:rsidR="0014561D" w:rsidRPr="00DA4920">
        <w:rPr>
          <w:rFonts w:ascii="Times New Roman" w:hAnsi="Times New Roman"/>
        </w:rPr>
        <w:t>sources including agency rec</w:t>
      </w:r>
      <w:r w:rsidR="00F079A4" w:rsidRPr="00DA4920">
        <w:rPr>
          <w:rFonts w:ascii="Times New Roman" w:hAnsi="Times New Roman"/>
        </w:rPr>
        <w:t>ords</w:t>
      </w:r>
      <w:r w:rsidR="00A1680C" w:rsidRPr="00DA4920">
        <w:rPr>
          <w:rFonts w:ascii="Times New Roman" w:hAnsi="Times New Roman"/>
        </w:rPr>
        <w:t xml:space="preserve">, </w:t>
      </w:r>
      <w:r w:rsidR="006B5F21" w:rsidRPr="00DA4920">
        <w:rPr>
          <w:rFonts w:ascii="Times New Roman" w:hAnsi="Times New Roman"/>
        </w:rPr>
        <w:t xml:space="preserve">in order </w:t>
      </w:r>
      <w:r w:rsidR="00A46D9F" w:rsidRPr="00DA4920">
        <w:rPr>
          <w:rFonts w:ascii="Times New Roman" w:hAnsi="Times New Roman"/>
        </w:rPr>
        <w:t>to identify children exposed to ELA</w:t>
      </w:r>
      <w:r w:rsidR="001E1220" w:rsidRPr="00DA4920">
        <w:rPr>
          <w:rFonts w:ascii="Times New Roman" w:hAnsi="Times New Roman"/>
        </w:rPr>
        <w:t xml:space="preserve"> </w:t>
      </w:r>
      <w:r w:rsidR="00A1680C" w:rsidRPr="00DA4920">
        <w:rPr>
          <w:rFonts w:ascii="Times New Roman" w:hAnsi="Times New Roman"/>
        </w:rPr>
        <w:t xml:space="preserve">and compare their health trajectories to those of children without </w:t>
      </w:r>
      <w:r w:rsidR="0015759D" w:rsidRPr="00DA4920">
        <w:rPr>
          <w:rFonts w:ascii="Times New Roman" w:hAnsi="Times New Roman"/>
        </w:rPr>
        <w:t>known adversity</w:t>
      </w:r>
      <w:r w:rsidR="006B5F21" w:rsidRPr="00DA4920">
        <w:rPr>
          <w:rFonts w:ascii="Times New Roman" w:hAnsi="Times New Roman"/>
        </w:rPr>
        <w:t>. S</w:t>
      </w:r>
      <w:r w:rsidR="00A1680C" w:rsidRPr="00DA4920">
        <w:rPr>
          <w:rFonts w:ascii="Times New Roman" w:hAnsi="Times New Roman"/>
        </w:rPr>
        <w:t xml:space="preserve">ome investigators have followed </w:t>
      </w:r>
      <w:r w:rsidR="00EA3B53" w:rsidRPr="00DA4920">
        <w:rPr>
          <w:rFonts w:ascii="Times New Roman" w:hAnsi="Times New Roman"/>
        </w:rPr>
        <w:t>such</w:t>
      </w:r>
      <w:r w:rsidR="0015759D" w:rsidRPr="00DA4920">
        <w:rPr>
          <w:rFonts w:ascii="Times New Roman" w:hAnsi="Times New Roman"/>
        </w:rPr>
        <w:t xml:space="preserve"> children to mid-life. These studies have</w:t>
      </w:r>
      <w:r w:rsidR="001E1220" w:rsidRPr="00DA4920">
        <w:rPr>
          <w:rFonts w:ascii="Times New Roman" w:hAnsi="Times New Roman"/>
        </w:rPr>
        <w:t>, for example,</w:t>
      </w:r>
      <w:r w:rsidR="0015759D" w:rsidRPr="00DA4920">
        <w:rPr>
          <w:rFonts w:ascii="Times New Roman" w:hAnsi="Times New Roman"/>
        </w:rPr>
        <w:t xml:space="preserve"> reported</w:t>
      </w:r>
      <w:r w:rsidR="00E03CDD" w:rsidRPr="00DA4920">
        <w:rPr>
          <w:rFonts w:ascii="Times New Roman" w:hAnsi="Times New Roman"/>
        </w:rPr>
        <w:t xml:space="preserve"> assoc</w:t>
      </w:r>
      <w:r w:rsidR="000056C1" w:rsidRPr="00DA4920">
        <w:rPr>
          <w:rFonts w:ascii="Times New Roman" w:hAnsi="Times New Roman"/>
        </w:rPr>
        <w:t>i</w:t>
      </w:r>
      <w:r w:rsidR="00E03CDD" w:rsidRPr="00DA4920">
        <w:rPr>
          <w:rFonts w:ascii="Times New Roman" w:hAnsi="Times New Roman"/>
        </w:rPr>
        <w:t xml:space="preserve">ations between several types of </w:t>
      </w:r>
      <w:r w:rsidR="009C406A" w:rsidRPr="00DA4920">
        <w:rPr>
          <w:rFonts w:ascii="Times New Roman" w:hAnsi="Times New Roman"/>
        </w:rPr>
        <w:t>ELA</w:t>
      </w:r>
      <w:r w:rsidR="00EA3B53" w:rsidRPr="00DA4920">
        <w:rPr>
          <w:rFonts w:ascii="Times New Roman" w:hAnsi="Times New Roman"/>
        </w:rPr>
        <w:t>, including severe</w:t>
      </w:r>
      <w:r w:rsidR="00A309AF" w:rsidRPr="00DA4920">
        <w:rPr>
          <w:rFonts w:ascii="Times New Roman" w:hAnsi="Times New Roman"/>
        </w:rPr>
        <w:t xml:space="preserve"> </w:t>
      </w:r>
      <w:r w:rsidR="00A309AF" w:rsidRPr="004C6DA2">
        <w:rPr>
          <w:rFonts w:ascii="Times New Roman" w:hAnsi="Times New Roman"/>
        </w:rPr>
        <w:t>maltreatment</w:t>
      </w:r>
      <w:r w:rsidR="00EA3B53" w:rsidRPr="004C6DA2">
        <w:rPr>
          <w:rFonts w:ascii="Times New Roman" w:hAnsi="Times New Roman"/>
        </w:rPr>
        <w:t>,</w:t>
      </w:r>
      <w:r w:rsidR="00E03CDD" w:rsidRPr="004C6DA2">
        <w:rPr>
          <w:rFonts w:ascii="Times New Roman" w:hAnsi="Times New Roman"/>
        </w:rPr>
        <w:t xml:space="preserve"> </w:t>
      </w:r>
      <w:r w:rsidR="00A309AF" w:rsidRPr="004C6DA2">
        <w:rPr>
          <w:rFonts w:ascii="Times New Roman" w:hAnsi="Times New Roman"/>
        </w:rPr>
        <w:t xml:space="preserve">with </w:t>
      </w:r>
      <w:r w:rsidR="002E2F86" w:rsidRPr="004C6DA2">
        <w:rPr>
          <w:rFonts w:ascii="Times New Roman" w:hAnsi="Times New Roman"/>
        </w:rPr>
        <w:t xml:space="preserve">adult </w:t>
      </w:r>
      <w:r w:rsidR="00F9005B" w:rsidRPr="004C6DA2">
        <w:rPr>
          <w:rFonts w:ascii="Times New Roman" w:hAnsi="Times New Roman"/>
        </w:rPr>
        <w:t>maladaptive social, behavioral, and health outcomes</w:t>
      </w:r>
      <w:r w:rsidR="00395351" w:rsidRPr="004C6DA2">
        <w:rPr>
          <w:rFonts w:ascii="Times New Roman" w:hAnsi="Times New Roman"/>
        </w:rPr>
        <w:t>, especially</w:t>
      </w:r>
      <w:r w:rsidR="00A1680C" w:rsidRPr="004C6DA2">
        <w:rPr>
          <w:rFonts w:ascii="Times New Roman" w:hAnsi="Times New Roman"/>
        </w:rPr>
        <w:t>:</w:t>
      </w:r>
      <w:r w:rsidR="00395351" w:rsidRPr="004C6DA2">
        <w:rPr>
          <w:rFonts w:ascii="Times New Roman" w:hAnsi="Times New Roman"/>
        </w:rPr>
        <w:t xml:space="preserve"> </w:t>
      </w:r>
      <w:r w:rsidR="008958EA" w:rsidRPr="004C6DA2">
        <w:rPr>
          <w:rFonts w:ascii="Times New Roman" w:hAnsi="Times New Roman"/>
        </w:rPr>
        <w:t xml:space="preserve">1) </w:t>
      </w:r>
      <w:r w:rsidR="00395351" w:rsidRPr="004C6DA2">
        <w:rPr>
          <w:rFonts w:ascii="Times New Roman" w:hAnsi="Times New Roman"/>
        </w:rPr>
        <w:t>emerging risk factors</w:t>
      </w:r>
      <w:r w:rsidR="001E1263" w:rsidRPr="004C6DA2">
        <w:rPr>
          <w:rFonts w:ascii="Times New Roman" w:hAnsi="Times New Roman"/>
        </w:rPr>
        <w:t xml:space="preserve"> </w:t>
      </w:r>
      <w:r w:rsidR="008958EA" w:rsidRPr="004C6DA2">
        <w:rPr>
          <w:rFonts w:ascii="Times New Roman" w:hAnsi="Times New Roman"/>
        </w:rPr>
        <w:t>for a range of medical illnesses</w:t>
      </w:r>
      <w:r w:rsidR="00F9005B" w:rsidRPr="004C6DA2">
        <w:rPr>
          <w:rFonts w:ascii="Times New Roman" w:hAnsi="Times New Roman"/>
        </w:rPr>
        <w:t>,</w:t>
      </w:r>
      <w:r w:rsidR="008958EA" w:rsidRPr="004C6DA2">
        <w:rPr>
          <w:rFonts w:ascii="Times New Roman" w:hAnsi="Times New Roman"/>
        </w:rPr>
        <w:t xml:space="preserve"> </w:t>
      </w:r>
      <w:r w:rsidR="00F9005B" w:rsidRPr="004C6DA2">
        <w:rPr>
          <w:rFonts w:ascii="Times New Roman" w:hAnsi="Times New Roman"/>
        </w:rPr>
        <w:t>including</w:t>
      </w:r>
      <w:r w:rsidR="0014561D" w:rsidRPr="004C6DA2">
        <w:rPr>
          <w:rFonts w:ascii="Times New Roman" w:hAnsi="Times New Roman"/>
        </w:rPr>
        <w:t xml:space="preserve"> </w:t>
      </w:r>
      <w:r w:rsidR="00395351" w:rsidRPr="004C6DA2">
        <w:rPr>
          <w:rFonts w:ascii="Times New Roman" w:hAnsi="Times New Roman"/>
        </w:rPr>
        <w:t>chronic inflammation, elevate</w:t>
      </w:r>
      <w:r w:rsidR="008958EA" w:rsidRPr="004C6DA2">
        <w:rPr>
          <w:rFonts w:ascii="Times New Roman" w:hAnsi="Times New Roman"/>
        </w:rPr>
        <w:t>d</w:t>
      </w:r>
      <w:r w:rsidR="00395351" w:rsidRPr="004C6DA2">
        <w:rPr>
          <w:rFonts w:ascii="Times New Roman" w:hAnsi="Times New Roman"/>
        </w:rPr>
        <w:t xml:space="preserve"> hemoglobin A1c</w:t>
      </w:r>
      <w:r w:rsidR="00F9005B" w:rsidRPr="004C6DA2">
        <w:rPr>
          <w:rFonts w:ascii="Times New Roman" w:hAnsi="Times New Roman"/>
        </w:rPr>
        <w:t>,</w:t>
      </w:r>
      <w:r w:rsidR="00395351" w:rsidRPr="004C6DA2">
        <w:rPr>
          <w:rFonts w:ascii="Times New Roman" w:hAnsi="Times New Roman"/>
        </w:rPr>
        <w:t xml:space="preserve"> and respiratory compromise </w:t>
      </w:r>
      <w:r w:rsidR="000940F5" w:rsidRPr="004C6DA2">
        <w:rPr>
          <w:rFonts w:ascii="Times New Roman" w:hAnsi="Times New Roman"/>
        </w:rPr>
        <w:t>(e.g</w:t>
      </w:r>
      <w:r w:rsidR="00395351" w:rsidRPr="004C6DA2">
        <w:rPr>
          <w:rFonts w:ascii="Times New Roman" w:hAnsi="Times New Roman"/>
        </w:rPr>
        <w:t xml:space="preserve">., </w:t>
      </w:r>
      <w:r w:rsidR="00440D1A" w:rsidRPr="004C6DA2">
        <w:rPr>
          <w:rFonts w:ascii="Times New Roman" w:hAnsi="Times New Roman"/>
        </w:rPr>
        <w:t xml:space="preserve">Danese et al., 2009; </w:t>
      </w:r>
      <w:r w:rsidR="00E8653E" w:rsidRPr="004C6DA2">
        <w:rPr>
          <w:rFonts w:ascii="Times New Roman" w:hAnsi="Times New Roman"/>
        </w:rPr>
        <w:t>Power</w:t>
      </w:r>
      <w:r w:rsidR="00440D1A" w:rsidRPr="004C6DA2">
        <w:rPr>
          <w:rFonts w:ascii="Times New Roman" w:hAnsi="Times New Roman"/>
        </w:rPr>
        <w:t xml:space="preserve"> &amp; Hertzman,</w:t>
      </w:r>
      <w:r w:rsidR="00E8653E" w:rsidRPr="004C6DA2">
        <w:rPr>
          <w:rFonts w:ascii="Times New Roman" w:hAnsi="Times New Roman"/>
        </w:rPr>
        <w:t xml:space="preserve"> 2007; </w:t>
      </w:r>
      <w:r w:rsidR="00C86BF0" w:rsidRPr="004C6DA2">
        <w:rPr>
          <w:rFonts w:ascii="Times New Roman" w:hAnsi="Times New Roman"/>
        </w:rPr>
        <w:fldChar w:fldCharType="begin">
          <w:fldData xml:space="preserve">PEVuZE5vdGU+PENpdGU+PEF1dGhvcj5EYW5lc2U8L0F1dGhvcj48WWVhcj4yMDA5PC9ZZWFyPjxS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</w:fldData>
        </w:fldChar>
      </w:r>
      <w:r w:rsidR="00C86BF0" w:rsidRPr="004C6DA2">
        <w:rPr>
          <w:rFonts w:ascii="Times New Roman" w:hAnsi="Times New Roman"/>
        </w:rPr>
        <w:instrText xml:space="preserve"> ADDIN EN.CITE </w:instrText>
      </w:r>
      <w:r w:rsidR="00C86BF0" w:rsidRPr="004C6DA2">
        <w:rPr>
          <w:rFonts w:ascii="Times New Roman" w:hAnsi="Times New Roman"/>
        </w:rPr>
        <w:fldChar w:fldCharType="begin">
          <w:fldData xml:space="preserve">PEVuZE5vdGU+PENpdGU+PEF1dGhvcj5EYW5lc2U8L0F1dGhvcj48WWVhcj4yMDA5PC9ZZWFyPjxS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</w:fldData>
        </w:fldChar>
      </w:r>
      <w:r w:rsidR="00C86BF0" w:rsidRPr="004C6DA2">
        <w:rPr>
          <w:rFonts w:ascii="Times New Roman" w:hAnsi="Times New Roman"/>
        </w:rPr>
        <w:instrText xml:space="preserve"> ADDIN EN.CITE.DATA </w:instrText>
      </w:r>
      <w:r w:rsidR="00C86BF0" w:rsidRPr="004C6DA2">
        <w:rPr>
          <w:rFonts w:ascii="Times New Roman" w:hAnsi="Times New Roman"/>
        </w:rPr>
      </w:r>
      <w:r w:rsidR="00C86BF0" w:rsidRPr="004C6DA2">
        <w:rPr>
          <w:rFonts w:ascii="Times New Roman" w:hAnsi="Times New Roman"/>
        </w:rPr>
        <w:fldChar w:fldCharType="end"/>
      </w:r>
      <w:r w:rsidR="00C86BF0" w:rsidRPr="004C6DA2">
        <w:rPr>
          <w:rFonts w:ascii="Times New Roman" w:hAnsi="Times New Roman"/>
        </w:rPr>
      </w:r>
      <w:r w:rsidR="00C86BF0" w:rsidRPr="004C6DA2">
        <w:rPr>
          <w:rFonts w:ascii="Times New Roman" w:hAnsi="Times New Roman"/>
        </w:rPr>
        <w:fldChar w:fldCharType="separate"/>
      </w:r>
      <w:r w:rsidR="00C86BF0" w:rsidRPr="004C6DA2">
        <w:rPr>
          <w:rFonts w:ascii="Times New Roman" w:hAnsi="Times New Roman"/>
          <w:noProof/>
        </w:rPr>
        <w:t>Widom, Czaja, Bentley, &amp; Johnson, 2012)</w:t>
      </w:r>
      <w:r w:rsidR="00C86BF0" w:rsidRPr="004C6DA2">
        <w:rPr>
          <w:rFonts w:ascii="Times New Roman" w:hAnsi="Times New Roman"/>
        </w:rPr>
        <w:fldChar w:fldCharType="end"/>
      </w:r>
      <w:r w:rsidR="00FB42CF" w:rsidRPr="004C6DA2">
        <w:rPr>
          <w:rStyle w:val="FootnoteReference"/>
          <w:rFonts w:ascii="Times New Roman" w:hAnsi="Times New Roman"/>
        </w:rPr>
        <w:footnoteReference w:id="1"/>
      </w:r>
      <w:r w:rsidR="008958EA" w:rsidRPr="004C6DA2">
        <w:rPr>
          <w:rFonts w:ascii="Times New Roman" w:hAnsi="Times New Roman"/>
        </w:rPr>
        <w:t xml:space="preserve">; 2) </w:t>
      </w:r>
      <w:r w:rsidR="00F9005B" w:rsidRPr="004C6DA2">
        <w:rPr>
          <w:rFonts w:ascii="Times New Roman" w:hAnsi="Times New Roman"/>
        </w:rPr>
        <w:t>risky behaviors,</w:t>
      </w:r>
      <w:r w:rsidR="00F17981" w:rsidRPr="004C6DA2">
        <w:rPr>
          <w:rFonts w:ascii="Times New Roman" w:hAnsi="Times New Roman"/>
        </w:rPr>
        <w:t xml:space="preserve"> such as prostitution and illicit drug use</w:t>
      </w:r>
      <w:r w:rsidR="00007B76" w:rsidRPr="004C6DA2">
        <w:rPr>
          <w:rFonts w:ascii="Times New Roman" w:hAnsi="Times New Roman"/>
        </w:rPr>
        <w:t xml:space="preserve"> </w:t>
      </w:r>
      <w:r w:rsidR="00C86BF0" w:rsidRPr="004C6DA2">
        <w:rPr>
          <w:rFonts w:ascii="Times New Roman" w:hAnsi="Times New Roman"/>
        </w:rPr>
        <w:fldChar w:fldCharType="begin">
          <w:fldData xml:space="preserve">PEVuZE5vdGU+PENpdGU+PEF1dGhvcj5XaWxzb248L0F1dGhvcj48WWVhcj4yMDA5PC9ZZWFyPjxS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</w:fldData>
        </w:fldChar>
      </w:r>
      <w:r w:rsidR="00C86BF0" w:rsidRPr="004C6DA2">
        <w:rPr>
          <w:rFonts w:ascii="Times New Roman" w:hAnsi="Times New Roman"/>
        </w:rPr>
        <w:instrText xml:space="preserve"> ADDIN EN.CITE </w:instrText>
      </w:r>
      <w:r w:rsidR="00C86BF0" w:rsidRPr="004C6DA2">
        <w:rPr>
          <w:rFonts w:ascii="Times New Roman" w:hAnsi="Times New Roman"/>
        </w:rPr>
        <w:fldChar w:fldCharType="begin">
          <w:fldData xml:space="preserve">PEVuZE5vdGU+PENpdGU+PEF1dGhvcj5XaWxzb248L0F1dGhvcj48WWVhcj4yMDA5PC9ZZWFyPjxS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</w:fldData>
        </w:fldChar>
      </w:r>
      <w:r w:rsidR="00C86BF0" w:rsidRPr="004C6DA2">
        <w:rPr>
          <w:rFonts w:ascii="Times New Roman" w:hAnsi="Times New Roman"/>
        </w:rPr>
        <w:instrText xml:space="preserve"> ADDIN EN.CITE.DATA </w:instrText>
      </w:r>
      <w:r w:rsidR="00C86BF0" w:rsidRPr="004C6DA2">
        <w:rPr>
          <w:rFonts w:ascii="Times New Roman" w:hAnsi="Times New Roman"/>
        </w:rPr>
      </w:r>
      <w:r w:rsidR="00C86BF0" w:rsidRPr="004C6DA2">
        <w:rPr>
          <w:rFonts w:ascii="Times New Roman" w:hAnsi="Times New Roman"/>
        </w:rPr>
        <w:fldChar w:fldCharType="end"/>
      </w:r>
      <w:r w:rsidR="00C86BF0" w:rsidRPr="004C6DA2">
        <w:rPr>
          <w:rFonts w:ascii="Times New Roman" w:hAnsi="Times New Roman"/>
        </w:rPr>
      </w:r>
      <w:r w:rsidR="00C86BF0" w:rsidRPr="004C6DA2">
        <w:rPr>
          <w:rFonts w:ascii="Times New Roman" w:hAnsi="Times New Roman"/>
        </w:rPr>
        <w:fldChar w:fldCharType="separate"/>
      </w:r>
      <w:r w:rsidR="00C86BF0" w:rsidRPr="004C6DA2">
        <w:rPr>
          <w:rFonts w:ascii="Times New Roman" w:hAnsi="Times New Roman"/>
          <w:noProof/>
        </w:rPr>
        <w:t>(Widom &amp; Kuhns, 1996; Wilson &amp; Widom, 2009)</w:t>
      </w:r>
      <w:r w:rsidR="00C86BF0" w:rsidRPr="004C6DA2">
        <w:rPr>
          <w:rFonts w:ascii="Times New Roman" w:hAnsi="Times New Roman"/>
        </w:rPr>
        <w:fldChar w:fldCharType="end"/>
      </w:r>
      <w:r w:rsidR="003449BB" w:rsidRPr="004C6DA2">
        <w:rPr>
          <w:rFonts w:ascii="Times New Roman" w:hAnsi="Times New Roman"/>
        </w:rPr>
        <w:t>; 3) impaired</w:t>
      </w:r>
      <w:r w:rsidR="00F17981" w:rsidRPr="004C6DA2">
        <w:rPr>
          <w:rFonts w:ascii="Times New Roman" w:hAnsi="Times New Roman"/>
        </w:rPr>
        <w:t xml:space="preserve"> economic well-being </w:t>
      </w:r>
      <w:r w:rsidR="00C86BF0" w:rsidRPr="004C6DA2">
        <w:rPr>
          <w:rFonts w:ascii="Times New Roman" w:hAnsi="Times New Roman"/>
        </w:rPr>
        <w:fldChar w:fldCharType="begin"/>
      </w:r>
      <w:r w:rsidR="00C86BF0" w:rsidRPr="004C6DA2">
        <w:rPr>
          <w:rFonts w:ascii="Times New Roman" w:hAnsi="Times New Roman"/>
        </w:rPr>
        <w:instrText xml:space="preserve"> ADDIN EN.CITE &lt;EndNote&gt;&lt;Cite&gt;&lt;Author&gt;Currie&lt;/Author&gt;&lt;Year&gt;2011&lt;/Year&gt;&lt;RecNum&gt;107837&lt;/RecNum&gt;&lt;DisplayText&gt;(Currie &amp;amp; Widom, 2011)&lt;/DisplayText&gt;&lt;record&gt;&lt;rec-number&gt;107837&lt;/rec-number&gt;&lt;foreign-keys&gt;&lt;key app="EN" db-id="2pwxxvadl9ad9ueaetr5d2t8zrvft22aa25a" timestamp="1330108189"&gt;107837&lt;/key&gt;&lt;/foreign-keys&gt;&lt;ref-type name="Journal Article"&gt;17&lt;/ref-type&gt;&lt;contributors&gt;&lt;authors&gt;&lt;author&gt;Currie, J.&lt;/author&gt;&lt;author&gt;Widom, C. S.&lt;/author&gt;&lt;/authors&gt;&lt;/contributors&gt;&lt;auth-address&gt;Department of Economics, Columbia University, New York 10027, USA. jc2663@columbia.edu&lt;/auth-address&gt;&lt;titles&gt;&lt;title&gt;Child maltreatment 2010 best article award: long-term consequences of child abuse and neglect on adult economic well-being&lt;/title&gt;&lt;secondary-title&gt;Child Maltreat&lt;/secondary-title&gt;&lt;/titles&gt;&lt;periodical&gt;&lt;full-title&gt;Child Maltreat&lt;/full-title&gt;&lt;/periodical&gt;&lt;pages&gt;233&lt;/pages&gt;&lt;volume&gt;16&lt;/volume&gt;&lt;number&gt;3&lt;/number&gt;&lt;edition&gt;2011/09/13&lt;/edition&gt;&lt;keywords&gt;&lt;keyword&gt;Adult&lt;/keyword&gt;&lt;keyword&gt;Awards and Prizes&lt;/keyword&gt;&lt;keyword&gt;Child&lt;/keyword&gt;&lt;keyword&gt;Child Abuse/ economics&lt;/keyword&gt;&lt;keyword&gt;Child Abuse, Sexual/economics&lt;/keyword&gt;&lt;keyword&gt;Employment/ economics&lt;/keyword&gt;&lt;keyword&gt;Follow-Up Studies&lt;/keyword&gt;&lt;keyword&gt;Humans&lt;/keyword&gt;&lt;keyword&gt;Income/ statistics &amp;amp; numerical data&lt;/keyword&gt;&lt;keyword&gt;Journalism, Medical&lt;/keyword&gt;&lt;keyword&gt;Life Change Events&lt;/keyword&gt;&lt;keyword&gt;Quality of Life&lt;/keyword&gt;&lt;keyword&gt;Socioeconomic Factors&lt;/keyword&gt;&lt;keyword&gt;United States&lt;/keyword&gt;&lt;/keywords&gt;&lt;dates&gt;&lt;year&gt;2011&lt;/year&gt;&lt;pub-dates&gt;&lt;date&gt;Aug&lt;/date&gt;&lt;/pub-dates&gt;&lt;/dates&gt;&lt;isbn&gt;1552-6119 (Electronic)&amp;#xD;1077-5595 (Linking)&lt;/isbn&gt;&lt;accession-num&gt;21908477&lt;/accession-num&gt;&lt;urls&gt;&lt;/urls&gt;&lt;electronic-resource-num&gt;16/3/233 [pii]&amp;#xD;10.1177/1077559511418799 [doi]&lt;/electronic-resource-num&gt;&lt;remote-database-provider&gt;Nlm&lt;/remote-database-provider&gt;&lt;language&gt;eng&lt;/language&gt;&lt;/record&gt;&lt;/Cite&gt;&lt;/EndNote&gt;</w:instrText>
      </w:r>
      <w:r w:rsidR="00C86BF0" w:rsidRPr="004C6DA2">
        <w:rPr>
          <w:rFonts w:ascii="Times New Roman" w:hAnsi="Times New Roman"/>
        </w:rPr>
        <w:fldChar w:fldCharType="separate"/>
      </w:r>
      <w:r w:rsidR="00C86BF0" w:rsidRPr="004C6DA2">
        <w:rPr>
          <w:rFonts w:ascii="Times New Roman" w:hAnsi="Times New Roman"/>
          <w:noProof/>
        </w:rPr>
        <w:t>(Currie &amp; Widom, 2011)</w:t>
      </w:r>
      <w:r w:rsidR="00C86BF0" w:rsidRPr="004C6DA2">
        <w:rPr>
          <w:rFonts w:ascii="Times New Roman" w:hAnsi="Times New Roman"/>
        </w:rPr>
        <w:fldChar w:fldCharType="end"/>
      </w:r>
      <w:r w:rsidR="00007B76" w:rsidRPr="004C6DA2">
        <w:rPr>
          <w:rFonts w:ascii="Times New Roman" w:hAnsi="Times New Roman"/>
        </w:rPr>
        <w:t>,</w:t>
      </w:r>
      <w:r w:rsidR="00F17981" w:rsidRPr="004C6DA2">
        <w:rPr>
          <w:rFonts w:ascii="Times New Roman" w:hAnsi="Times New Roman"/>
        </w:rPr>
        <w:t xml:space="preserve"> and 4) abusive parenting that </w:t>
      </w:r>
      <w:r w:rsidR="00E8653E" w:rsidRPr="004C6DA2">
        <w:rPr>
          <w:rFonts w:ascii="Times New Roman" w:hAnsi="Times New Roman"/>
        </w:rPr>
        <w:t xml:space="preserve">may </w:t>
      </w:r>
      <w:r w:rsidR="00294481" w:rsidRPr="004C6DA2">
        <w:rPr>
          <w:rFonts w:ascii="Times New Roman" w:hAnsi="Times New Roman"/>
        </w:rPr>
        <w:t>perpetuate adversity acros</w:t>
      </w:r>
      <w:r w:rsidR="00294481" w:rsidRPr="00DA4920">
        <w:rPr>
          <w:rFonts w:ascii="Times New Roman" w:hAnsi="Times New Roman"/>
        </w:rPr>
        <w:t xml:space="preserve">s generation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Widom&lt;/Author&gt;&lt;Year&gt;2015&lt;/Year&gt;&lt;RecNum&gt;111683&lt;/RecNum&gt;&lt;DisplayText&gt;(Cathy Spatz Widom, Czaja, &amp;amp; DuMont, 2015)&lt;/DisplayText&gt;&lt;record&gt;&lt;rec-number&gt;111683&lt;/rec-number&gt;&lt;foreign-keys&gt;&lt;key app="EN" db-id="2pwxxvadl9ad9ueaetr5d2t8zrvft22aa25a" timestamp="1433085540"&gt;111683&lt;/key&gt;&lt;/foreign-keys&gt;&lt;ref-type name="Journal Article"&gt;17&lt;/ref-type&gt;&lt;contributors&gt;&lt;authors&gt;&lt;author&gt;Widom, Cathy Spatz&lt;/author&gt;&lt;author&gt;Czaja, Sally J.&lt;/author&gt;&lt;author&gt;DuMont, Kimberly A.&lt;/author&gt;&lt;/authors&gt;&lt;/contributors&gt;&lt;titles&gt;&lt;title&gt;Intergenerational transmission of child abuse and neglect: Real or detection bias?&lt;/title&gt;&lt;secondary-title&gt;Science&lt;/secondary-title&gt;&lt;/titles&gt;&lt;periodical&gt;&lt;full-title&gt;Science&lt;/full-title&gt;&lt;/periodical&gt;&lt;pages&gt;1480-1485&lt;/pages&gt;&lt;volume&gt;347&lt;/volume&gt;&lt;number&gt;6229&lt;/number&gt;&lt;dates&gt;&lt;year&gt;2015&lt;/year&gt;&lt;pub-dates&gt;&lt;date&gt;March 27, 2015&lt;/date&gt;&lt;/pub-dates&gt;&lt;/dates&gt;&lt;urls&gt;&lt;related-urls&gt;&lt;url&gt;http://www.sciencemag.org/content/347/6229/1480.abstract&lt;/url&gt;&lt;/related-urls&gt;&lt;/urls&gt;&lt;electronic-resource-num&gt;10.1126/science.1259917&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 Widom, Czaja, &amp; DuMont, 2015)</w:t>
      </w:r>
      <w:r w:rsidR="00C86BF0" w:rsidRPr="00DA4920">
        <w:rPr>
          <w:rFonts w:ascii="Times New Roman" w:hAnsi="Times New Roman"/>
        </w:rPr>
        <w:fldChar w:fldCharType="end"/>
      </w:r>
      <w:r w:rsidR="00395351" w:rsidRPr="00DA4920">
        <w:rPr>
          <w:rFonts w:ascii="Times New Roman" w:hAnsi="Times New Roman"/>
        </w:rPr>
        <w:t xml:space="preserve">. </w:t>
      </w:r>
      <w:r w:rsidR="00BD0E2A" w:rsidRPr="00DA4920">
        <w:rPr>
          <w:rFonts w:ascii="Times New Roman" w:hAnsi="Times New Roman"/>
        </w:rPr>
        <w:t>Animal</w:t>
      </w:r>
      <w:r w:rsidR="00395351" w:rsidRPr="00DA4920">
        <w:rPr>
          <w:rFonts w:ascii="Times New Roman" w:hAnsi="Times New Roman"/>
        </w:rPr>
        <w:t xml:space="preserve"> studies</w:t>
      </w:r>
      <w:r w:rsidR="00EA3B53" w:rsidRPr="00DA4920">
        <w:rPr>
          <w:rFonts w:ascii="Times New Roman" w:hAnsi="Times New Roman"/>
        </w:rPr>
        <w:t xml:space="preserve"> that model adverse social exposures</w:t>
      </w:r>
      <w:r w:rsidR="002E2F86" w:rsidRPr="00DA4920">
        <w:rPr>
          <w:rFonts w:ascii="Times New Roman" w:hAnsi="Times New Roman"/>
        </w:rPr>
        <w:t xml:space="preserve"> in </w:t>
      </w:r>
      <w:r w:rsidR="00D62124" w:rsidRPr="00DA4920">
        <w:rPr>
          <w:rFonts w:ascii="Times New Roman" w:hAnsi="Times New Roman"/>
        </w:rPr>
        <w:t>controlled</w:t>
      </w:r>
      <w:r w:rsidR="002E2F86" w:rsidRPr="00DA4920">
        <w:rPr>
          <w:rFonts w:ascii="Times New Roman" w:hAnsi="Times New Roman"/>
        </w:rPr>
        <w:t xml:space="preserve"> experiments</w:t>
      </w:r>
      <w:r w:rsidR="00395351" w:rsidRPr="00DA4920">
        <w:rPr>
          <w:rFonts w:ascii="Times New Roman" w:hAnsi="Times New Roman"/>
        </w:rPr>
        <w:t xml:space="preserve">, </w:t>
      </w:r>
      <w:r w:rsidR="003449BB" w:rsidRPr="00DA4920">
        <w:rPr>
          <w:rFonts w:ascii="Times New Roman" w:hAnsi="Times New Roman"/>
        </w:rPr>
        <w:t>using strategies akin to those</w:t>
      </w:r>
      <w:r w:rsidR="00395351" w:rsidRPr="00DA4920">
        <w:rPr>
          <w:rFonts w:ascii="Times New Roman" w:hAnsi="Times New Roman"/>
        </w:rPr>
        <w:t xml:space="preserve"> </w:t>
      </w:r>
      <w:r w:rsidR="003449BB" w:rsidRPr="00DA4920">
        <w:rPr>
          <w:rFonts w:ascii="Times New Roman" w:hAnsi="Times New Roman"/>
        </w:rPr>
        <w:t>on</w:t>
      </w:r>
      <w:r w:rsidR="00395351" w:rsidRPr="00DA4920">
        <w:rPr>
          <w:rFonts w:ascii="Times New Roman" w:hAnsi="Times New Roman"/>
        </w:rPr>
        <w:t xml:space="preserve"> fetal growth restriction</w:t>
      </w:r>
      <w:r w:rsidR="00BD0E2A" w:rsidRPr="00DA4920">
        <w:rPr>
          <w:rFonts w:ascii="Times New Roman" w:hAnsi="Times New Roman"/>
        </w:rPr>
        <w:t xml:space="preserve">, provide </w:t>
      </w:r>
      <w:r w:rsidR="003449BB" w:rsidRPr="00DA4920">
        <w:rPr>
          <w:rFonts w:ascii="Times New Roman" w:hAnsi="Times New Roman"/>
        </w:rPr>
        <w:t xml:space="preserve">evidence that </w:t>
      </w:r>
      <w:r w:rsidR="004C29B6" w:rsidRPr="00DA4920">
        <w:rPr>
          <w:rFonts w:ascii="Times New Roman" w:hAnsi="Times New Roman"/>
        </w:rPr>
        <w:t xml:space="preserve">supports </w:t>
      </w:r>
      <w:r w:rsidR="001E1263" w:rsidRPr="00DA4920">
        <w:rPr>
          <w:rFonts w:ascii="Times New Roman" w:hAnsi="Times New Roman"/>
        </w:rPr>
        <w:t>many</w:t>
      </w:r>
      <w:r w:rsidR="00294481" w:rsidRPr="00DA4920">
        <w:rPr>
          <w:rFonts w:ascii="Times New Roman" w:hAnsi="Times New Roman"/>
        </w:rPr>
        <w:t xml:space="preserve"> of </w:t>
      </w:r>
      <w:r w:rsidR="00395351" w:rsidRPr="00DA4920">
        <w:rPr>
          <w:rFonts w:ascii="Times New Roman" w:hAnsi="Times New Roman"/>
        </w:rPr>
        <w:t>the</w:t>
      </w:r>
      <w:r w:rsidR="004C29B6" w:rsidRPr="00DA4920">
        <w:rPr>
          <w:rFonts w:ascii="Times New Roman" w:hAnsi="Times New Roman"/>
        </w:rPr>
        <w:t>se</w:t>
      </w:r>
      <w:r w:rsidR="001E1263" w:rsidRPr="00DA4920">
        <w:rPr>
          <w:rFonts w:ascii="Times New Roman" w:hAnsi="Times New Roman"/>
        </w:rPr>
        <w:t xml:space="preserve"> </w:t>
      </w:r>
      <w:r w:rsidR="004C29B6" w:rsidRPr="00DA4920">
        <w:rPr>
          <w:rFonts w:ascii="Times New Roman" w:hAnsi="Times New Roman"/>
        </w:rPr>
        <w:t xml:space="preserve">human </w:t>
      </w:r>
      <w:r w:rsidR="005746D0" w:rsidRPr="00DA4920">
        <w:rPr>
          <w:rFonts w:ascii="Times New Roman" w:hAnsi="Times New Roman"/>
        </w:rPr>
        <w:t>findings</w:t>
      </w:r>
      <w:r w:rsidR="00395351" w:rsidRPr="00DA4920">
        <w:rPr>
          <w:rFonts w:ascii="Times New Roman" w:hAnsi="Times New Roman"/>
        </w:rPr>
        <w:t xml:space="preserve"> </w:t>
      </w:r>
      <w:r w:rsidR="00BD0E2A" w:rsidRPr="00DA4920">
        <w:rPr>
          <w:rFonts w:ascii="Times New Roman" w:hAnsi="Times New Roman"/>
        </w:rPr>
        <w:t xml:space="preserve">(e.g., </w:t>
      </w:r>
      <w:r w:rsidR="00C86BF0" w:rsidRPr="00DA4920">
        <w:rPr>
          <w:rFonts w:ascii="Times New Roman" w:hAnsi="Times New Roman"/>
        </w:rPr>
        <w:fldChar w:fldCharType="begin">
          <w:fldData xml:space="preserve">PEVuZE5vdGU+PENpdGU+PEF1dGhvcj5Db250aTwvQXV0aG9yPjxZZWFyPjIwMTI8L1llYXI+PFJl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Db250aTwvQXV0aG9yPjxZZWFyPjIwMTI8L1llYXI+PFJl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Conti et al., 2012; Maestripieri, Lindell, &amp; Higley, 2007)</w:t>
      </w:r>
      <w:r w:rsidR="00C86BF0" w:rsidRPr="00DA4920">
        <w:rPr>
          <w:rFonts w:ascii="Times New Roman" w:hAnsi="Times New Roman"/>
        </w:rPr>
        <w:fldChar w:fldCharType="end"/>
      </w:r>
      <w:r w:rsidR="00BD0E2A" w:rsidRPr="00DA4920">
        <w:rPr>
          <w:rFonts w:ascii="Times New Roman" w:hAnsi="Times New Roman"/>
        </w:rPr>
        <w:t xml:space="preserve">. </w:t>
      </w:r>
      <w:r w:rsidR="00453B52" w:rsidRPr="00DA4920">
        <w:rPr>
          <w:rFonts w:ascii="Times New Roman" w:hAnsi="Times New Roman"/>
        </w:rPr>
        <w:t>Felitti</w:t>
      </w:r>
      <w:r w:rsidR="009D1414" w:rsidRPr="00DA4920">
        <w:rPr>
          <w:rFonts w:ascii="Times New Roman" w:hAnsi="Times New Roman"/>
        </w:rPr>
        <w:t>’s ACEs</w:t>
      </w:r>
      <w:r w:rsidR="00453B52" w:rsidRPr="00DA4920">
        <w:rPr>
          <w:rFonts w:ascii="Times New Roman" w:hAnsi="Times New Roman"/>
        </w:rPr>
        <w:t xml:space="preserve"> questionnaire, given to </w:t>
      </w:r>
      <w:r w:rsidR="00886A79" w:rsidRPr="00DA4920">
        <w:rPr>
          <w:rFonts w:ascii="Times New Roman" w:hAnsi="Times New Roman"/>
        </w:rPr>
        <w:t xml:space="preserve">a large </w:t>
      </w:r>
      <w:r w:rsidR="00453B52" w:rsidRPr="00DA4920">
        <w:rPr>
          <w:rFonts w:ascii="Times New Roman" w:hAnsi="Times New Roman"/>
        </w:rPr>
        <w:t>sample of adults, has also predicted major health outcome</w:t>
      </w:r>
      <w:r w:rsidR="00886A79" w:rsidRPr="00DA4920">
        <w:rPr>
          <w:rFonts w:ascii="Times New Roman" w:hAnsi="Times New Roman"/>
        </w:rPr>
        <w:t xml:space="preserve">s </w:t>
      </w:r>
      <w:r w:rsidR="002E2F86" w:rsidRPr="00DA4920">
        <w:rPr>
          <w:rFonts w:ascii="Times New Roman" w:hAnsi="Times New Roman"/>
        </w:rPr>
        <w:t xml:space="preserve">later in their life </w:t>
      </w:r>
      <w:r w:rsidR="00886A79" w:rsidRPr="00DA4920">
        <w:rPr>
          <w:rFonts w:ascii="Times New Roman" w:hAnsi="Times New Roman"/>
        </w:rPr>
        <w:t>including</w:t>
      </w:r>
      <w:r w:rsidR="00A309AF" w:rsidRPr="00DA4920">
        <w:rPr>
          <w:rFonts w:ascii="Times New Roman" w:hAnsi="Times New Roman"/>
        </w:rPr>
        <w:t xml:space="preserve"> all</w:t>
      </w:r>
      <w:r w:rsidR="00F9005B" w:rsidRPr="00DA4920">
        <w:rPr>
          <w:rFonts w:ascii="Times New Roman" w:hAnsi="Times New Roman"/>
        </w:rPr>
        <w:t>-</w:t>
      </w:r>
      <w:r w:rsidR="00A309AF" w:rsidRPr="00DA4920">
        <w:rPr>
          <w:rFonts w:ascii="Times New Roman" w:hAnsi="Times New Roman"/>
        </w:rPr>
        <w:t>cause mortality over a ten-</w:t>
      </w:r>
      <w:r w:rsidR="00B37E6D" w:rsidRPr="00DA4920">
        <w:rPr>
          <w:rFonts w:ascii="Times New Roman" w:hAnsi="Times New Roman"/>
        </w:rPr>
        <w:t>year follow-up period</w:t>
      </w:r>
      <w:r w:rsidR="002E2F86" w:rsidRPr="00DA4920">
        <w:rPr>
          <w:rFonts w:ascii="Times New Roman" w:hAnsi="Times New Roman"/>
        </w:rPr>
        <w:t>. T</w:t>
      </w:r>
      <w:r w:rsidR="00FA6F94" w:rsidRPr="00DA4920">
        <w:rPr>
          <w:rFonts w:ascii="Times New Roman" w:hAnsi="Times New Roman"/>
        </w:rPr>
        <w:t xml:space="preserve">here </w:t>
      </w:r>
      <w:r w:rsidR="00886A79" w:rsidRPr="00DA4920">
        <w:rPr>
          <w:rFonts w:ascii="Times New Roman" w:hAnsi="Times New Roman"/>
        </w:rPr>
        <w:t xml:space="preserve">was </w:t>
      </w:r>
      <w:r w:rsidR="00B37E6D" w:rsidRPr="00DA4920">
        <w:rPr>
          <w:rFonts w:ascii="Times New Roman" w:hAnsi="Times New Roman"/>
        </w:rPr>
        <w:t>a clear threshold effect: only those with six or more recalled adversities show</w:t>
      </w:r>
      <w:r w:rsidR="00886A79" w:rsidRPr="00DA4920">
        <w:rPr>
          <w:rFonts w:ascii="Times New Roman" w:hAnsi="Times New Roman"/>
        </w:rPr>
        <w:t>ed</w:t>
      </w:r>
      <w:r w:rsidR="00B37E6D" w:rsidRPr="00DA4920">
        <w:rPr>
          <w:rFonts w:ascii="Times New Roman" w:hAnsi="Times New Roman"/>
        </w:rPr>
        <w:t xml:space="preserve"> a notable </w:t>
      </w:r>
      <w:r w:rsidR="00D3628C" w:rsidRPr="00DA4920">
        <w:rPr>
          <w:rFonts w:ascii="Times New Roman" w:hAnsi="Times New Roman"/>
        </w:rPr>
        <w:t xml:space="preserve">effect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Brown&lt;/Author&gt;&lt;Year&gt;2009&lt;/Year&gt;&lt;RecNum&gt;112331&lt;/RecNum&gt;&lt;DisplayText&gt;(D. W. Brown et al., 2009)&lt;/DisplayText&gt;&lt;record&gt;&lt;rec-number&gt;112331&lt;/rec-number&gt;&lt;foreign-keys&gt;&lt;key app="EN" db-id="2pwxxvadl9ad9ueaetr5d2t8zrvft22aa25a" timestamp="1499282541"&gt;112331&lt;/key&gt;&lt;/foreign-keys&gt;&lt;ref-type name="Journal Article"&gt;17&lt;/ref-type&gt;&lt;contributors&gt;&lt;authors&gt;&lt;author&gt;Brown, D. W.&lt;/author&gt;&lt;author&gt;Anda, R. F.&lt;/author&gt;&lt;author&gt;Tiemeier, H.&lt;/author&gt;&lt;author&gt;Felitti, V. J.&lt;/author&gt;&lt;author&gt;Edwards, V. J.&lt;/author&gt;&lt;author&gt;Croft, J. B.&lt;/author&gt;&lt;author&gt;Giles, W. H.&lt;/author&gt;&lt;/authors&gt;&lt;/contributors&gt;&lt;titles&gt;&lt;title&gt;Adverse childhood experiences and the risk of premature mortality&lt;/title&gt;&lt;secondary-title&gt;Am J Prev Med&lt;/secondary-title&gt;&lt;/titles&gt;&lt;periodical&gt;&lt;full-title&gt;Am J Prev Med&lt;/full-title&gt;&lt;/periodical&gt;&lt;volume&gt;37&lt;/volume&gt;&lt;dates&gt;&lt;year&gt;2009&lt;/year&gt;&lt;/dates&gt;&lt;label&gt;Brown2009&lt;/label&gt;&lt;urls&gt;&lt;related-urls&gt;&lt;url&gt;http://dx.doi.org/10.1016/j.amepre.2009.06.021&lt;/url&gt;&lt;/related-urls&gt;&lt;/urls&gt;&lt;electronic-resource-num&gt;10.1016/j.amepre.2009.06.021&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 Brown et al., 2009)</w:t>
      </w:r>
      <w:r w:rsidR="00C86BF0" w:rsidRPr="00DA4920">
        <w:rPr>
          <w:rFonts w:ascii="Times New Roman" w:hAnsi="Times New Roman"/>
        </w:rPr>
        <w:fldChar w:fldCharType="end"/>
      </w:r>
      <w:r w:rsidR="00B37E6D" w:rsidRPr="00DA4920">
        <w:rPr>
          <w:rFonts w:ascii="Times New Roman" w:hAnsi="Times New Roman"/>
        </w:rPr>
        <w:t xml:space="preserve">  </w:t>
      </w:r>
    </w:p>
    <w:p w14:paraId="7DC9C617" w14:textId="10687007" w:rsidR="0021498D" w:rsidRPr="00DA4920" w:rsidRDefault="006168F8" w:rsidP="00566994">
      <w:pPr>
        <w:spacing w:line="480" w:lineRule="auto"/>
        <w:ind w:firstLine="720"/>
        <w:rPr>
          <w:rFonts w:ascii="Times New Roman" w:hAnsi="Times New Roman"/>
        </w:rPr>
      </w:pPr>
      <w:r w:rsidRPr="00DA4920">
        <w:rPr>
          <w:rFonts w:ascii="Times New Roman" w:hAnsi="Times New Roman"/>
        </w:rPr>
        <w:lastRenderedPageBreak/>
        <w:t xml:space="preserve">Several </w:t>
      </w:r>
      <w:r w:rsidR="00A309AF" w:rsidRPr="00DA4920">
        <w:rPr>
          <w:rFonts w:ascii="Times New Roman" w:hAnsi="Times New Roman"/>
        </w:rPr>
        <w:t>successful i</w:t>
      </w:r>
      <w:r w:rsidRPr="00DA4920">
        <w:rPr>
          <w:rFonts w:ascii="Times New Roman" w:hAnsi="Times New Roman"/>
        </w:rPr>
        <w:t>nterventions</w:t>
      </w:r>
      <w:r w:rsidR="00295416" w:rsidRPr="00DA4920">
        <w:rPr>
          <w:rFonts w:ascii="Times New Roman" w:hAnsi="Times New Roman"/>
        </w:rPr>
        <w:t xml:space="preserve"> have been developed for children and their families to mitigate </w:t>
      </w:r>
      <w:r w:rsidRPr="00DA4920">
        <w:rPr>
          <w:rFonts w:ascii="Times New Roman" w:hAnsi="Times New Roman"/>
        </w:rPr>
        <w:t xml:space="preserve">the impact of </w:t>
      </w:r>
      <w:r w:rsidR="002F6B94" w:rsidRPr="00DA4920">
        <w:rPr>
          <w:rFonts w:ascii="Times New Roman" w:hAnsi="Times New Roman"/>
        </w:rPr>
        <w:t>ELAs</w:t>
      </w:r>
      <w:r w:rsidR="00295416" w:rsidRPr="00DA4920">
        <w:rPr>
          <w:rFonts w:ascii="Times New Roman" w:hAnsi="Times New Roman"/>
        </w:rPr>
        <w:t xml:space="preserve"> on </w:t>
      </w:r>
      <w:r w:rsidRPr="00DA4920">
        <w:rPr>
          <w:rFonts w:ascii="Times New Roman" w:hAnsi="Times New Roman"/>
        </w:rPr>
        <w:t>relatively</w:t>
      </w:r>
      <w:r w:rsidR="00295416" w:rsidRPr="00DA4920">
        <w:rPr>
          <w:rFonts w:ascii="Times New Roman" w:hAnsi="Times New Roman"/>
        </w:rPr>
        <w:t xml:space="preserve"> short-term, mental </w:t>
      </w:r>
      <w:r w:rsidR="000940F5" w:rsidRPr="00DA4920">
        <w:rPr>
          <w:rFonts w:ascii="Times New Roman" w:hAnsi="Times New Roman"/>
        </w:rPr>
        <w:t>health</w:t>
      </w:r>
      <w:r w:rsidR="00295416" w:rsidRPr="00DA4920">
        <w:rPr>
          <w:rFonts w:ascii="Times New Roman" w:hAnsi="Times New Roman"/>
        </w:rPr>
        <w:t xml:space="preserve"> outcomes </w:t>
      </w:r>
      <w:r w:rsidR="002E2F86" w:rsidRPr="00DA4920">
        <w:rPr>
          <w:rFonts w:ascii="Times New Roman" w:hAnsi="Times New Roman"/>
        </w:rPr>
        <w:t xml:space="preserve">(e.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Toth&lt;/Author&gt;&lt;Year&gt;2013&lt;/Year&gt;&lt;RecNum&gt;111976&lt;/RecNum&gt;&lt;DisplayText&gt;(Toth, Gravener-Davis, Guild, &amp;amp; Cicchetti, 2013)&lt;/DisplayText&gt;&lt;record&gt;&lt;rec-number&gt;111976&lt;/rec-number&gt;&lt;foreign-keys&gt;&lt;key app="EN" db-id="2pwxxvadl9ad9ueaetr5d2t8zrvft22aa25a" timestamp="1463412229"&gt;111976&lt;/key&gt;&lt;/foreign-keys&gt;&lt;ref-type name="Journal Article"&gt;17&lt;/ref-type&gt;&lt;contributors&gt;&lt;authors&gt;&lt;author&gt;Toth, Sheree L&lt;/author&gt;&lt;author&gt;Gravener-Davis, Julie A&lt;/author&gt;&lt;author&gt;Guild, Danielle J&lt;/author&gt;&lt;author&gt;Cicchetti, Dante&lt;/author&gt;&lt;/authors&gt;&lt;/contributors&gt;&lt;titles&gt;&lt;title&gt;Relational interventions for child maltreatment: Past, present, and future perspectives&lt;/title&gt;&lt;secondary-title&gt;Development and psychopathology&lt;/secondary-title&gt;&lt;/titles&gt;&lt;periodical&gt;&lt;full-title&gt;Development and Psychopathology&lt;/full-title&gt;&lt;/periodical&gt;&lt;pages&gt;1601-1617&lt;/pages&gt;&lt;volume&gt;25&lt;/volume&gt;&lt;number&gt;4pt2&lt;/number&gt;&lt;dates&gt;&lt;year&gt;2013&lt;/year&gt;&lt;/dates&gt;&lt;isbn&gt;1469-2198&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Toth, Gravener-Davis, Guild, &amp; Cicchetti, 2013)</w:t>
      </w:r>
      <w:r w:rsidR="00C86BF0" w:rsidRPr="00DA4920">
        <w:rPr>
          <w:rFonts w:ascii="Times New Roman" w:hAnsi="Times New Roman"/>
        </w:rPr>
        <w:fldChar w:fldCharType="end"/>
      </w:r>
      <w:r w:rsidR="009554DF" w:rsidRPr="00DA4920">
        <w:rPr>
          <w:rFonts w:ascii="Times New Roman" w:hAnsi="Times New Roman"/>
        </w:rPr>
        <w:t xml:space="preserve">.  </w:t>
      </w:r>
      <w:r w:rsidR="006B1899" w:rsidRPr="00DA4920">
        <w:rPr>
          <w:rFonts w:ascii="Times New Roman" w:hAnsi="Times New Roman"/>
        </w:rPr>
        <w:t>Some, with long-term follow-ups</w:t>
      </w:r>
      <w:r w:rsidR="009C406A" w:rsidRPr="00DA4920">
        <w:rPr>
          <w:rFonts w:ascii="Times New Roman" w:hAnsi="Times New Roman"/>
        </w:rPr>
        <w:t>,</w:t>
      </w:r>
      <w:r w:rsidR="006B1899" w:rsidRPr="00DA4920">
        <w:rPr>
          <w:rFonts w:ascii="Times New Roman" w:hAnsi="Times New Roman"/>
        </w:rPr>
        <w:t xml:space="preserve"> demonstrate</w:t>
      </w:r>
      <w:r w:rsidR="00CA5E08" w:rsidRPr="00DA4920">
        <w:rPr>
          <w:rFonts w:ascii="Times New Roman" w:hAnsi="Times New Roman"/>
        </w:rPr>
        <w:t xml:space="preserve"> i</w:t>
      </w:r>
      <w:r w:rsidR="00FD7240" w:rsidRPr="00DA4920">
        <w:rPr>
          <w:rFonts w:ascii="Times New Roman" w:hAnsi="Times New Roman"/>
        </w:rPr>
        <w:t>m</w:t>
      </w:r>
      <w:r w:rsidR="00CA5E08" w:rsidRPr="00DA4920">
        <w:rPr>
          <w:rFonts w:ascii="Times New Roman" w:hAnsi="Times New Roman"/>
        </w:rPr>
        <w:t>pact</w:t>
      </w:r>
      <w:r w:rsidR="00F9005B" w:rsidRPr="00DA4920">
        <w:rPr>
          <w:rFonts w:ascii="Times New Roman" w:hAnsi="Times New Roman"/>
        </w:rPr>
        <w:t>s</w:t>
      </w:r>
      <w:r w:rsidR="00CA5E08" w:rsidRPr="00DA4920">
        <w:rPr>
          <w:rFonts w:ascii="Times New Roman" w:hAnsi="Times New Roman"/>
        </w:rPr>
        <w:t xml:space="preserve"> </w:t>
      </w:r>
      <w:r w:rsidRPr="00DA4920">
        <w:rPr>
          <w:rFonts w:ascii="Times New Roman" w:hAnsi="Times New Roman"/>
        </w:rPr>
        <w:t xml:space="preserve">on adult </w:t>
      </w:r>
      <w:r w:rsidR="006B1899" w:rsidRPr="00DA4920">
        <w:rPr>
          <w:rFonts w:ascii="Times New Roman" w:hAnsi="Times New Roman"/>
        </w:rPr>
        <w:t>cardiometabolic health</w:t>
      </w:r>
      <w:r w:rsidR="00CA5E08"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ampbell&lt;/Author&gt;&lt;Year&gt;2014&lt;/Year&gt;&lt;RecNum&gt;110834&lt;/RecNum&gt;&lt;DisplayText&gt;(Campbell et al., 2014)&lt;/DisplayText&gt;&lt;record&gt;&lt;rec-number&gt;110834&lt;/rec-number&gt;&lt;foreign-keys&gt;&lt;key app="EN" db-id="2pwxxvadl9ad9ueaetr5d2t8zrvft22aa25a" timestamp="1396447521"&gt;110834&lt;/key&gt;&lt;/foreign-keys&gt;&lt;ref-type name="Journal Article"&gt;17&lt;/ref-type&gt;&lt;contributors&gt;&lt;authors&gt;&lt;author&gt;Campbell, F.&lt;/author&gt;&lt;author&gt;Conti, G.&lt;/author&gt;&lt;author&gt;Heckman, J. J.&lt;/author&gt;&lt;author&gt;Moon, S. H.&lt;/author&gt;&lt;author&gt;Pinto, R.&lt;/author&gt;&lt;author&gt;Pungello, E.&lt;/author&gt;&lt;author&gt;Pan, Y.&lt;/author&gt;&lt;/authors&gt;&lt;/contributors&gt;&lt;auth-address&gt;Frank Porter Graham Child Development Institute, University of North Carolina, Chapel Hill, NC 27599, USA.&lt;/auth-address&gt;&lt;titles&gt;&lt;title&gt;Early childhood investments substantially boost adult health&lt;/title&gt;&lt;secondary-title&gt;Science&lt;/secondary-title&gt;&lt;alt-title&gt;Science&lt;/alt-title&gt;&lt;/titles&gt;&lt;periodical&gt;&lt;full-title&gt;Science&lt;/full-title&gt;&lt;/periodical&gt;&lt;alt-periodical&gt;&lt;full-title&gt;Science&lt;/full-title&gt;&lt;/alt-periodical&gt;&lt;pages&gt;1478-85&lt;/pages&gt;&lt;volume&gt;343&lt;/volume&gt;&lt;number&gt;6178&lt;/number&gt;&lt;dates&gt;&lt;year&gt;2014&lt;/year&gt;&lt;pub-dates&gt;&lt;date&gt;Mar 28&lt;/date&gt;&lt;/pub-dates&gt;&lt;/dates&gt;&lt;isbn&gt;1095-9203 (Electronic)&amp;#xD;0036-8075 (Linking)&lt;/isbn&gt;&lt;accession-num&gt;24675955&lt;/accession-num&gt;&lt;urls&gt;&lt;related-urls&gt;&lt;url&gt;http://www.ncbi.nlm.nih.gov/pubmed/24675955&lt;/url&gt;&lt;/related-urls&gt;&lt;/urls&gt;&lt;electronic-resource-num&gt;10.1126/science.1248429&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Campbell et al., 2014)</w:t>
      </w:r>
      <w:r w:rsidR="00C86BF0" w:rsidRPr="00DA4920">
        <w:rPr>
          <w:rFonts w:ascii="Times New Roman" w:hAnsi="Times New Roman"/>
        </w:rPr>
        <w:fldChar w:fldCharType="end"/>
      </w:r>
      <w:r w:rsidR="00FD7240" w:rsidRPr="00DA4920">
        <w:rPr>
          <w:rFonts w:ascii="Times New Roman" w:hAnsi="Times New Roman"/>
        </w:rPr>
        <w:t>. However, even</w:t>
      </w:r>
      <w:r w:rsidR="009554DF" w:rsidRPr="00DA4920">
        <w:rPr>
          <w:rFonts w:ascii="Times New Roman" w:hAnsi="Times New Roman"/>
        </w:rPr>
        <w:t xml:space="preserve"> in</w:t>
      </w:r>
      <w:r w:rsidRPr="00DA4920">
        <w:rPr>
          <w:rFonts w:ascii="Times New Roman" w:hAnsi="Times New Roman"/>
        </w:rPr>
        <w:t xml:space="preserve"> those </w:t>
      </w:r>
      <w:r w:rsidR="00C07005" w:rsidRPr="00DA4920">
        <w:rPr>
          <w:rFonts w:ascii="Times New Roman" w:hAnsi="Times New Roman"/>
        </w:rPr>
        <w:t xml:space="preserve">very </w:t>
      </w:r>
      <w:r w:rsidRPr="00DA4920">
        <w:rPr>
          <w:rFonts w:ascii="Times New Roman" w:hAnsi="Times New Roman"/>
        </w:rPr>
        <w:t>few countries that caref</w:t>
      </w:r>
      <w:r w:rsidR="00FD7240" w:rsidRPr="00DA4920">
        <w:rPr>
          <w:rFonts w:ascii="Times New Roman" w:hAnsi="Times New Roman"/>
        </w:rPr>
        <w:t>ul</w:t>
      </w:r>
      <w:r w:rsidRPr="00DA4920">
        <w:rPr>
          <w:rFonts w:ascii="Times New Roman" w:hAnsi="Times New Roman"/>
        </w:rPr>
        <w:t xml:space="preserve">ly </w:t>
      </w:r>
      <w:r w:rsidR="00FD7240" w:rsidRPr="00DA4920">
        <w:rPr>
          <w:rFonts w:ascii="Times New Roman" w:hAnsi="Times New Roman"/>
        </w:rPr>
        <w:t>monitor childhood adversities and</w:t>
      </w:r>
      <w:r w:rsidR="00FA6F94" w:rsidRPr="00DA4920">
        <w:rPr>
          <w:rFonts w:ascii="Times New Roman" w:hAnsi="Times New Roman"/>
        </w:rPr>
        <w:t>,</w:t>
      </w:r>
      <w:r w:rsidR="00FD7240" w:rsidRPr="00DA4920">
        <w:rPr>
          <w:rFonts w:ascii="Times New Roman" w:hAnsi="Times New Roman"/>
        </w:rPr>
        <w:t xml:space="preserve"> </w:t>
      </w:r>
      <w:r w:rsidR="00B74D9E" w:rsidRPr="00DA4920">
        <w:rPr>
          <w:rFonts w:ascii="Times New Roman" w:hAnsi="Times New Roman"/>
        </w:rPr>
        <w:t>also</w:t>
      </w:r>
      <w:r w:rsidR="00FA6F94" w:rsidRPr="00DA4920">
        <w:rPr>
          <w:rFonts w:ascii="Times New Roman" w:hAnsi="Times New Roman"/>
        </w:rPr>
        <w:t>,</w:t>
      </w:r>
      <w:r w:rsidR="00B74D9E" w:rsidRPr="00DA4920">
        <w:rPr>
          <w:rFonts w:ascii="Times New Roman" w:hAnsi="Times New Roman"/>
        </w:rPr>
        <w:t xml:space="preserve"> </w:t>
      </w:r>
      <w:r w:rsidR="00FD7240" w:rsidRPr="00DA4920">
        <w:rPr>
          <w:rFonts w:ascii="Times New Roman" w:hAnsi="Times New Roman"/>
        </w:rPr>
        <w:t>have resources t</w:t>
      </w:r>
      <w:r w:rsidR="00B74D9E" w:rsidRPr="00DA4920">
        <w:rPr>
          <w:rFonts w:ascii="Times New Roman" w:hAnsi="Times New Roman"/>
        </w:rPr>
        <w:t>o intervene</w:t>
      </w:r>
      <w:r w:rsidR="00FD7240" w:rsidRPr="00DA4920">
        <w:rPr>
          <w:rFonts w:ascii="Times New Roman" w:hAnsi="Times New Roman"/>
        </w:rPr>
        <w:t xml:space="preserve"> to p</w:t>
      </w:r>
      <w:r w:rsidR="00B74D9E" w:rsidRPr="00DA4920">
        <w:rPr>
          <w:rFonts w:ascii="Times New Roman" w:hAnsi="Times New Roman"/>
        </w:rPr>
        <w:t xml:space="preserve">revent its </w:t>
      </w:r>
      <w:r w:rsidR="000940F5" w:rsidRPr="00DA4920">
        <w:rPr>
          <w:rFonts w:ascii="Times New Roman" w:hAnsi="Times New Roman"/>
        </w:rPr>
        <w:t>long-term</w:t>
      </w:r>
      <w:r w:rsidR="00B74D9E" w:rsidRPr="00DA4920">
        <w:rPr>
          <w:rFonts w:ascii="Times New Roman" w:hAnsi="Times New Roman"/>
        </w:rPr>
        <w:t xml:space="preserve"> consequences,</w:t>
      </w:r>
      <w:r w:rsidR="00FD7240" w:rsidRPr="00DA4920">
        <w:rPr>
          <w:rFonts w:ascii="Times New Roman" w:hAnsi="Times New Roman"/>
        </w:rPr>
        <w:t xml:space="preserve"> there will be </w:t>
      </w:r>
      <w:r w:rsidR="00007B76" w:rsidRPr="00DA4920">
        <w:rPr>
          <w:rFonts w:ascii="Times New Roman" w:hAnsi="Times New Roman"/>
        </w:rPr>
        <w:t>many</w:t>
      </w:r>
      <w:r w:rsidR="00FD7240" w:rsidRPr="00DA4920">
        <w:rPr>
          <w:rFonts w:ascii="Times New Roman" w:hAnsi="Times New Roman"/>
        </w:rPr>
        <w:t xml:space="preserve"> indiv</w:t>
      </w:r>
      <w:r w:rsidR="003E1043" w:rsidRPr="00DA4920">
        <w:rPr>
          <w:rFonts w:ascii="Times New Roman" w:hAnsi="Times New Roman"/>
        </w:rPr>
        <w:t>i</w:t>
      </w:r>
      <w:r w:rsidR="00FD7240" w:rsidRPr="00DA4920">
        <w:rPr>
          <w:rFonts w:ascii="Times New Roman" w:hAnsi="Times New Roman"/>
        </w:rPr>
        <w:t>duals who</w:t>
      </w:r>
      <w:r w:rsidR="0014561D" w:rsidRPr="00DA4920">
        <w:rPr>
          <w:rFonts w:ascii="Times New Roman" w:hAnsi="Times New Roman"/>
        </w:rPr>
        <w:t xml:space="preserve"> are neither recognized </w:t>
      </w:r>
      <w:r w:rsidR="009C406A" w:rsidRPr="00DA4920">
        <w:rPr>
          <w:rFonts w:ascii="Times New Roman" w:hAnsi="Times New Roman"/>
        </w:rPr>
        <w:t>n</w:t>
      </w:r>
      <w:r w:rsidR="0014561D" w:rsidRPr="00DA4920">
        <w:rPr>
          <w:rFonts w:ascii="Times New Roman" w:hAnsi="Times New Roman"/>
        </w:rPr>
        <w:t>or treated</w:t>
      </w:r>
      <w:r w:rsidR="00FA6F94" w:rsidRPr="00DA4920">
        <w:rPr>
          <w:rFonts w:ascii="Times New Roman" w:hAnsi="Times New Roman"/>
        </w:rPr>
        <w:t>. They</w:t>
      </w:r>
      <w:r w:rsidR="0014561D" w:rsidRPr="00DA4920">
        <w:rPr>
          <w:rFonts w:ascii="Times New Roman" w:hAnsi="Times New Roman"/>
        </w:rPr>
        <w:t xml:space="preserve"> </w:t>
      </w:r>
      <w:r w:rsidR="00FA6F94" w:rsidRPr="00DA4920">
        <w:rPr>
          <w:rFonts w:ascii="Times New Roman" w:hAnsi="Times New Roman"/>
        </w:rPr>
        <w:t>will</w:t>
      </w:r>
      <w:r w:rsidR="00FD7240" w:rsidRPr="00DA4920">
        <w:rPr>
          <w:rFonts w:ascii="Times New Roman" w:hAnsi="Times New Roman"/>
        </w:rPr>
        <w:t xml:space="preserve"> arrive in adulthood with significant </w:t>
      </w:r>
      <w:r w:rsidR="002C6D20" w:rsidRPr="00DA4920">
        <w:rPr>
          <w:rFonts w:ascii="Times New Roman" w:hAnsi="Times New Roman"/>
        </w:rPr>
        <w:t xml:space="preserve">disease </w:t>
      </w:r>
      <w:r w:rsidR="00FD7240" w:rsidRPr="00DA4920">
        <w:rPr>
          <w:rFonts w:ascii="Times New Roman" w:hAnsi="Times New Roman"/>
        </w:rPr>
        <w:t>liabilities</w:t>
      </w:r>
      <w:r w:rsidR="002C6D20" w:rsidRPr="00DA4920">
        <w:rPr>
          <w:rFonts w:ascii="Times New Roman" w:hAnsi="Times New Roman"/>
        </w:rPr>
        <w:t>,</w:t>
      </w:r>
      <w:r w:rsidR="00FD7240" w:rsidRPr="00DA4920">
        <w:rPr>
          <w:rFonts w:ascii="Times New Roman" w:hAnsi="Times New Roman"/>
        </w:rPr>
        <w:t xml:space="preserve"> b</w:t>
      </w:r>
      <w:r w:rsidR="00B74D9E" w:rsidRPr="00DA4920">
        <w:rPr>
          <w:rFonts w:ascii="Times New Roman" w:hAnsi="Times New Roman"/>
        </w:rPr>
        <w:t xml:space="preserve">ut with no </w:t>
      </w:r>
      <w:r w:rsidR="000940F5" w:rsidRPr="00DA4920">
        <w:rPr>
          <w:rFonts w:ascii="Times New Roman" w:hAnsi="Times New Roman"/>
        </w:rPr>
        <w:t>evidence</w:t>
      </w:r>
      <w:r w:rsidR="00B74D9E" w:rsidRPr="00DA4920">
        <w:rPr>
          <w:rFonts w:ascii="Times New Roman" w:hAnsi="Times New Roman"/>
        </w:rPr>
        <w:t>-based inte</w:t>
      </w:r>
      <w:r w:rsidR="00FD7240" w:rsidRPr="00DA4920">
        <w:rPr>
          <w:rFonts w:ascii="Times New Roman" w:hAnsi="Times New Roman"/>
        </w:rPr>
        <w:t>rve</w:t>
      </w:r>
      <w:r w:rsidR="00B74D9E" w:rsidRPr="00DA4920">
        <w:rPr>
          <w:rFonts w:ascii="Times New Roman" w:hAnsi="Times New Roman"/>
        </w:rPr>
        <w:t>n</w:t>
      </w:r>
      <w:r w:rsidR="00FD7240" w:rsidRPr="00DA4920">
        <w:rPr>
          <w:rFonts w:ascii="Times New Roman" w:hAnsi="Times New Roman"/>
        </w:rPr>
        <w:t>tion</w:t>
      </w:r>
      <w:r w:rsidR="00EA3B53" w:rsidRPr="00DA4920">
        <w:rPr>
          <w:rFonts w:ascii="Times New Roman" w:hAnsi="Times New Roman"/>
        </w:rPr>
        <w:t>s</w:t>
      </w:r>
      <w:r w:rsidR="0014561D" w:rsidRPr="00DA4920">
        <w:rPr>
          <w:rFonts w:ascii="Times New Roman" w:hAnsi="Times New Roman"/>
        </w:rPr>
        <w:t xml:space="preserve"> available</w:t>
      </w:r>
      <w:r w:rsidR="00FD7240" w:rsidRPr="00DA4920">
        <w:rPr>
          <w:rFonts w:ascii="Times New Roman" w:hAnsi="Times New Roman"/>
        </w:rPr>
        <w:t xml:space="preserve"> to </w:t>
      </w:r>
      <w:r w:rsidR="002C6D20" w:rsidRPr="00DA4920">
        <w:rPr>
          <w:rFonts w:ascii="Times New Roman" w:hAnsi="Times New Roman"/>
        </w:rPr>
        <w:t>reverse or compensate for these risks and enhance their potential</w:t>
      </w:r>
      <w:r w:rsidR="00FD7240" w:rsidRPr="00DA4920">
        <w:rPr>
          <w:rFonts w:ascii="Times New Roman" w:hAnsi="Times New Roman"/>
        </w:rPr>
        <w:t xml:space="preserve"> for </w:t>
      </w:r>
      <w:r w:rsidR="002C6D20" w:rsidRPr="00DA4920">
        <w:rPr>
          <w:rFonts w:ascii="Times New Roman" w:hAnsi="Times New Roman"/>
        </w:rPr>
        <w:t xml:space="preserve">achieving </w:t>
      </w:r>
      <w:r w:rsidR="00FD7240" w:rsidRPr="00DA4920">
        <w:rPr>
          <w:rFonts w:ascii="Times New Roman" w:hAnsi="Times New Roman"/>
        </w:rPr>
        <w:t>good health</w:t>
      </w:r>
      <w:r w:rsidR="002C6D20" w:rsidRPr="00DA4920">
        <w:rPr>
          <w:rFonts w:ascii="Times New Roman" w:hAnsi="Times New Roman"/>
        </w:rPr>
        <w:t xml:space="preserve"> in older age</w:t>
      </w:r>
      <w:r w:rsidR="00FD7240" w:rsidRPr="00DA4920">
        <w:rPr>
          <w:rFonts w:ascii="Times New Roman" w:hAnsi="Times New Roman"/>
        </w:rPr>
        <w:t xml:space="preserve">. </w:t>
      </w:r>
      <w:r w:rsidR="00B74D9E" w:rsidRPr="00DA4920">
        <w:rPr>
          <w:rFonts w:ascii="Times New Roman" w:hAnsi="Times New Roman"/>
        </w:rPr>
        <w:t xml:space="preserve"> </w:t>
      </w:r>
    </w:p>
    <w:p w14:paraId="523E06C0" w14:textId="3477D1F7" w:rsidR="0014561D" w:rsidRPr="00DA4920" w:rsidRDefault="001B59C0" w:rsidP="00F20435">
      <w:pPr>
        <w:spacing w:line="480" w:lineRule="auto"/>
        <w:ind w:firstLine="720"/>
        <w:rPr>
          <w:rFonts w:ascii="Times New Roman" w:hAnsi="Times New Roman"/>
        </w:rPr>
      </w:pPr>
      <w:r w:rsidRPr="00DA4920">
        <w:rPr>
          <w:rFonts w:ascii="Times New Roman" w:hAnsi="Times New Roman"/>
        </w:rPr>
        <w:t xml:space="preserve">The </w:t>
      </w:r>
      <w:r w:rsidR="00EB0EDA" w:rsidRPr="00DA4920">
        <w:rPr>
          <w:rFonts w:ascii="Times New Roman" w:hAnsi="Times New Roman"/>
        </w:rPr>
        <w:t xml:space="preserve">US </w:t>
      </w:r>
      <w:r w:rsidR="008837FA" w:rsidRPr="00DA4920">
        <w:rPr>
          <w:rFonts w:ascii="Times New Roman" w:hAnsi="Times New Roman"/>
        </w:rPr>
        <w:t>National Institute on Aging (NIA</w:t>
      </w:r>
      <w:r w:rsidRPr="00DA4920">
        <w:rPr>
          <w:rFonts w:ascii="Times New Roman" w:hAnsi="Times New Roman"/>
        </w:rPr>
        <w:t>)</w:t>
      </w:r>
      <w:r w:rsidR="008837FA" w:rsidRPr="00DA4920">
        <w:rPr>
          <w:rFonts w:ascii="Times New Roman" w:hAnsi="Times New Roman"/>
        </w:rPr>
        <w:t xml:space="preserve"> </w:t>
      </w:r>
      <w:r w:rsidR="00ED43BE" w:rsidRPr="00DA4920">
        <w:rPr>
          <w:rFonts w:ascii="Times New Roman" w:hAnsi="Times New Roman"/>
        </w:rPr>
        <w:t>and the UK Economic and Social Research Council (ESRC) and Biotechnology and Biological Sciences Research Council (BBSRC)</w:t>
      </w:r>
      <w:r w:rsidR="008837FA" w:rsidRPr="00DA4920">
        <w:rPr>
          <w:rFonts w:ascii="Times New Roman" w:hAnsi="Times New Roman"/>
        </w:rPr>
        <w:t xml:space="preserve"> recognized the need to </w:t>
      </w:r>
      <w:r w:rsidR="002C6D20" w:rsidRPr="00DA4920">
        <w:rPr>
          <w:rFonts w:ascii="Times New Roman" w:hAnsi="Times New Roman"/>
        </w:rPr>
        <w:t xml:space="preserve">explore the potential for </w:t>
      </w:r>
      <w:r w:rsidR="00AF15BF" w:rsidRPr="00DA4920">
        <w:rPr>
          <w:rFonts w:ascii="Times New Roman" w:hAnsi="Times New Roman"/>
        </w:rPr>
        <w:t xml:space="preserve">such </w:t>
      </w:r>
      <w:r w:rsidR="009554DF" w:rsidRPr="00DA4920">
        <w:rPr>
          <w:rFonts w:ascii="Times New Roman" w:hAnsi="Times New Roman"/>
        </w:rPr>
        <w:t>preventive</w:t>
      </w:r>
      <w:r w:rsidR="008837FA" w:rsidRPr="00DA4920">
        <w:rPr>
          <w:rFonts w:ascii="Times New Roman" w:hAnsi="Times New Roman"/>
        </w:rPr>
        <w:t xml:space="preserve"> interventions </w:t>
      </w:r>
      <w:r w:rsidR="0021498D" w:rsidRPr="00DA4920">
        <w:rPr>
          <w:rFonts w:ascii="Times New Roman" w:hAnsi="Times New Roman"/>
        </w:rPr>
        <w:t xml:space="preserve">because: 1) </w:t>
      </w:r>
      <w:r w:rsidR="00EA3B53" w:rsidRPr="00DA4920">
        <w:rPr>
          <w:rFonts w:ascii="Times New Roman" w:hAnsi="Times New Roman"/>
        </w:rPr>
        <w:t>ELAs</w:t>
      </w:r>
      <w:r w:rsidR="00FD1C33" w:rsidRPr="00DA4920">
        <w:rPr>
          <w:rFonts w:ascii="Times New Roman" w:hAnsi="Times New Roman"/>
        </w:rPr>
        <w:t xml:space="preserve"> are</w:t>
      </w:r>
      <w:r w:rsidR="00294481" w:rsidRPr="00DA4920">
        <w:rPr>
          <w:rFonts w:ascii="Times New Roman" w:hAnsi="Times New Roman"/>
        </w:rPr>
        <w:t xml:space="preserve"> highly prevalent </w:t>
      </w:r>
      <w:r w:rsidR="00C86BF0" w:rsidRPr="00DA4920">
        <w:rPr>
          <w:rFonts w:ascii="Times New Roman" w:hAnsi="Times New Roman"/>
        </w:rPr>
        <w:fldChar w:fldCharType="begin">
          <w:fldData xml:space="preserve">PEVuZE5vdGU+PENpdGU+PEF1dGhvcj5XaWxkZW1hbjwvQXV0aG9yPjxZZWFyPjIwMTQ8L1llYXI+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XaWxkZW1hbjwvQXV0aG9yPjxZZWFyPjIwMTQ8L1llYXI+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Wildeman et al., 2014)</w:t>
      </w:r>
      <w:r w:rsidR="00C86BF0" w:rsidRPr="00DA4920">
        <w:rPr>
          <w:rFonts w:ascii="Times New Roman" w:hAnsi="Times New Roman"/>
        </w:rPr>
        <w:fldChar w:fldCharType="end"/>
      </w:r>
      <w:r w:rsidR="0086343C" w:rsidRPr="00DA4920">
        <w:rPr>
          <w:rFonts w:ascii="Times New Roman" w:hAnsi="Times New Roman"/>
        </w:rPr>
        <w:t>—as high as 20% prevalence</w:t>
      </w:r>
      <w:r w:rsidR="00FC627A" w:rsidRPr="00DA4920">
        <w:rPr>
          <w:rFonts w:ascii="Times New Roman" w:hAnsi="Times New Roman"/>
        </w:rPr>
        <w:t xml:space="preserve"> of maltreatment</w:t>
      </w:r>
      <w:r w:rsidR="00FF0F94" w:rsidRPr="00DA4920">
        <w:rPr>
          <w:rFonts w:ascii="Times New Roman" w:hAnsi="Times New Roman"/>
        </w:rPr>
        <w:t xml:space="preserve"> in some US subpopulation</w:t>
      </w:r>
      <w:r w:rsidR="00AF15BF" w:rsidRPr="00DA4920">
        <w:rPr>
          <w:rFonts w:ascii="Times New Roman" w:hAnsi="Times New Roman"/>
        </w:rPr>
        <w:t>s</w:t>
      </w:r>
      <w:r w:rsidR="009C406A" w:rsidRPr="00DA4920">
        <w:rPr>
          <w:rFonts w:ascii="Times New Roman" w:hAnsi="Times New Roman"/>
        </w:rPr>
        <w:t xml:space="preserve"> (</w:t>
      </w:r>
      <w:r w:rsidR="006B1899" w:rsidRPr="00DA4920">
        <w:rPr>
          <w:rFonts w:ascii="Times New Roman" w:hAnsi="Times New Roman"/>
        </w:rPr>
        <w:t>using very conservative ascertainment</w:t>
      </w:r>
      <w:r w:rsidR="0021498D" w:rsidRPr="00DA4920">
        <w:rPr>
          <w:rFonts w:ascii="Times New Roman" w:hAnsi="Times New Roman"/>
        </w:rPr>
        <w:t xml:space="preserve"> based </w:t>
      </w:r>
      <w:r w:rsidR="006B1899" w:rsidRPr="00DA4920">
        <w:rPr>
          <w:rFonts w:ascii="Times New Roman" w:hAnsi="Times New Roman"/>
        </w:rPr>
        <w:t xml:space="preserve">only </w:t>
      </w:r>
      <w:r w:rsidR="0021498D" w:rsidRPr="00DA4920">
        <w:rPr>
          <w:rFonts w:ascii="Times New Roman" w:hAnsi="Times New Roman"/>
        </w:rPr>
        <w:t>on records of child protective services); 2) the magnitude of association</w:t>
      </w:r>
      <w:r w:rsidR="008B6F37" w:rsidRPr="00DA4920">
        <w:rPr>
          <w:rFonts w:ascii="Times New Roman" w:hAnsi="Times New Roman"/>
        </w:rPr>
        <w:t>s</w:t>
      </w:r>
      <w:r w:rsidR="0021498D" w:rsidRPr="00DA4920">
        <w:rPr>
          <w:rFonts w:ascii="Times New Roman" w:hAnsi="Times New Roman"/>
        </w:rPr>
        <w:t xml:space="preserve"> between </w:t>
      </w:r>
      <w:r w:rsidR="00620C25" w:rsidRPr="00DA4920">
        <w:rPr>
          <w:rFonts w:ascii="Times New Roman" w:hAnsi="Times New Roman"/>
        </w:rPr>
        <w:t>ELAs</w:t>
      </w:r>
      <w:r w:rsidR="0021498D" w:rsidRPr="00DA4920">
        <w:rPr>
          <w:rFonts w:ascii="Times New Roman" w:hAnsi="Times New Roman"/>
        </w:rPr>
        <w:t xml:space="preserve"> and adult health is substantial</w:t>
      </w:r>
      <w:r w:rsidR="00E54FEA" w:rsidRPr="00DA4920">
        <w:rPr>
          <w:rFonts w:ascii="Times New Roman" w:hAnsi="Times New Roman"/>
        </w:rPr>
        <w:t>; 3) adversit</w:t>
      </w:r>
      <w:r w:rsidR="00FD1C33" w:rsidRPr="00DA4920">
        <w:rPr>
          <w:rFonts w:ascii="Times New Roman" w:hAnsi="Times New Roman"/>
        </w:rPr>
        <w:t>ies</w:t>
      </w:r>
      <w:r w:rsidR="002E4866" w:rsidRPr="00DA4920">
        <w:rPr>
          <w:rFonts w:ascii="Times New Roman" w:hAnsi="Times New Roman"/>
        </w:rPr>
        <w:t>, as noted,</w:t>
      </w:r>
      <w:r w:rsidR="00E54FEA" w:rsidRPr="00DA4920">
        <w:rPr>
          <w:rFonts w:ascii="Times New Roman" w:hAnsi="Times New Roman"/>
        </w:rPr>
        <w:t xml:space="preserve"> </w:t>
      </w:r>
      <w:r w:rsidR="00FD1C33" w:rsidRPr="00DA4920">
        <w:rPr>
          <w:rFonts w:ascii="Times New Roman" w:hAnsi="Times New Roman"/>
        </w:rPr>
        <w:t xml:space="preserve">are </w:t>
      </w:r>
      <w:r w:rsidR="000940F5" w:rsidRPr="00DA4920">
        <w:rPr>
          <w:rFonts w:ascii="Times New Roman" w:hAnsi="Times New Roman"/>
        </w:rPr>
        <w:t>associated</w:t>
      </w:r>
      <w:r w:rsidR="00E54FEA" w:rsidRPr="00DA4920">
        <w:rPr>
          <w:rFonts w:ascii="Times New Roman" w:hAnsi="Times New Roman"/>
        </w:rPr>
        <w:t xml:space="preserve"> with a </w:t>
      </w:r>
      <w:r w:rsidR="000940F5" w:rsidRPr="00DA4920">
        <w:rPr>
          <w:rFonts w:ascii="Times New Roman" w:hAnsi="Times New Roman"/>
        </w:rPr>
        <w:t>broad</w:t>
      </w:r>
      <w:r w:rsidR="00E54FEA" w:rsidRPr="00DA4920">
        <w:rPr>
          <w:rFonts w:ascii="Times New Roman" w:hAnsi="Times New Roman"/>
        </w:rPr>
        <w:t xml:space="preserve"> range of impairments in adult well</w:t>
      </w:r>
      <w:r w:rsidR="000056C1" w:rsidRPr="00DA4920">
        <w:rPr>
          <w:rFonts w:ascii="Times New Roman" w:hAnsi="Times New Roman"/>
        </w:rPr>
        <w:t>-</w:t>
      </w:r>
      <w:r w:rsidR="00E54FEA" w:rsidRPr="00DA4920">
        <w:rPr>
          <w:rFonts w:ascii="Times New Roman" w:hAnsi="Times New Roman"/>
        </w:rPr>
        <w:t>being and health</w:t>
      </w:r>
      <w:r w:rsidR="009C406A" w:rsidRPr="00DA4920">
        <w:rPr>
          <w:rFonts w:ascii="Times New Roman" w:hAnsi="Times New Roman"/>
        </w:rPr>
        <w:t>,</w:t>
      </w:r>
      <w:r w:rsidR="00E54FEA" w:rsidRPr="00DA4920">
        <w:rPr>
          <w:rFonts w:ascii="Times New Roman" w:hAnsi="Times New Roman"/>
        </w:rPr>
        <w:t xml:space="preserve"> and 4</w:t>
      </w:r>
      <w:r w:rsidR="0021498D" w:rsidRPr="00DA4920">
        <w:rPr>
          <w:rFonts w:ascii="Times New Roman" w:hAnsi="Times New Roman"/>
        </w:rPr>
        <w:t xml:space="preserve">) </w:t>
      </w:r>
      <w:r w:rsidR="00E54FEA" w:rsidRPr="00DA4920">
        <w:rPr>
          <w:rFonts w:ascii="Times New Roman" w:hAnsi="Times New Roman"/>
        </w:rPr>
        <w:t xml:space="preserve">emerging evidence suggests </w:t>
      </w:r>
      <w:r w:rsidR="00FD1C33" w:rsidRPr="00DA4920">
        <w:rPr>
          <w:rFonts w:ascii="Times New Roman" w:hAnsi="Times New Roman"/>
        </w:rPr>
        <w:t xml:space="preserve">that many of </w:t>
      </w:r>
      <w:r w:rsidR="00E54FEA" w:rsidRPr="00DA4920">
        <w:rPr>
          <w:rFonts w:ascii="Times New Roman" w:hAnsi="Times New Roman"/>
        </w:rPr>
        <w:t xml:space="preserve">the observed associations </w:t>
      </w:r>
      <w:r w:rsidR="007C6B56" w:rsidRPr="00DA4920">
        <w:rPr>
          <w:rFonts w:ascii="Times New Roman" w:hAnsi="Times New Roman"/>
        </w:rPr>
        <w:t xml:space="preserve">may be </w:t>
      </w:r>
      <w:r w:rsidR="00E54FEA" w:rsidRPr="00DA4920">
        <w:rPr>
          <w:rFonts w:ascii="Times New Roman" w:hAnsi="Times New Roman"/>
        </w:rPr>
        <w:t xml:space="preserve">causal. </w:t>
      </w:r>
      <w:r w:rsidR="002E2F86" w:rsidRPr="00DA4920">
        <w:rPr>
          <w:rFonts w:ascii="Times New Roman" w:hAnsi="Times New Roman"/>
        </w:rPr>
        <w:t xml:space="preserve">Accordingly, the NIA </w:t>
      </w:r>
      <w:r w:rsidR="00ED43BE" w:rsidRPr="00DA4920">
        <w:rPr>
          <w:rFonts w:ascii="Times New Roman" w:hAnsi="Times New Roman"/>
        </w:rPr>
        <w:t xml:space="preserve">and ESRC/BBSRC </w:t>
      </w:r>
      <w:r w:rsidR="002E2F86" w:rsidRPr="00DA4920">
        <w:rPr>
          <w:rFonts w:ascii="Times New Roman" w:hAnsi="Times New Roman"/>
        </w:rPr>
        <w:t xml:space="preserve">supported a group of senior scientists in the </w:t>
      </w:r>
      <w:r w:rsidR="00EB0EDA" w:rsidRPr="00DA4920">
        <w:rPr>
          <w:rFonts w:ascii="Times New Roman" w:hAnsi="Times New Roman"/>
        </w:rPr>
        <w:t xml:space="preserve">Interdisciplinary </w:t>
      </w:r>
      <w:r w:rsidR="002E2F86" w:rsidRPr="00DA4920">
        <w:rPr>
          <w:rFonts w:ascii="Times New Roman" w:hAnsi="Times New Roman"/>
        </w:rPr>
        <w:t xml:space="preserve">Network on </w:t>
      </w:r>
      <w:r w:rsidR="00EB0EDA" w:rsidRPr="00DA4920">
        <w:rPr>
          <w:rFonts w:ascii="Times New Roman" w:hAnsi="Times New Roman"/>
        </w:rPr>
        <w:t xml:space="preserve">Early Adversity and </w:t>
      </w:r>
      <w:r w:rsidR="00D74DD0" w:rsidRPr="00DA4920">
        <w:rPr>
          <w:rFonts w:ascii="Times New Roman" w:hAnsi="Times New Roman"/>
        </w:rPr>
        <w:t xml:space="preserve">Later Life </w:t>
      </w:r>
      <w:r w:rsidR="00EB0EDA" w:rsidRPr="00DA4920">
        <w:rPr>
          <w:rFonts w:ascii="Times New Roman" w:hAnsi="Times New Roman"/>
        </w:rPr>
        <w:t>Revers</w:t>
      </w:r>
      <w:r w:rsidR="00450965" w:rsidRPr="00DA4920">
        <w:rPr>
          <w:rFonts w:ascii="Times New Roman" w:hAnsi="Times New Roman"/>
        </w:rPr>
        <w:t>i</w:t>
      </w:r>
      <w:r w:rsidR="00EB0EDA" w:rsidRPr="00DA4920">
        <w:rPr>
          <w:rFonts w:ascii="Times New Roman" w:hAnsi="Times New Roman"/>
        </w:rPr>
        <w:t>bility</w:t>
      </w:r>
      <w:r w:rsidR="00D74DD0" w:rsidRPr="00DA4920">
        <w:rPr>
          <w:rFonts w:ascii="Times New Roman" w:hAnsi="Times New Roman"/>
        </w:rPr>
        <w:t>.</w:t>
      </w:r>
      <w:r w:rsidR="002E2F86" w:rsidRPr="00DA4920">
        <w:rPr>
          <w:rFonts w:ascii="Times New Roman" w:hAnsi="Times New Roman"/>
        </w:rPr>
        <w:t xml:space="preserve"> </w:t>
      </w:r>
      <w:r w:rsidR="00620C25" w:rsidRPr="00DA4920">
        <w:rPr>
          <w:rFonts w:ascii="Times New Roman" w:hAnsi="Times New Roman"/>
        </w:rPr>
        <w:t xml:space="preserve">Below, we describe a series of next </w:t>
      </w:r>
      <w:r w:rsidR="00086CE9" w:rsidRPr="00DA4920">
        <w:rPr>
          <w:rFonts w:ascii="Times New Roman" w:hAnsi="Times New Roman"/>
        </w:rPr>
        <w:t>steps in research</w:t>
      </w:r>
      <w:r w:rsidR="00D74DD0" w:rsidRPr="00DA4920">
        <w:rPr>
          <w:rFonts w:ascii="Times New Roman" w:hAnsi="Times New Roman"/>
        </w:rPr>
        <w:t>—recommended by the Network</w:t>
      </w:r>
      <w:r w:rsidR="006B052F" w:rsidRPr="00DA4920">
        <w:rPr>
          <w:rFonts w:ascii="Times New Roman" w:hAnsi="Times New Roman"/>
        </w:rPr>
        <w:t>--</w:t>
      </w:r>
      <w:r w:rsidR="00620C25" w:rsidRPr="00DA4920">
        <w:rPr>
          <w:rFonts w:ascii="Times New Roman" w:hAnsi="Times New Roman"/>
        </w:rPr>
        <w:t xml:space="preserve">to advance this agenda, beginning with </w:t>
      </w:r>
      <w:r w:rsidR="00086CE9" w:rsidRPr="00DA4920">
        <w:rPr>
          <w:rFonts w:ascii="Times New Roman" w:hAnsi="Times New Roman"/>
        </w:rPr>
        <w:t xml:space="preserve">evidence-based consensus on clearest conceptualization and best ascertainment of </w:t>
      </w:r>
      <w:r w:rsidR="00E05570" w:rsidRPr="00DA4920">
        <w:rPr>
          <w:rFonts w:ascii="Times New Roman" w:hAnsi="Times New Roman"/>
        </w:rPr>
        <w:t>ELA</w:t>
      </w:r>
      <w:r w:rsidR="00AF15BF" w:rsidRPr="00DA4920">
        <w:rPr>
          <w:rFonts w:ascii="Times New Roman" w:hAnsi="Times New Roman"/>
        </w:rPr>
        <w:t>s</w:t>
      </w:r>
      <w:r w:rsidR="00EB0EDA" w:rsidRPr="00DA4920">
        <w:rPr>
          <w:rFonts w:ascii="Times New Roman" w:hAnsi="Times New Roman"/>
        </w:rPr>
        <w:t>.</w:t>
      </w:r>
    </w:p>
    <w:p w14:paraId="159F9AD5" w14:textId="77777777" w:rsidR="000950BE" w:rsidRPr="00DA4920" w:rsidRDefault="000950BE" w:rsidP="007C40A7">
      <w:pPr>
        <w:rPr>
          <w:rFonts w:ascii="Times New Roman" w:hAnsi="Times New Roman"/>
        </w:rPr>
      </w:pPr>
    </w:p>
    <w:p w14:paraId="6941A0EE" w14:textId="000B3DEC" w:rsidR="001B59C0" w:rsidRPr="00DA4920" w:rsidRDefault="00781808" w:rsidP="002E2D8C">
      <w:pPr>
        <w:pStyle w:val="Heading1"/>
      </w:pPr>
      <w:r w:rsidRPr="00DA4920">
        <w:lastRenderedPageBreak/>
        <w:t xml:space="preserve">Conceptualizing and measuring </w:t>
      </w:r>
      <w:r w:rsidR="00E05570" w:rsidRPr="00DA4920">
        <w:t>ELA</w:t>
      </w:r>
    </w:p>
    <w:p w14:paraId="5B23713D" w14:textId="74D521E9" w:rsidR="00D74DD0" w:rsidRPr="00DA4920" w:rsidRDefault="00D74DD0" w:rsidP="00415335">
      <w:pPr>
        <w:spacing w:line="480" w:lineRule="auto"/>
        <w:ind w:firstLine="720"/>
        <w:rPr>
          <w:rFonts w:ascii="Times New Roman" w:hAnsi="Times New Roman"/>
        </w:rPr>
      </w:pPr>
      <w:r w:rsidRPr="00DA4920">
        <w:rPr>
          <w:rFonts w:ascii="Times New Roman" w:hAnsi="Times New Roman"/>
        </w:rPr>
        <w:t xml:space="preserve">A major question facing researchers is what adversities they should ascertain and what methods </w:t>
      </w:r>
      <w:r w:rsidR="00F26D8B" w:rsidRPr="00DA4920">
        <w:rPr>
          <w:rFonts w:ascii="Times New Roman" w:hAnsi="Times New Roman"/>
        </w:rPr>
        <w:t xml:space="preserve">of ascertainment </w:t>
      </w:r>
      <w:r w:rsidRPr="00DA4920">
        <w:rPr>
          <w:rFonts w:ascii="Times New Roman" w:hAnsi="Times New Roman"/>
        </w:rPr>
        <w:t>are most reliable and valid. T</w:t>
      </w:r>
      <w:r w:rsidR="00FF3DE2" w:rsidRPr="00DA4920">
        <w:rPr>
          <w:rFonts w:ascii="Times New Roman" w:hAnsi="Times New Roman"/>
        </w:rPr>
        <w:t>o address this and related questions t</w:t>
      </w:r>
      <w:r w:rsidRPr="00DA4920">
        <w:rPr>
          <w:rFonts w:ascii="Times New Roman" w:hAnsi="Times New Roman"/>
        </w:rPr>
        <w:t xml:space="preserve">he Network identified </w:t>
      </w:r>
      <w:r w:rsidR="002578FB" w:rsidRPr="00DA4920">
        <w:rPr>
          <w:rFonts w:ascii="Times New Roman" w:hAnsi="Times New Roman"/>
        </w:rPr>
        <w:t>seven</w:t>
      </w:r>
      <w:r w:rsidR="00F26D8B" w:rsidRPr="00DA4920">
        <w:rPr>
          <w:rFonts w:ascii="Times New Roman" w:hAnsi="Times New Roman"/>
        </w:rPr>
        <w:t xml:space="preserve"> major research questions to address as crucial to the next generation of research. </w:t>
      </w:r>
    </w:p>
    <w:p w14:paraId="7777091A" w14:textId="2F82DB69" w:rsidR="00D74DD0" w:rsidRPr="00DA4920" w:rsidRDefault="00FF6AE5" w:rsidP="00FF6AE5">
      <w:pPr>
        <w:pStyle w:val="Heading2"/>
        <w:rPr>
          <w:rFonts w:ascii="Times New Roman" w:hAnsi="Times New Roman"/>
        </w:rPr>
      </w:pPr>
      <w:r w:rsidRPr="00DA4920">
        <w:rPr>
          <w:rStyle w:val="Heading2Char"/>
          <w:rFonts w:ascii="Times New Roman" w:hAnsi="Times New Roman"/>
          <w:i/>
        </w:rPr>
        <w:t xml:space="preserve">1) </w:t>
      </w:r>
      <w:r w:rsidR="00F26D8B" w:rsidRPr="00DA4920">
        <w:rPr>
          <w:rStyle w:val="Heading2Char"/>
          <w:rFonts w:ascii="Times New Roman" w:hAnsi="Times New Roman"/>
          <w:i/>
        </w:rPr>
        <w:t xml:space="preserve">Do all early adversities have approximately </w:t>
      </w:r>
      <w:r w:rsidR="00004F50" w:rsidRPr="00DA4920">
        <w:rPr>
          <w:rStyle w:val="Heading2Char"/>
          <w:rFonts w:ascii="Times New Roman" w:hAnsi="Times New Roman"/>
          <w:i/>
        </w:rPr>
        <w:t>the same</w:t>
      </w:r>
      <w:r w:rsidR="00F26D8B" w:rsidRPr="00DA4920">
        <w:rPr>
          <w:rStyle w:val="Heading2Char"/>
          <w:rFonts w:ascii="Times New Roman" w:hAnsi="Times New Roman"/>
          <w:i/>
        </w:rPr>
        <w:t xml:space="preserve"> impact on adult health and can they be cumulated into </w:t>
      </w:r>
      <w:r w:rsidR="00004F50" w:rsidRPr="00DA4920">
        <w:rPr>
          <w:rStyle w:val="Heading2Char"/>
          <w:rFonts w:ascii="Times New Roman" w:hAnsi="Times New Roman"/>
          <w:i/>
        </w:rPr>
        <w:t>an</w:t>
      </w:r>
      <w:r w:rsidR="00F26D8B" w:rsidRPr="00DA4920">
        <w:rPr>
          <w:rStyle w:val="Heading2Char"/>
          <w:rFonts w:ascii="Times New Roman" w:hAnsi="Times New Roman"/>
          <w:i/>
        </w:rPr>
        <w:t xml:space="preserve"> aggregate adversity score? </w:t>
      </w:r>
      <w:r w:rsidR="00D74DD0" w:rsidRPr="00DA4920">
        <w:rPr>
          <w:rFonts w:ascii="Times New Roman" w:hAnsi="Times New Roman"/>
        </w:rPr>
        <w:t xml:space="preserve"> </w:t>
      </w:r>
    </w:p>
    <w:p w14:paraId="41E9FAF5" w14:textId="23AD3C53" w:rsidR="00781808" w:rsidRPr="00DA4920" w:rsidRDefault="00781808" w:rsidP="00C86BF0">
      <w:pPr>
        <w:spacing w:line="480" w:lineRule="auto"/>
        <w:ind w:firstLine="630"/>
        <w:rPr>
          <w:rFonts w:ascii="Times New Roman" w:hAnsi="Times New Roman"/>
        </w:rPr>
      </w:pPr>
      <w:r w:rsidRPr="00DA4920">
        <w:rPr>
          <w:rFonts w:ascii="Times New Roman" w:hAnsi="Times New Roman"/>
        </w:rPr>
        <w:t>In their influential work, Felitti and colleagues asked adults about a number of adverse exposures and simply added these up</w:t>
      </w:r>
      <w:r w:rsidR="00620C25" w:rsidRPr="00DA4920">
        <w:rPr>
          <w:rFonts w:ascii="Times New Roman" w:hAnsi="Times New Roman"/>
        </w:rPr>
        <w:t>,</w:t>
      </w:r>
      <w:r w:rsidRPr="00DA4920">
        <w:rPr>
          <w:rFonts w:ascii="Times New Roman" w:hAnsi="Times New Roman"/>
        </w:rPr>
        <w:t xml:space="preserve"> weighting each item equally</w:t>
      </w:r>
      <w:r w:rsidR="00620C25" w:rsidRPr="00DA4920">
        <w:rPr>
          <w:rFonts w:ascii="Times New Roman" w:hAnsi="Times New Roman"/>
        </w:rPr>
        <w:t>. Their</w:t>
      </w:r>
      <w:r w:rsidRPr="00DA4920">
        <w:rPr>
          <w:rFonts w:ascii="Times New Roman" w:hAnsi="Times New Roman"/>
        </w:rPr>
        <w:t xml:space="preserve"> underlying assumption </w:t>
      </w:r>
      <w:r w:rsidR="00620C25" w:rsidRPr="00DA4920">
        <w:rPr>
          <w:rFonts w:ascii="Times New Roman" w:hAnsi="Times New Roman"/>
        </w:rPr>
        <w:t xml:space="preserve">was </w:t>
      </w:r>
      <w:r w:rsidRPr="00DA4920">
        <w:rPr>
          <w:rFonts w:ascii="Times New Roman" w:hAnsi="Times New Roman"/>
        </w:rPr>
        <w:t xml:space="preserve">that different adversities have </w:t>
      </w:r>
      <w:r w:rsidR="00AA0A90" w:rsidRPr="00DA4920">
        <w:rPr>
          <w:rFonts w:ascii="Times New Roman" w:hAnsi="Times New Roman"/>
        </w:rPr>
        <w:t>similar</w:t>
      </w:r>
      <w:r w:rsidRPr="00DA4920">
        <w:rPr>
          <w:rFonts w:ascii="Times New Roman" w:hAnsi="Times New Roman"/>
        </w:rPr>
        <w:t xml:space="preserve"> effects</w:t>
      </w:r>
      <w:r w:rsidR="00AA0A90" w:rsidRPr="00DA4920">
        <w:rPr>
          <w:rFonts w:ascii="Times New Roman" w:hAnsi="Times New Roman"/>
        </w:rPr>
        <w:t>,</w:t>
      </w:r>
      <w:r w:rsidRPr="00DA4920">
        <w:rPr>
          <w:rFonts w:ascii="Times New Roman" w:hAnsi="Times New Roman"/>
        </w:rPr>
        <w:t xml:space="preserve"> and </w:t>
      </w:r>
      <w:r w:rsidR="00AA0A90" w:rsidRPr="00DA4920">
        <w:rPr>
          <w:rFonts w:ascii="Times New Roman" w:hAnsi="Times New Roman"/>
        </w:rPr>
        <w:t>that</w:t>
      </w:r>
      <w:r w:rsidRPr="00DA4920">
        <w:rPr>
          <w:rFonts w:ascii="Times New Roman" w:hAnsi="Times New Roman"/>
        </w:rPr>
        <w:t xml:space="preserve"> effects </w:t>
      </w:r>
      <w:r w:rsidR="00FC627A" w:rsidRPr="00DA4920">
        <w:rPr>
          <w:rFonts w:ascii="Times New Roman" w:hAnsi="Times New Roman"/>
        </w:rPr>
        <w:t xml:space="preserve">on a broad range of health outcomes </w:t>
      </w:r>
      <w:r w:rsidRPr="00DA4920">
        <w:rPr>
          <w:rFonts w:ascii="Times New Roman" w:hAnsi="Times New Roman"/>
        </w:rPr>
        <w:t>are cumulative: the more you recall</w:t>
      </w:r>
      <w:r w:rsidR="002C6D20" w:rsidRPr="00DA4920">
        <w:rPr>
          <w:rFonts w:ascii="Times New Roman" w:hAnsi="Times New Roman"/>
        </w:rPr>
        <w:t>,</w:t>
      </w:r>
      <w:r w:rsidRPr="00DA4920">
        <w:rPr>
          <w:rFonts w:ascii="Times New Roman" w:hAnsi="Times New Roman"/>
        </w:rPr>
        <w:t xml:space="preserve"> the more </w:t>
      </w:r>
      <w:r w:rsidR="002C6D20" w:rsidRPr="00DA4920">
        <w:rPr>
          <w:rFonts w:ascii="Times New Roman" w:hAnsi="Times New Roman"/>
        </w:rPr>
        <w:t>likely</w:t>
      </w:r>
      <w:r w:rsidRPr="00DA4920">
        <w:rPr>
          <w:rFonts w:ascii="Times New Roman" w:hAnsi="Times New Roman"/>
        </w:rPr>
        <w:t xml:space="preserve"> you are to fall ill</w:t>
      </w:r>
      <w:r w:rsidR="00620C25" w:rsidRPr="00DA4920">
        <w:rPr>
          <w:rFonts w:ascii="Times New Roman" w:hAnsi="Times New Roman"/>
        </w:rPr>
        <w:t xml:space="preserve"> (Felitti 1998)</w:t>
      </w:r>
      <w:r w:rsidRPr="00DA4920">
        <w:rPr>
          <w:rFonts w:ascii="Times New Roman" w:hAnsi="Times New Roman"/>
        </w:rPr>
        <w:t xml:space="preserve">. </w:t>
      </w:r>
      <w:r w:rsidR="00620C25" w:rsidRPr="00DA4920">
        <w:rPr>
          <w:rFonts w:ascii="Times New Roman" w:hAnsi="Times New Roman"/>
        </w:rPr>
        <w:t>R</w:t>
      </w:r>
      <w:r w:rsidRPr="00DA4920">
        <w:rPr>
          <w:rFonts w:ascii="Times New Roman" w:hAnsi="Times New Roman"/>
        </w:rPr>
        <w:t xml:space="preserve">ecent work has confirmed </w:t>
      </w:r>
      <w:r w:rsidR="00620C25" w:rsidRPr="00DA4920">
        <w:rPr>
          <w:rFonts w:ascii="Times New Roman" w:hAnsi="Times New Roman"/>
        </w:rPr>
        <w:t>the</w:t>
      </w:r>
      <w:r w:rsidRPr="00DA4920">
        <w:rPr>
          <w:rFonts w:ascii="Times New Roman" w:hAnsi="Times New Roman"/>
        </w:rPr>
        <w:t xml:space="preserve"> </w:t>
      </w:r>
      <w:r w:rsidR="00FC627A" w:rsidRPr="00DA4920">
        <w:rPr>
          <w:rFonts w:ascii="Times New Roman" w:hAnsi="Times New Roman"/>
        </w:rPr>
        <w:t xml:space="preserve">utility </w:t>
      </w:r>
      <w:r w:rsidR="00620C25" w:rsidRPr="00DA4920">
        <w:rPr>
          <w:rFonts w:ascii="Times New Roman" w:hAnsi="Times New Roman"/>
        </w:rPr>
        <w:t xml:space="preserve">of this approach </w:t>
      </w:r>
      <w:r w:rsidR="00FC627A" w:rsidRPr="00DA4920">
        <w:rPr>
          <w:rFonts w:ascii="Times New Roman" w:hAnsi="Times New Roman"/>
        </w:rPr>
        <w:t xml:space="preserve">in predicting mental </w:t>
      </w:r>
      <w:r w:rsidR="0044207E" w:rsidRPr="00DA4920">
        <w:rPr>
          <w:rFonts w:ascii="Times New Roman" w:hAnsi="Times New Roman"/>
        </w:rPr>
        <w:t xml:space="preserve">health outcomes </w:t>
      </w:r>
      <w:r w:rsidR="00301638" w:rsidRPr="00DA4920">
        <w:rPr>
          <w:rFonts w:ascii="Times New Roman" w:hAnsi="Times New Roman"/>
        </w:rPr>
        <w:t xml:space="preserve">associated with </w:t>
      </w:r>
      <w:r w:rsidR="0044207E" w:rsidRPr="00DA4920">
        <w:rPr>
          <w:rFonts w:ascii="Times New Roman" w:hAnsi="Times New Roman"/>
        </w:rPr>
        <w:t>various form</w:t>
      </w:r>
      <w:r w:rsidR="00620C25" w:rsidRPr="00DA4920">
        <w:rPr>
          <w:rFonts w:ascii="Times New Roman" w:hAnsi="Times New Roman"/>
        </w:rPr>
        <w:t>s of</w:t>
      </w:r>
      <w:r w:rsidR="0044207E" w:rsidRPr="00DA4920">
        <w:rPr>
          <w:rFonts w:ascii="Times New Roman" w:hAnsi="Times New Roman"/>
        </w:rPr>
        <w:t xml:space="preserve"> </w:t>
      </w:r>
      <w:r w:rsidR="00D74DD0" w:rsidRPr="00DA4920">
        <w:rPr>
          <w:rFonts w:ascii="Times New Roman" w:hAnsi="Times New Roman"/>
        </w:rPr>
        <w:t>prospective</w:t>
      </w:r>
      <w:r w:rsidR="0054617B" w:rsidRPr="00DA4920">
        <w:rPr>
          <w:rFonts w:ascii="Times New Roman" w:hAnsi="Times New Roman"/>
        </w:rPr>
        <w:t>ly</w:t>
      </w:r>
      <w:r w:rsidR="00D74DD0" w:rsidRPr="00DA4920">
        <w:rPr>
          <w:rFonts w:ascii="Times New Roman" w:hAnsi="Times New Roman"/>
        </w:rPr>
        <w:t xml:space="preserve"> measured </w:t>
      </w:r>
      <w:r w:rsidR="0044207E" w:rsidRPr="00DA4920">
        <w:rPr>
          <w:rFonts w:ascii="Times New Roman" w:hAnsi="Times New Roman"/>
        </w:rPr>
        <w:t>maltreatment</w:t>
      </w:r>
      <w:r w:rsidR="00D74DD0" w:rsidRPr="00DA4920">
        <w:rPr>
          <w:rFonts w:ascii="Times New Roman" w:hAnsi="Times New Roman"/>
        </w:rPr>
        <w:t xml:space="preserve"> collected contemporaneously in childhood</w:t>
      </w:r>
      <w:r w:rsidR="00620C25"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WYWNob248L0F1dGhvcj48WWVhcj4yMDE1PC9ZZWFyPjxS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WYWNob248L0F1dGhvcj48WWVhcj4yMDE1PC9ZZWFyPjxS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Vachon, Krueger, Rogosch, &amp; Cicchetti, 2015)</w:t>
      </w:r>
      <w:r w:rsidR="00C86BF0" w:rsidRPr="00DA4920">
        <w:rPr>
          <w:rFonts w:ascii="Times New Roman" w:hAnsi="Times New Roman"/>
        </w:rPr>
        <w:fldChar w:fldCharType="end"/>
      </w:r>
      <w:r w:rsidR="00D74DD0" w:rsidRPr="00DA4920">
        <w:rPr>
          <w:rFonts w:ascii="Times New Roman" w:hAnsi="Times New Roman"/>
        </w:rPr>
        <w:t>. However, the limits of this approach</w:t>
      </w:r>
      <w:r w:rsidR="00F26D8B" w:rsidRPr="00DA4920">
        <w:rPr>
          <w:rFonts w:ascii="Times New Roman" w:hAnsi="Times New Roman"/>
        </w:rPr>
        <w:t xml:space="preserve"> will become apparent</w:t>
      </w:r>
      <w:r w:rsidR="00D74DD0" w:rsidRPr="00DA4920">
        <w:rPr>
          <w:rFonts w:ascii="Times New Roman" w:hAnsi="Times New Roman"/>
        </w:rPr>
        <w:t xml:space="preserve"> if future research establishes that </w:t>
      </w:r>
      <w:r w:rsidR="00745B68" w:rsidRPr="00DA4920">
        <w:rPr>
          <w:rFonts w:ascii="Times New Roman" w:hAnsi="Times New Roman"/>
        </w:rPr>
        <w:t>particular</w:t>
      </w:r>
      <w:r w:rsidR="00D74DD0" w:rsidRPr="00DA4920">
        <w:rPr>
          <w:rFonts w:ascii="Times New Roman" w:hAnsi="Times New Roman"/>
        </w:rPr>
        <w:t xml:space="preserve"> adversities have specific long-term effects on adults. For example, Geoffroy and colleagues showe</w:t>
      </w:r>
      <w:r w:rsidR="00745B68" w:rsidRPr="00DA4920">
        <w:rPr>
          <w:rFonts w:ascii="Times New Roman" w:hAnsi="Times New Roman"/>
        </w:rPr>
        <w:t>d that childhood neglect anticipa</w:t>
      </w:r>
      <w:r w:rsidR="00D74DD0" w:rsidRPr="00DA4920">
        <w:rPr>
          <w:rFonts w:ascii="Times New Roman" w:hAnsi="Times New Roman"/>
        </w:rPr>
        <w:t>ted cognitive deficits in adults</w:t>
      </w:r>
      <w:r w:rsidR="0054617B" w:rsidRPr="00DA4920">
        <w:rPr>
          <w:rFonts w:ascii="Times New Roman" w:hAnsi="Times New Roman"/>
        </w:rPr>
        <w:t>,</w:t>
      </w:r>
      <w:r w:rsidR="00D74DD0" w:rsidRPr="00DA4920">
        <w:rPr>
          <w:rFonts w:ascii="Times New Roman" w:hAnsi="Times New Roman"/>
        </w:rPr>
        <w:t xml:space="preserve"> but childhood abuse did not </w:t>
      </w:r>
      <w:r w:rsidR="00C86BF0" w:rsidRPr="00DA4920">
        <w:rPr>
          <w:rFonts w:ascii="Times New Roman" w:hAnsi="Times New Roman"/>
        </w:rPr>
        <w:fldChar w:fldCharType="begin">
          <w:fldData xml:space="preserve">PEVuZE5vdGU+PENpdGU+PEF1dGhvcj5HZW9mZnJveTwvQXV0aG9yPjxZZWFyPjIwMTY8L1llYXI+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HZW9mZnJveTwvQXV0aG9yPjxZZWFyPjIwMTY8L1llYXI+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Geoffroy, Pinto Pereira, Li, &amp; Power, 2016)</w:t>
      </w:r>
      <w:r w:rsidR="00C86BF0" w:rsidRPr="00DA4920">
        <w:rPr>
          <w:rFonts w:ascii="Times New Roman" w:hAnsi="Times New Roman"/>
        </w:rPr>
        <w:fldChar w:fldCharType="end"/>
      </w:r>
      <w:r w:rsidRPr="00DA4920">
        <w:rPr>
          <w:rFonts w:ascii="Times New Roman" w:hAnsi="Times New Roman"/>
        </w:rPr>
        <w:t>.</w:t>
      </w:r>
      <w:r w:rsidR="00745B68" w:rsidRPr="00DA4920">
        <w:rPr>
          <w:rFonts w:ascii="Times New Roman" w:hAnsi="Times New Roman"/>
        </w:rPr>
        <w:t xml:space="preserve"> </w:t>
      </w:r>
      <w:r w:rsidR="00F26D8B" w:rsidRPr="00DA4920">
        <w:rPr>
          <w:rFonts w:ascii="Times New Roman" w:hAnsi="Times New Roman"/>
        </w:rPr>
        <w:t>Moreover, as we note below, there are many forms of early life adversity that are not indexed by the Felitti measure.</w:t>
      </w:r>
    </w:p>
    <w:p w14:paraId="682F193C" w14:textId="001677AD" w:rsidR="00845030" w:rsidRPr="00DA4920" w:rsidRDefault="00FF6AE5" w:rsidP="00845030">
      <w:pPr>
        <w:pStyle w:val="Heading2"/>
        <w:rPr>
          <w:rFonts w:ascii="Times New Roman" w:hAnsi="Times New Roman"/>
        </w:rPr>
      </w:pPr>
      <w:r w:rsidRPr="00DA4920">
        <w:rPr>
          <w:rStyle w:val="Heading2Char"/>
          <w:rFonts w:ascii="Times New Roman" w:hAnsi="Times New Roman"/>
          <w:i/>
        </w:rPr>
        <w:t xml:space="preserve">2) </w:t>
      </w:r>
      <w:r w:rsidR="00F26D8B" w:rsidRPr="00DA4920">
        <w:rPr>
          <w:rStyle w:val="Heading2Char"/>
          <w:rFonts w:ascii="Times New Roman" w:hAnsi="Times New Roman"/>
          <w:i/>
        </w:rPr>
        <w:t>Can ELAs be grouped according to their distinctive</w:t>
      </w:r>
      <w:r w:rsidRPr="00DA4920">
        <w:rPr>
          <w:rStyle w:val="Heading2Char"/>
          <w:rFonts w:ascii="Times New Roman" w:hAnsi="Times New Roman"/>
          <w:i/>
        </w:rPr>
        <w:t xml:space="preserve"> effects both on risk mechan</w:t>
      </w:r>
      <w:r w:rsidR="00F26D8B" w:rsidRPr="00DA4920">
        <w:rPr>
          <w:rStyle w:val="Heading2Char"/>
          <w:rFonts w:ascii="Times New Roman" w:hAnsi="Times New Roman"/>
          <w:i/>
        </w:rPr>
        <w:t>ism</w:t>
      </w:r>
      <w:r w:rsidRPr="00DA4920">
        <w:rPr>
          <w:rStyle w:val="Heading2Char"/>
          <w:rFonts w:ascii="Times New Roman" w:hAnsi="Times New Roman"/>
          <w:i/>
        </w:rPr>
        <w:t>s</w:t>
      </w:r>
      <w:r w:rsidR="00F26D8B" w:rsidRPr="00DA4920">
        <w:rPr>
          <w:rStyle w:val="Heading2Char"/>
          <w:rFonts w:ascii="Times New Roman" w:hAnsi="Times New Roman"/>
          <w:i/>
        </w:rPr>
        <w:t xml:space="preserve"> and health outcomes?</w:t>
      </w:r>
      <w:r w:rsidR="00781808" w:rsidRPr="00DA4920">
        <w:rPr>
          <w:rFonts w:ascii="Times New Roman" w:hAnsi="Times New Roman"/>
        </w:rPr>
        <w:t xml:space="preserve">  </w:t>
      </w:r>
    </w:p>
    <w:p w14:paraId="5D3FF9D8" w14:textId="25CF9192" w:rsidR="00781808" w:rsidRPr="00DA4920" w:rsidRDefault="002659F8" w:rsidP="00053ED3">
      <w:pPr>
        <w:spacing w:line="480" w:lineRule="auto"/>
        <w:ind w:firstLine="720"/>
        <w:rPr>
          <w:rFonts w:ascii="Times New Roman" w:hAnsi="Times New Roman"/>
        </w:rPr>
      </w:pPr>
      <w:r w:rsidRPr="00DA4920">
        <w:rPr>
          <w:rFonts w:ascii="Times New Roman" w:hAnsi="Times New Roman"/>
        </w:rPr>
        <w:t>Research</w:t>
      </w:r>
      <w:r w:rsidR="00DC6BB1" w:rsidRPr="00DA4920">
        <w:rPr>
          <w:rFonts w:ascii="Times New Roman" w:hAnsi="Times New Roman"/>
        </w:rPr>
        <w:t xml:space="preserve"> now explore</w:t>
      </w:r>
      <w:r w:rsidRPr="00DA4920">
        <w:rPr>
          <w:rFonts w:ascii="Times New Roman" w:hAnsi="Times New Roman"/>
        </w:rPr>
        <w:t>s</w:t>
      </w:r>
      <w:r w:rsidR="002351E9" w:rsidRPr="00DA4920">
        <w:rPr>
          <w:rFonts w:ascii="Times New Roman" w:hAnsi="Times New Roman"/>
        </w:rPr>
        <w:t xml:space="preserve"> whether</w:t>
      </w:r>
      <w:r w:rsidR="00AA0A90" w:rsidRPr="00DA4920">
        <w:rPr>
          <w:rFonts w:ascii="Times New Roman" w:hAnsi="Times New Roman"/>
        </w:rPr>
        <w:t xml:space="preserve"> distinct </w:t>
      </w:r>
      <w:r w:rsidR="00FF3DE2" w:rsidRPr="00DA4920">
        <w:rPr>
          <w:rFonts w:ascii="Times New Roman" w:hAnsi="Times New Roman"/>
        </w:rPr>
        <w:t>dimensions</w:t>
      </w:r>
      <w:r w:rsidR="00FF3DE2" w:rsidRPr="00DA4920" w:rsidDel="00FF3DE2">
        <w:rPr>
          <w:rFonts w:ascii="Times New Roman" w:hAnsi="Times New Roman"/>
        </w:rPr>
        <w:t xml:space="preserve"> </w:t>
      </w:r>
      <w:r w:rsidR="00AA0A90" w:rsidRPr="00DA4920">
        <w:rPr>
          <w:rFonts w:ascii="Times New Roman" w:hAnsi="Times New Roman"/>
        </w:rPr>
        <w:t>of adversity have different</w:t>
      </w:r>
      <w:r w:rsidR="00620C25" w:rsidRPr="00DA4920">
        <w:rPr>
          <w:rFonts w:ascii="Times New Roman" w:hAnsi="Times New Roman"/>
        </w:rPr>
        <w:t>ial</w:t>
      </w:r>
      <w:r w:rsidR="00AA0A90" w:rsidRPr="00DA4920">
        <w:rPr>
          <w:rFonts w:ascii="Times New Roman" w:hAnsi="Times New Roman"/>
        </w:rPr>
        <w:t xml:space="preserve"> impacts on the brain</w:t>
      </w:r>
      <w:r w:rsidR="005E260F" w:rsidRPr="00DA4920">
        <w:rPr>
          <w:rFonts w:ascii="Times New Roman" w:hAnsi="Times New Roman"/>
        </w:rPr>
        <w:t xml:space="preserve">, </w:t>
      </w:r>
      <w:r w:rsidR="00AA0A90" w:rsidRPr="00DA4920">
        <w:rPr>
          <w:rFonts w:ascii="Times New Roman" w:hAnsi="Times New Roman"/>
        </w:rPr>
        <w:t>biology</w:t>
      </w:r>
      <w:r w:rsidR="0054617B" w:rsidRPr="00DA4920">
        <w:rPr>
          <w:rFonts w:ascii="Times New Roman" w:hAnsi="Times New Roman"/>
        </w:rPr>
        <w:t>,</w:t>
      </w:r>
      <w:r w:rsidR="005E260F" w:rsidRPr="00DA4920">
        <w:rPr>
          <w:rFonts w:ascii="Times New Roman" w:hAnsi="Times New Roman"/>
        </w:rPr>
        <w:t xml:space="preserve"> and health outcomes</w:t>
      </w:r>
      <w:r w:rsidR="00AA0A90" w:rsidRPr="00DA4920">
        <w:rPr>
          <w:rFonts w:ascii="Times New Roman" w:hAnsi="Times New Roman"/>
        </w:rPr>
        <w:t xml:space="preserve">. </w:t>
      </w:r>
      <w:r w:rsidR="000950BE" w:rsidRPr="00DA4920">
        <w:rPr>
          <w:rFonts w:ascii="Times New Roman" w:hAnsi="Times New Roman"/>
        </w:rPr>
        <w:t xml:space="preserve">For example, </w:t>
      </w:r>
      <w:r w:rsidR="00DC6BB1" w:rsidRPr="00DA4920">
        <w:rPr>
          <w:rFonts w:ascii="Times New Roman" w:hAnsi="Times New Roman"/>
        </w:rPr>
        <w:t xml:space="preserve">McLaughlin and </w:t>
      </w:r>
      <w:r w:rsidR="00F1421B" w:rsidRPr="00DA4920">
        <w:rPr>
          <w:rFonts w:ascii="Times New Roman" w:hAnsi="Times New Roman"/>
        </w:rPr>
        <w:t xml:space="preserve">colleague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cLaughlin&lt;/Author&gt;&lt;Year&gt;2014&lt;/Year&gt;&lt;RecNum&gt;111871&lt;/RecNum&gt;&lt;DisplayText&gt;(McLaughlin, Sheridan, &amp;amp; Lambert, 2014)&lt;/DisplayText&gt;&lt;record&gt;&lt;rec-number&gt;111871&lt;/rec-number&gt;&lt;foreign-keys&gt;&lt;key app="EN" db-id="2pwxxvadl9ad9ueaetr5d2t8zrvft22aa25a" timestamp="1453311886"&gt;111871&lt;/key&gt;&lt;key app="ENWeb" db-id=""&gt;0&lt;/key&gt;&lt;/foreign-keys&gt;&lt;ref-type name="Journal Article"&gt;17&lt;/ref-type&gt;&lt;contributors&gt;&lt;authors&gt;&lt;author&gt;McLaughlin, K. A.&lt;/author&gt;&lt;author&gt;Sheridan, M. A.&lt;/author&gt;&lt;author&gt;Lambert, H. K.&lt;/author&gt;&lt;/authors&gt;&lt;/contributors&gt;&lt;titles&gt;&lt;title&gt;Childhood adversity and neural development: deprivation and threat as distinct dimensions of early experience&lt;/title&gt;&lt;secondary-title&gt;Neurosci Biobehav Rev&lt;/secondary-title&gt;&lt;/titles&gt;&lt;periodical&gt;&lt;full-title&gt;Neurosci Biobehav Rev&lt;/full-title&gt;&lt;/periodical&gt;&lt;pages&gt;578-91&lt;/pages&gt;&lt;volume&gt;47&lt;/volume&gt;&lt;keywords&gt;&lt;keyword&gt;Animals&lt;/keyword&gt;&lt;keyword&gt;Fear/*physiology&lt;/keyword&gt;&lt;keyword&gt;Humans&lt;/keyword&gt;&lt;keyword&gt;*Life Change Events&lt;/keyword&gt;&lt;keyword&gt;*Maternal Deprivation&lt;/keyword&gt;&lt;keyword&gt;Models, Animal&lt;/keyword&gt;&lt;keyword&gt;Neurogenesis/*physiology&lt;/keyword&gt;&lt;keyword&gt;Sensory Deprivation/physiology&lt;/keyword&gt;&lt;keyword&gt;Stress, Psychological/*physiopathology&lt;/keyword&gt;&lt;/keywords&gt;&lt;dates&gt;&lt;year&gt;2014&lt;/year&gt;&lt;pub-dates&gt;&lt;date&gt;Nov&lt;/date&gt;&lt;/pub-dates&gt;&lt;/dates&gt;&lt;isbn&gt;1873-7528 (Electronic)&amp;#xD;0149-7634 (Linking)&lt;/isbn&gt;&lt;accession-num&gt;25454359&lt;/accession-num&gt;&lt;urls&gt;&lt;related-urls&gt;&lt;url&gt;http://www.ncbi.nlm.nih.gov/pubmed/25454359&lt;/url&gt;&lt;/related-urls&gt;&lt;/urls&gt;&lt;custom2&gt;PMC4308474&lt;/custom2&gt;&lt;electronic-resource-num&gt;10.1016/j.neubiorev.2014.10.012&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2014)</w:t>
      </w:r>
      <w:r w:rsidR="00C86BF0" w:rsidRPr="00DA4920">
        <w:rPr>
          <w:rFonts w:ascii="Times New Roman" w:hAnsi="Times New Roman"/>
        </w:rPr>
        <w:fldChar w:fldCharType="end"/>
      </w:r>
      <w:r w:rsidR="00781808" w:rsidRPr="00DA4920">
        <w:rPr>
          <w:rFonts w:ascii="Times New Roman" w:hAnsi="Times New Roman"/>
        </w:rPr>
        <w:t xml:space="preserve"> </w:t>
      </w:r>
      <w:r w:rsidR="00DC6BB1" w:rsidRPr="00DA4920">
        <w:rPr>
          <w:rFonts w:ascii="Times New Roman" w:hAnsi="Times New Roman"/>
        </w:rPr>
        <w:lastRenderedPageBreak/>
        <w:t xml:space="preserve">have </w:t>
      </w:r>
      <w:r w:rsidR="00781808" w:rsidRPr="00DA4920">
        <w:rPr>
          <w:rFonts w:ascii="Times New Roman" w:hAnsi="Times New Roman"/>
        </w:rPr>
        <w:t>proposed two</w:t>
      </w:r>
      <w:r w:rsidR="00DC6BB1" w:rsidRPr="00DA4920">
        <w:rPr>
          <w:rFonts w:ascii="Times New Roman" w:hAnsi="Times New Roman"/>
        </w:rPr>
        <w:t>. First, d</w:t>
      </w:r>
      <w:r w:rsidR="00781808" w:rsidRPr="00DA4920">
        <w:rPr>
          <w:rFonts w:ascii="Times New Roman" w:hAnsi="Times New Roman"/>
        </w:rPr>
        <w:t xml:space="preserve">eprivation </w:t>
      </w:r>
      <w:r w:rsidR="00AA0A90" w:rsidRPr="00DA4920">
        <w:rPr>
          <w:rFonts w:ascii="Times New Roman" w:hAnsi="Times New Roman"/>
        </w:rPr>
        <w:t xml:space="preserve">– the lack of social and cognitive stimulation important for normal brain development -- </w:t>
      </w:r>
      <w:r w:rsidR="00781808" w:rsidRPr="00DA4920">
        <w:rPr>
          <w:rFonts w:ascii="Times New Roman" w:hAnsi="Times New Roman"/>
        </w:rPr>
        <w:t>is conspicuous in children in extended care</w:t>
      </w:r>
      <w:r w:rsidR="00086CE9" w:rsidRPr="00DA4920">
        <w:rPr>
          <w:rFonts w:ascii="Times New Roman" w:hAnsi="Times New Roman"/>
        </w:rPr>
        <w:t xml:space="preserve"> in poorly run institutions</w:t>
      </w:r>
      <w:r w:rsidR="00AA0A90" w:rsidRPr="00DA4920">
        <w:rPr>
          <w:rFonts w:ascii="Times New Roman" w:hAnsi="Times New Roman"/>
        </w:rPr>
        <w:t>.</w:t>
      </w:r>
      <w:r w:rsidR="00781808" w:rsidRPr="00DA4920">
        <w:rPr>
          <w:rFonts w:ascii="Times New Roman" w:hAnsi="Times New Roman"/>
        </w:rPr>
        <w:t xml:space="preserve"> </w:t>
      </w:r>
      <w:r w:rsidR="00351404" w:rsidRPr="00DA4920">
        <w:rPr>
          <w:rFonts w:ascii="Times New Roman" w:hAnsi="Times New Roman"/>
        </w:rPr>
        <w:t xml:space="preserve">McLaughlin and </w:t>
      </w:r>
      <w:r w:rsidR="00F1421B" w:rsidRPr="00DA4920">
        <w:rPr>
          <w:rFonts w:ascii="Times New Roman" w:hAnsi="Times New Roman"/>
        </w:rPr>
        <w:t xml:space="preserve">colleagues </w:t>
      </w:r>
      <w:r w:rsidR="00351404" w:rsidRPr="00DA4920">
        <w:rPr>
          <w:rFonts w:ascii="Times New Roman" w:hAnsi="Times New Roman"/>
        </w:rPr>
        <w:t>suggest that d</w:t>
      </w:r>
      <w:r w:rsidR="00AA0A90" w:rsidRPr="00DA4920">
        <w:rPr>
          <w:rFonts w:ascii="Times New Roman" w:hAnsi="Times New Roman"/>
        </w:rPr>
        <w:t xml:space="preserve">eprivation has </w:t>
      </w:r>
      <w:r w:rsidR="00781808" w:rsidRPr="00DA4920">
        <w:rPr>
          <w:rFonts w:ascii="Times New Roman" w:hAnsi="Times New Roman"/>
        </w:rPr>
        <w:t xml:space="preserve">consequences for development of the cortex in frontal and temporal lobes </w:t>
      </w:r>
      <w:r w:rsidR="00620C25" w:rsidRPr="00DA4920">
        <w:rPr>
          <w:rFonts w:ascii="Times New Roman" w:hAnsi="Times New Roman"/>
        </w:rPr>
        <w:t>and is associated with</w:t>
      </w:r>
      <w:r w:rsidR="00781808" w:rsidRPr="00DA4920">
        <w:rPr>
          <w:rFonts w:ascii="Times New Roman" w:hAnsi="Times New Roman"/>
        </w:rPr>
        <w:t xml:space="preserve"> deficits in language and cognitive function. </w:t>
      </w:r>
      <w:r w:rsidR="00DC6BB1" w:rsidRPr="00DA4920">
        <w:rPr>
          <w:rFonts w:ascii="Times New Roman" w:hAnsi="Times New Roman"/>
        </w:rPr>
        <w:t>Second, t</w:t>
      </w:r>
      <w:r w:rsidR="00781808" w:rsidRPr="00DA4920">
        <w:rPr>
          <w:rFonts w:ascii="Times New Roman" w:hAnsi="Times New Roman"/>
        </w:rPr>
        <w:t>hreat is a central feature of physical and sexual abuse</w:t>
      </w:r>
      <w:r w:rsidR="00AA0A90" w:rsidRPr="00DA4920">
        <w:rPr>
          <w:rFonts w:ascii="Times New Roman" w:hAnsi="Times New Roman"/>
        </w:rPr>
        <w:t>. M</w:t>
      </w:r>
      <w:r w:rsidR="00781808" w:rsidRPr="00DA4920">
        <w:rPr>
          <w:rFonts w:ascii="Times New Roman" w:hAnsi="Times New Roman"/>
        </w:rPr>
        <w:t>ediated thr</w:t>
      </w:r>
      <w:r w:rsidR="00086CE9" w:rsidRPr="00DA4920">
        <w:rPr>
          <w:rFonts w:ascii="Times New Roman" w:hAnsi="Times New Roman"/>
        </w:rPr>
        <w:t>ough activation of the HPA axis</w:t>
      </w:r>
      <w:r w:rsidR="00AA0A90" w:rsidRPr="00DA4920">
        <w:rPr>
          <w:rFonts w:ascii="Times New Roman" w:hAnsi="Times New Roman"/>
        </w:rPr>
        <w:t xml:space="preserve">, studies of </w:t>
      </w:r>
      <w:r w:rsidR="00434991" w:rsidRPr="00DA4920">
        <w:rPr>
          <w:rFonts w:ascii="Times New Roman" w:hAnsi="Times New Roman"/>
        </w:rPr>
        <w:t>animal</w:t>
      </w:r>
      <w:r w:rsidR="00AA0A90" w:rsidRPr="00DA4920">
        <w:rPr>
          <w:rFonts w:ascii="Times New Roman" w:hAnsi="Times New Roman"/>
        </w:rPr>
        <w:t>s</w:t>
      </w:r>
      <w:r w:rsidR="00434991" w:rsidRPr="00DA4920">
        <w:rPr>
          <w:rFonts w:ascii="Times New Roman" w:hAnsi="Times New Roman"/>
        </w:rPr>
        <w:t xml:space="preserve"> </w:t>
      </w:r>
      <w:r w:rsidR="00AA0A90" w:rsidRPr="00DA4920">
        <w:rPr>
          <w:rFonts w:ascii="Times New Roman" w:hAnsi="Times New Roman"/>
        </w:rPr>
        <w:t>exposed to early life threat reveal</w:t>
      </w:r>
      <w:r w:rsidR="00781808" w:rsidRPr="00DA4920">
        <w:rPr>
          <w:rFonts w:ascii="Times New Roman" w:hAnsi="Times New Roman"/>
        </w:rPr>
        <w:t xml:space="preserve"> anatomical and functional changes in hippocampus, amygdale</w:t>
      </w:r>
      <w:r w:rsidR="00AA0A90" w:rsidRPr="00DA4920">
        <w:rPr>
          <w:rFonts w:ascii="Times New Roman" w:hAnsi="Times New Roman"/>
        </w:rPr>
        <w:t>,</w:t>
      </w:r>
      <w:r w:rsidR="00781808" w:rsidRPr="00DA4920">
        <w:rPr>
          <w:rFonts w:ascii="Times New Roman" w:hAnsi="Times New Roman"/>
        </w:rPr>
        <w:t xml:space="preserve"> and ventromedial prefrontal context with impaired fear extinction learning</w:t>
      </w:r>
      <w:r w:rsidR="002351E9"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cLaughlin&lt;/Author&gt;&lt;Year&gt;2014&lt;/Year&gt;&lt;RecNum&gt;111871&lt;/RecNum&gt;&lt;DisplayText&gt;(McLaughlin et al., 2014)&lt;/DisplayText&gt;&lt;record&gt;&lt;rec-number&gt;111871&lt;/rec-number&gt;&lt;foreign-keys&gt;&lt;key app="EN" db-id="2pwxxvadl9ad9ueaetr5d2t8zrvft22aa25a" timestamp="1453311886"&gt;111871&lt;/key&gt;&lt;key app="ENWeb" db-id=""&gt;0&lt;/key&gt;&lt;/foreign-keys&gt;&lt;ref-type name="Journal Article"&gt;17&lt;/ref-type&gt;&lt;contributors&gt;&lt;authors&gt;&lt;author&gt;McLaughlin, K. A.&lt;/author&gt;&lt;author&gt;Sheridan, M. A.&lt;/author&gt;&lt;author&gt;Lambert, H. K.&lt;/author&gt;&lt;/authors&gt;&lt;/contributors&gt;&lt;titles&gt;&lt;title&gt;Childhood adversity and neural development: deprivation and threat as distinct dimensions of early experience&lt;/title&gt;&lt;secondary-title&gt;Neurosci Biobehav Rev&lt;/secondary-title&gt;&lt;/titles&gt;&lt;periodical&gt;&lt;full-title&gt;Neurosci Biobehav Rev&lt;/full-title&gt;&lt;/periodical&gt;&lt;pages&gt;578-91&lt;/pages&gt;&lt;volume&gt;47&lt;/volume&gt;&lt;keywords&gt;&lt;keyword&gt;Animals&lt;/keyword&gt;&lt;keyword&gt;Fear/*physiology&lt;/keyword&gt;&lt;keyword&gt;Humans&lt;/keyword&gt;&lt;keyword&gt;*Life Change Events&lt;/keyword&gt;&lt;keyword&gt;*Maternal Deprivation&lt;/keyword&gt;&lt;keyword&gt;Models, Animal&lt;/keyword&gt;&lt;keyword&gt;Neurogenesis/*physiology&lt;/keyword&gt;&lt;keyword&gt;Sensory Deprivation/physiology&lt;/keyword&gt;&lt;keyword&gt;Stress, Psychological/*physiopathology&lt;/keyword&gt;&lt;/keywords&gt;&lt;dates&gt;&lt;year&gt;2014&lt;/year&gt;&lt;pub-dates&gt;&lt;date&gt;Nov&lt;/date&gt;&lt;/pub-dates&gt;&lt;/dates&gt;&lt;isbn&gt;1873-7528 (Electronic)&amp;#xD;0149-7634 (Linking)&lt;/isbn&gt;&lt;accession-num&gt;25454359&lt;/accession-num&gt;&lt;urls&gt;&lt;related-urls&gt;&lt;url&gt;http://www.ncbi.nlm.nih.gov/pubmed/25454359&lt;/url&gt;&lt;/related-urls&gt;&lt;/urls&gt;&lt;custom2&gt;PMC4308474&lt;/custom2&gt;&lt;electronic-resource-num&gt;10.1016/j.neubiorev.2014.10.012&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cLaughlin</w:t>
      </w:r>
      <w:r w:rsidR="00F1421B" w:rsidRPr="00DA4920">
        <w:rPr>
          <w:rFonts w:ascii="Times New Roman" w:hAnsi="Times New Roman"/>
          <w:noProof/>
        </w:rPr>
        <w:t>, Sheridan, &amp; Lambert</w:t>
      </w:r>
      <w:r w:rsidR="00C86BF0" w:rsidRPr="00DA4920">
        <w:rPr>
          <w:rFonts w:ascii="Times New Roman" w:hAnsi="Times New Roman"/>
          <w:noProof/>
        </w:rPr>
        <w:t>, 2014)</w:t>
      </w:r>
      <w:r w:rsidR="00C86BF0" w:rsidRPr="00DA4920">
        <w:rPr>
          <w:rFonts w:ascii="Times New Roman" w:hAnsi="Times New Roman"/>
        </w:rPr>
        <w:fldChar w:fldCharType="end"/>
      </w:r>
      <w:r w:rsidR="00781808" w:rsidRPr="00DA4920">
        <w:rPr>
          <w:rFonts w:ascii="Times New Roman" w:hAnsi="Times New Roman"/>
        </w:rPr>
        <w:t xml:space="preserve">. </w:t>
      </w:r>
      <w:r w:rsidR="00AA0A90" w:rsidRPr="00DA4920">
        <w:rPr>
          <w:rFonts w:ascii="Times New Roman" w:hAnsi="Times New Roman"/>
        </w:rPr>
        <w:t xml:space="preserve">In humans, heightened amygdala activity to threatening stimuli has been demonstrated in children exposed to </w:t>
      </w:r>
      <w:r w:rsidR="00905B23" w:rsidRPr="00DA4920">
        <w:rPr>
          <w:rFonts w:ascii="Times New Roman" w:hAnsi="Times New Roman"/>
        </w:rPr>
        <w:t>family violence</w:t>
      </w:r>
      <w:r w:rsidR="00AA0A90" w:rsidRPr="00DA4920">
        <w:rPr>
          <w:rFonts w:ascii="Times New Roman" w:hAnsi="Times New Roman"/>
        </w:rPr>
        <w:t xml:space="preserve">, suggesting </w:t>
      </w:r>
      <w:r w:rsidR="002351E9" w:rsidRPr="00DA4920">
        <w:rPr>
          <w:rFonts w:ascii="Times New Roman" w:hAnsi="Times New Roman"/>
        </w:rPr>
        <w:t xml:space="preserve">a distinct </w:t>
      </w:r>
      <w:r w:rsidR="00620C25" w:rsidRPr="00DA4920">
        <w:rPr>
          <w:rFonts w:ascii="Times New Roman" w:hAnsi="Times New Roman"/>
        </w:rPr>
        <w:t xml:space="preserve">neural </w:t>
      </w:r>
      <w:r w:rsidR="002351E9" w:rsidRPr="00DA4920">
        <w:rPr>
          <w:rFonts w:ascii="Times New Roman" w:hAnsi="Times New Roman"/>
        </w:rPr>
        <w:t xml:space="preserve">signature </w:t>
      </w:r>
      <w:r w:rsidR="00226257" w:rsidRPr="00DA4920">
        <w:rPr>
          <w:rFonts w:ascii="Times New Roman" w:hAnsi="Times New Roman"/>
        </w:rPr>
        <w:t xml:space="preserve">of </w:t>
      </w:r>
      <w:r w:rsidR="002351E9" w:rsidRPr="00DA4920">
        <w:rPr>
          <w:rFonts w:ascii="Times New Roman" w:hAnsi="Times New Roman"/>
        </w:rPr>
        <w:t xml:space="preserve">heightened threat sensitivity </w:t>
      </w:r>
      <w:r w:rsidR="00AA0A90" w:rsidRPr="00DA4920">
        <w:rPr>
          <w:rFonts w:ascii="Times New Roman" w:hAnsi="Times New Roman"/>
        </w:rPr>
        <w:t>(McCrory et al, 2011)</w:t>
      </w:r>
      <w:r w:rsidR="00781808" w:rsidRPr="00DA4920">
        <w:rPr>
          <w:rFonts w:ascii="Times New Roman" w:hAnsi="Times New Roman"/>
        </w:rPr>
        <w:t xml:space="preserve">. </w:t>
      </w:r>
      <w:r w:rsidR="00620C25" w:rsidRPr="00DA4920">
        <w:rPr>
          <w:rFonts w:ascii="Times New Roman" w:hAnsi="Times New Roman"/>
        </w:rPr>
        <w:t>D</w:t>
      </w:r>
      <w:r w:rsidR="00781808" w:rsidRPr="00DA4920">
        <w:rPr>
          <w:rFonts w:ascii="Times New Roman" w:hAnsi="Times New Roman"/>
        </w:rPr>
        <w:t xml:space="preserve">istinguishing between deprivation and threat and their related </w:t>
      </w:r>
      <w:r w:rsidR="0054617B" w:rsidRPr="00DA4920">
        <w:rPr>
          <w:rFonts w:ascii="Times New Roman" w:hAnsi="Times New Roman"/>
        </w:rPr>
        <w:t xml:space="preserve">psychological and </w:t>
      </w:r>
      <w:r w:rsidR="00781808" w:rsidRPr="00DA4920">
        <w:rPr>
          <w:rFonts w:ascii="Times New Roman" w:hAnsi="Times New Roman"/>
        </w:rPr>
        <w:t xml:space="preserve">physiological effects </w:t>
      </w:r>
      <w:r w:rsidR="00620C25" w:rsidRPr="00DA4920">
        <w:rPr>
          <w:rFonts w:ascii="Times New Roman" w:hAnsi="Times New Roman"/>
        </w:rPr>
        <w:t>holds</w:t>
      </w:r>
      <w:r w:rsidR="00781808" w:rsidRPr="00DA4920">
        <w:rPr>
          <w:rFonts w:ascii="Times New Roman" w:hAnsi="Times New Roman"/>
        </w:rPr>
        <w:t xml:space="preserve"> potential for </w:t>
      </w:r>
      <w:r w:rsidR="00620C25" w:rsidRPr="00DA4920">
        <w:rPr>
          <w:rFonts w:ascii="Times New Roman" w:hAnsi="Times New Roman"/>
        </w:rPr>
        <w:t>elucidating</w:t>
      </w:r>
      <w:r w:rsidR="00781808" w:rsidRPr="00DA4920">
        <w:rPr>
          <w:rFonts w:ascii="Times New Roman" w:hAnsi="Times New Roman"/>
        </w:rPr>
        <w:t xml:space="preserve"> </w:t>
      </w:r>
      <w:r w:rsidR="00905B23" w:rsidRPr="00DA4920">
        <w:rPr>
          <w:rFonts w:ascii="Times New Roman" w:hAnsi="Times New Roman"/>
        </w:rPr>
        <w:t xml:space="preserve">differential pathways </w:t>
      </w:r>
      <w:r w:rsidR="00620C25" w:rsidRPr="00DA4920">
        <w:rPr>
          <w:rFonts w:ascii="Times New Roman" w:hAnsi="Times New Roman"/>
        </w:rPr>
        <w:t>through</w:t>
      </w:r>
      <w:r w:rsidR="00905B23" w:rsidRPr="00DA4920">
        <w:rPr>
          <w:rFonts w:ascii="Times New Roman" w:hAnsi="Times New Roman"/>
        </w:rPr>
        <w:t xml:space="preserve"> which exposures become biologically embedded,</w:t>
      </w:r>
      <w:r w:rsidR="00781808" w:rsidRPr="00DA4920">
        <w:rPr>
          <w:rFonts w:ascii="Times New Roman" w:hAnsi="Times New Roman"/>
        </w:rPr>
        <w:t xml:space="preserve"> leading to variations in la</w:t>
      </w:r>
      <w:r w:rsidR="002351E9" w:rsidRPr="00DA4920">
        <w:rPr>
          <w:rFonts w:ascii="Times New Roman" w:hAnsi="Times New Roman"/>
        </w:rPr>
        <w:t>t</w:t>
      </w:r>
      <w:r w:rsidR="00781808" w:rsidRPr="00DA4920">
        <w:rPr>
          <w:rFonts w:ascii="Times New Roman" w:hAnsi="Times New Roman"/>
        </w:rPr>
        <w:t>er</w:t>
      </w:r>
      <w:r w:rsidR="002351E9" w:rsidRPr="00DA4920">
        <w:rPr>
          <w:rFonts w:ascii="Times New Roman" w:hAnsi="Times New Roman"/>
        </w:rPr>
        <w:t xml:space="preserve"> health </w:t>
      </w:r>
      <w:r w:rsidR="00781808" w:rsidRPr="00DA4920">
        <w:rPr>
          <w:rFonts w:ascii="Times New Roman" w:hAnsi="Times New Roman"/>
        </w:rPr>
        <w:t xml:space="preserve">outcomes, as seen for example with cognition and mental health </w:t>
      </w:r>
      <w:r w:rsidR="00C86BF0" w:rsidRPr="00DA4920">
        <w:rPr>
          <w:rFonts w:ascii="Times New Roman" w:hAnsi="Times New Roman"/>
        </w:rPr>
        <w:fldChar w:fldCharType="begin">
          <w:fldData xml:space="preserve">PEVuZE5vdGU+PENpdGU+PEF1dGhvcj5HZW9mZnJveTwvQXV0aG9yPjxZZWFyPjIwMTY8L1llYXI+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HZW9mZnJveTwvQXV0aG9yPjxZZWFyPjIwMTY8L1llYXI+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Geoffroy et al., 2016)</w:t>
      </w:r>
      <w:r w:rsidR="00C86BF0" w:rsidRPr="00DA4920">
        <w:rPr>
          <w:rFonts w:ascii="Times New Roman" w:hAnsi="Times New Roman"/>
        </w:rPr>
        <w:fldChar w:fldCharType="end"/>
      </w:r>
      <w:r w:rsidR="00745B68" w:rsidRPr="00DA4920">
        <w:rPr>
          <w:rFonts w:ascii="Times New Roman" w:hAnsi="Times New Roman"/>
        </w:rPr>
        <w:t>.</w:t>
      </w:r>
    </w:p>
    <w:p w14:paraId="30F28D42" w14:textId="73BEC612" w:rsidR="0043178D" w:rsidRPr="00DA4920" w:rsidRDefault="0040238F" w:rsidP="00053ED3">
      <w:pPr>
        <w:spacing w:line="480" w:lineRule="auto"/>
        <w:ind w:firstLine="720"/>
        <w:rPr>
          <w:rFonts w:ascii="Times New Roman" w:hAnsi="Times New Roman"/>
        </w:rPr>
      </w:pPr>
      <w:r w:rsidRPr="00DA4920">
        <w:rPr>
          <w:rFonts w:ascii="Times New Roman" w:hAnsi="Times New Roman"/>
        </w:rPr>
        <w:t xml:space="preserve">Other </w:t>
      </w:r>
      <w:r w:rsidR="00620C25" w:rsidRPr="00DA4920">
        <w:rPr>
          <w:rFonts w:ascii="Times New Roman" w:hAnsi="Times New Roman"/>
        </w:rPr>
        <w:t>potential dimension</w:t>
      </w:r>
      <w:r w:rsidRPr="00DA4920">
        <w:rPr>
          <w:rFonts w:ascii="Times New Roman" w:hAnsi="Times New Roman"/>
        </w:rPr>
        <w:t>s</w:t>
      </w:r>
      <w:r w:rsidR="00F26D8B" w:rsidRPr="00DA4920">
        <w:rPr>
          <w:rFonts w:ascii="Times New Roman" w:hAnsi="Times New Roman"/>
        </w:rPr>
        <w:t xml:space="preserve"> that may group some events together for impact on health</w:t>
      </w:r>
      <w:r w:rsidRPr="00DA4920">
        <w:rPr>
          <w:rFonts w:ascii="Times New Roman" w:hAnsi="Times New Roman"/>
        </w:rPr>
        <w:t xml:space="preserve"> include</w:t>
      </w:r>
      <w:r w:rsidR="00781808" w:rsidRPr="00DA4920">
        <w:rPr>
          <w:rFonts w:ascii="Times New Roman" w:hAnsi="Times New Roman"/>
        </w:rPr>
        <w:t xml:space="preserve"> unpredictability </w:t>
      </w:r>
      <w:r w:rsidR="00D905B4" w:rsidRPr="00DA4920">
        <w:rPr>
          <w:rFonts w:ascii="Times New Roman" w:hAnsi="Times New Roman"/>
        </w:rPr>
        <w:t xml:space="preserve">in the child’s environment, for example, in </w:t>
      </w:r>
      <w:r w:rsidR="00781808" w:rsidRPr="00DA4920">
        <w:rPr>
          <w:rFonts w:ascii="Times New Roman" w:hAnsi="Times New Roman"/>
        </w:rPr>
        <w:t>parental behavior, residential location, co-habitation</w:t>
      </w:r>
      <w:r w:rsidR="00905B23" w:rsidRPr="00DA4920">
        <w:rPr>
          <w:rFonts w:ascii="Times New Roman" w:hAnsi="Times New Roman"/>
        </w:rPr>
        <w:t>,</w:t>
      </w:r>
      <w:r w:rsidR="00781808" w:rsidRPr="00DA4920">
        <w:rPr>
          <w:rFonts w:ascii="Times New Roman" w:hAnsi="Times New Roman"/>
        </w:rPr>
        <w:t xml:space="preserve"> or employment status</w:t>
      </w:r>
      <w:r w:rsidR="00620C25" w:rsidRPr="00DA4920">
        <w:rPr>
          <w:rFonts w:ascii="Times New Roman" w:hAnsi="Times New Roman"/>
        </w:rPr>
        <w:t>.</w:t>
      </w:r>
      <w:r w:rsidR="00905B23" w:rsidRPr="00DA4920">
        <w:rPr>
          <w:rFonts w:ascii="Times New Roman" w:hAnsi="Times New Roman"/>
        </w:rPr>
        <w:t xml:space="preserve"> </w:t>
      </w:r>
      <w:r w:rsidRPr="00DA4920">
        <w:rPr>
          <w:rFonts w:ascii="Times New Roman" w:hAnsi="Times New Roman"/>
        </w:rPr>
        <w:t xml:space="preserve">Unpredictability </w:t>
      </w:r>
      <w:r w:rsidR="00781808" w:rsidRPr="00DA4920">
        <w:rPr>
          <w:rFonts w:ascii="Times New Roman" w:hAnsi="Times New Roman"/>
        </w:rPr>
        <w:t xml:space="preserve">has been modeled in animals and </w:t>
      </w:r>
      <w:r w:rsidR="00905B23" w:rsidRPr="00DA4920">
        <w:rPr>
          <w:rFonts w:ascii="Times New Roman" w:hAnsi="Times New Roman"/>
        </w:rPr>
        <w:t xml:space="preserve">is </w:t>
      </w:r>
      <w:r w:rsidR="00781808" w:rsidRPr="00DA4920">
        <w:rPr>
          <w:rFonts w:ascii="Times New Roman" w:hAnsi="Times New Roman"/>
        </w:rPr>
        <w:t>associated with impaired development in human studies (</w:t>
      </w:r>
      <w:r w:rsidR="00004F50" w:rsidRPr="00DA4920">
        <w:rPr>
          <w:rFonts w:ascii="Times New Roman" w:hAnsi="Times New Roman"/>
        </w:rPr>
        <w:t xml:space="preserve">e.g., </w:t>
      </w:r>
      <w:r w:rsidR="00C12F75" w:rsidRPr="00DA4920">
        <w:rPr>
          <w:rFonts w:ascii="Times New Roman" w:hAnsi="Times New Roman"/>
        </w:rPr>
        <w:fldChar w:fldCharType="begin">
          <w:fldData xml:space="preserve">PEVuZE5vdGU+PENpdGU+PEF1dGhvcj5CYXJhbTwvQXV0aG9yPjxZZWFyPjIwMTI8L1llYXI+PFJl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==
</w:fldData>
        </w:fldChar>
      </w:r>
      <w:r w:rsidR="00C12F75" w:rsidRPr="00DA4920">
        <w:rPr>
          <w:rFonts w:ascii="Times New Roman" w:hAnsi="Times New Roman"/>
        </w:rPr>
        <w:instrText xml:space="preserve"> ADDIN EN.CITE </w:instrText>
      </w:r>
      <w:r w:rsidR="00C12F75" w:rsidRPr="00DA4920">
        <w:rPr>
          <w:rFonts w:ascii="Times New Roman" w:hAnsi="Times New Roman"/>
        </w:rPr>
        <w:fldChar w:fldCharType="begin">
          <w:fldData xml:space="preserve">PEVuZE5vdGU+PENpdGU+PEF1dGhvcj5CYXJhbTwvQXV0aG9yPjxZZWFyPjIwMTI8L1llYXI+PFJl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==
</w:fldData>
        </w:fldChar>
      </w:r>
      <w:r w:rsidR="00C12F75" w:rsidRPr="00DA4920">
        <w:rPr>
          <w:rFonts w:ascii="Times New Roman" w:hAnsi="Times New Roman"/>
        </w:rPr>
        <w:instrText xml:space="preserve"> ADDIN EN.CITE.DATA </w:instrText>
      </w:r>
      <w:r w:rsidR="00C12F75" w:rsidRPr="00DA4920">
        <w:rPr>
          <w:rFonts w:ascii="Times New Roman" w:hAnsi="Times New Roman"/>
        </w:rPr>
      </w:r>
      <w:r w:rsidR="00C12F75" w:rsidRPr="00DA4920">
        <w:rPr>
          <w:rFonts w:ascii="Times New Roman" w:hAnsi="Times New Roman"/>
        </w:rPr>
        <w:fldChar w:fldCharType="end"/>
      </w:r>
      <w:r w:rsidR="00C12F75" w:rsidRPr="00DA4920">
        <w:rPr>
          <w:rFonts w:ascii="Times New Roman" w:hAnsi="Times New Roman"/>
        </w:rPr>
      </w:r>
      <w:r w:rsidR="00C12F75" w:rsidRPr="00DA4920">
        <w:rPr>
          <w:rFonts w:ascii="Times New Roman" w:hAnsi="Times New Roman"/>
        </w:rPr>
        <w:fldChar w:fldCharType="separate"/>
      </w:r>
      <w:r w:rsidR="00C12F75" w:rsidRPr="00DA4920">
        <w:rPr>
          <w:rFonts w:ascii="Times New Roman" w:hAnsi="Times New Roman"/>
          <w:noProof/>
        </w:rPr>
        <w:t>Baram et al., 2012; Simpson, Griskevicius, Kuo, Sung, &amp; Collins, 2012)</w:t>
      </w:r>
      <w:r w:rsidR="00C12F75" w:rsidRPr="00DA4920">
        <w:rPr>
          <w:rFonts w:ascii="Times New Roman" w:hAnsi="Times New Roman"/>
        </w:rPr>
        <w:fldChar w:fldCharType="end"/>
      </w:r>
      <w:r w:rsidR="007D024F" w:rsidRPr="00DA4920">
        <w:rPr>
          <w:rFonts w:ascii="Times New Roman" w:hAnsi="Times New Roman"/>
        </w:rPr>
        <w:t xml:space="preserve">. Loss </w:t>
      </w:r>
      <w:r w:rsidR="00C5606C" w:rsidRPr="00DA4920">
        <w:rPr>
          <w:rFonts w:ascii="Times New Roman" w:hAnsi="Times New Roman"/>
        </w:rPr>
        <w:t>– through d</w:t>
      </w:r>
      <w:r w:rsidR="00781808" w:rsidRPr="00DA4920">
        <w:rPr>
          <w:rFonts w:ascii="Times New Roman" w:hAnsi="Times New Roman"/>
        </w:rPr>
        <w:t>eath or separation from an attachment figure</w:t>
      </w:r>
      <w:r w:rsidR="001B38E1" w:rsidRPr="00DA4920">
        <w:rPr>
          <w:rFonts w:ascii="Times New Roman" w:hAnsi="Times New Roman"/>
        </w:rPr>
        <w:t>--</w:t>
      </w:r>
      <w:r w:rsidR="00781808" w:rsidRPr="00DA4920">
        <w:rPr>
          <w:rFonts w:ascii="Times New Roman" w:hAnsi="Times New Roman"/>
        </w:rPr>
        <w:t xml:space="preserve">particularly from parents, is an ordinal dimension of </w:t>
      </w:r>
      <w:r w:rsidR="00E05570" w:rsidRPr="00DA4920">
        <w:rPr>
          <w:rFonts w:ascii="Times New Roman" w:hAnsi="Times New Roman"/>
        </w:rPr>
        <w:t>ELA</w:t>
      </w:r>
      <w:r w:rsidR="00781808" w:rsidRPr="00DA4920">
        <w:rPr>
          <w:rFonts w:ascii="Times New Roman" w:hAnsi="Times New Roman"/>
        </w:rPr>
        <w:t xml:space="preserve"> that may </w:t>
      </w:r>
      <w:r w:rsidR="00905B23" w:rsidRPr="00DA4920">
        <w:rPr>
          <w:rFonts w:ascii="Times New Roman" w:hAnsi="Times New Roman"/>
        </w:rPr>
        <w:t>have</w:t>
      </w:r>
      <w:r w:rsidR="00781808" w:rsidRPr="00DA4920">
        <w:rPr>
          <w:rFonts w:ascii="Times New Roman" w:hAnsi="Times New Roman"/>
        </w:rPr>
        <w:t xml:space="preserve"> distinct effects and, importantly</w:t>
      </w:r>
      <w:r w:rsidR="00905B23" w:rsidRPr="00DA4920">
        <w:rPr>
          <w:rFonts w:ascii="Times New Roman" w:hAnsi="Times New Roman"/>
        </w:rPr>
        <w:t>,</w:t>
      </w:r>
      <w:r w:rsidR="00781808" w:rsidRPr="00DA4920">
        <w:rPr>
          <w:rFonts w:ascii="Times New Roman" w:hAnsi="Times New Roman"/>
        </w:rPr>
        <w:t xml:space="preserve"> has been associated with a range of psychiatric disorders independent of genetic effect</w:t>
      </w:r>
      <w:r w:rsidR="00434991" w:rsidRPr="00DA4920">
        <w:rPr>
          <w:rFonts w:ascii="Times New Roman" w:hAnsi="Times New Roman"/>
        </w:rPr>
        <w:t>s</w:t>
      </w:r>
      <w:r w:rsidR="00781808"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Kendler&lt;/Author&gt;&lt;Year&gt;1992&lt;/Year&gt;&lt;RecNum&gt;1765&lt;/RecNum&gt;&lt;DisplayText&gt;(Kenneth S. Kendler, Neale, Kessler, Heath, &amp;amp; et al., 1992)&lt;/DisplayText&gt;&lt;record&gt;&lt;rec-number&gt;1765&lt;/rec-number&gt;&lt;foreign-keys&gt;&lt;key app="EN" db-id="2pwxxvadl9ad9ueaetr5d2t8zrvft22aa25a" timestamp="0"&gt;1765&lt;/key&gt;&lt;/foreign-keys&gt;&lt;ref-type name="Journal Article"&gt;17&lt;/ref-type&gt;&lt;contributors&gt;&lt;authors&gt;&lt;author&gt;Kendler, Kenneth S.&lt;/author&gt;&lt;author&gt;Neale, Michael C.&lt;/author&gt;&lt;author&gt;Kessler, Ronald C.&lt;/author&gt;&lt;author&gt;Heath, Andrew C.&lt;/author&gt;&lt;author&gt;et al.,&lt;/author&gt;&lt;/authors&gt;&lt;/contributors&gt;&lt;titles&gt;&lt;title&gt;Childhood parental loss and adult psychopathology in women: A twin study perspective&lt;/title&gt;&lt;secondary-title&gt;Archives of General Psychiatry&lt;/secondary-title&gt;&lt;/titles&gt;&lt;periodical&gt;&lt;full-title&gt;Archives of General Psychiatry&lt;/full-title&gt;&lt;/periodical&gt;&lt;pages&gt;109-116&lt;/pages&gt;&lt;volume&gt;49&lt;/volume&gt;&lt;number&gt;2&lt;/number&gt;&lt;keywords&gt;&lt;keyword&gt;*Early Experience&lt;/keyword&gt;&lt;keyword&gt;*Genetics&lt;/keyword&gt;&lt;keyword&gt;*Psychopathology&lt;/keyword&gt;&lt;keyword&gt;*Twins&lt;/keyword&gt;&lt;keyword&gt;*Parental Absence&lt;/keyword&gt;&lt;keyword&gt;Adulthood&lt;/keyword&gt;&lt;keyword&gt;At Risk Populations&lt;/keyword&gt;&lt;keyword&gt;Death and Dying&lt;/keyword&gt;&lt;keyword&gt;Divorce&lt;/keyword&gt;&lt;keyword&gt;Psychological Disorders [3210].&lt;/keyword&gt;&lt;keyword&gt;Human. Adulthood (18 yrs &amp;amp; older).&lt;/keyword&gt;&lt;/keywords&gt;&lt;dates&gt;&lt;year&gt;1992&lt;/year&gt;&lt;/dates&gt;&lt;urls&gt;&lt;related-urls&gt;&lt;url&gt;http://archpsyc.jamanetwork.com/data/journals/psych/12519/archpsyc_49_2_004.pdf&lt;/url&gt;&lt;/related-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 xml:space="preserve">( Kendler, Neale, Kessler, Heath, &amp; </w:t>
      </w:r>
      <w:r w:rsidR="00F1421B" w:rsidRPr="00DA4920">
        <w:rPr>
          <w:rFonts w:ascii="Times New Roman" w:hAnsi="Times New Roman"/>
          <w:noProof/>
        </w:rPr>
        <w:t>Eaves,</w:t>
      </w:r>
      <w:r w:rsidR="00C86BF0" w:rsidRPr="00DA4920">
        <w:rPr>
          <w:rFonts w:ascii="Times New Roman" w:hAnsi="Times New Roman"/>
          <w:noProof/>
        </w:rPr>
        <w:t xml:space="preserve"> 1992)</w:t>
      </w:r>
      <w:r w:rsidR="00C86BF0" w:rsidRPr="00DA4920">
        <w:rPr>
          <w:rFonts w:ascii="Times New Roman" w:hAnsi="Times New Roman"/>
        </w:rPr>
        <w:fldChar w:fldCharType="end"/>
      </w:r>
      <w:r w:rsidR="00781808" w:rsidRPr="00DA4920">
        <w:rPr>
          <w:rFonts w:ascii="Times New Roman" w:hAnsi="Times New Roman"/>
        </w:rPr>
        <w:t>.</w:t>
      </w:r>
      <w:r w:rsidR="00F26D8B" w:rsidRPr="00DA4920">
        <w:rPr>
          <w:rFonts w:ascii="Times New Roman" w:hAnsi="Times New Roman"/>
        </w:rPr>
        <w:t xml:space="preserve"> </w:t>
      </w:r>
    </w:p>
    <w:p w14:paraId="6C80635D" w14:textId="4E6E38F1" w:rsidR="00781808" w:rsidRPr="004C6DA2" w:rsidRDefault="00667085" w:rsidP="004C6DA2">
      <w:pPr>
        <w:spacing w:line="480" w:lineRule="auto"/>
        <w:ind w:firstLine="720"/>
        <w:rPr>
          <w:rFonts w:ascii="Times New Roman" w:hAnsi="Times New Roman"/>
        </w:rPr>
      </w:pPr>
      <w:r w:rsidRPr="00DA4920">
        <w:rPr>
          <w:rFonts w:ascii="Times New Roman" w:hAnsi="Times New Roman"/>
        </w:rPr>
        <w:lastRenderedPageBreak/>
        <w:t>Research</w:t>
      </w:r>
      <w:r w:rsidR="00B73089" w:rsidRPr="00DA4920">
        <w:rPr>
          <w:rFonts w:ascii="Times New Roman" w:hAnsi="Times New Roman"/>
        </w:rPr>
        <w:t xml:space="preserve"> has explored whether poverty</w:t>
      </w:r>
      <w:r w:rsidR="00B73089" w:rsidRPr="00DA4920">
        <w:rPr>
          <w:rFonts w:ascii="Times New Roman" w:hAnsi="Times New Roman"/>
          <w:i/>
        </w:rPr>
        <w:t xml:space="preserve"> </w:t>
      </w:r>
      <w:r w:rsidR="00B73089" w:rsidRPr="00DA4920">
        <w:rPr>
          <w:rFonts w:ascii="Times New Roman" w:hAnsi="Times New Roman"/>
        </w:rPr>
        <w:t xml:space="preserve">has </w:t>
      </w:r>
      <w:r w:rsidR="0069162B" w:rsidRPr="00DA4920">
        <w:rPr>
          <w:rFonts w:ascii="Times New Roman" w:hAnsi="Times New Roman"/>
        </w:rPr>
        <w:t xml:space="preserve">a </w:t>
      </w:r>
      <w:r w:rsidR="00B73089" w:rsidRPr="00DA4920">
        <w:rPr>
          <w:rFonts w:ascii="Times New Roman" w:hAnsi="Times New Roman"/>
        </w:rPr>
        <w:t>distinct effect, immediate or delayed, on childre</w:t>
      </w:r>
      <w:r w:rsidR="0084292D" w:rsidRPr="00DA4920">
        <w:rPr>
          <w:rFonts w:ascii="Times New Roman" w:hAnsi="Times New Roman"/>
        </w:rPr>
        <w:t>n’s health, independent of other</w:t>
      </w:r>
      <w:r w:rsidR="0069162B" w:rsidRPr="00DA4920">
        <w:rPr>
          <w:rFonts w:ascii="Times New Roman" w:hAnsi="Times New Roman"/>
        </w:rPr>
        <w:t xml:space="preserve"> dimensions</w:t>
      </w:r>
      <w:r w:rsidRPr="00DA4920">
        <w:rPr>
          <w:rFonts w:ascii="Times New Roman" w:hAnsi="Times New Roman"/>
        </w:rPr>
        <w:t xml:space="preserve"> with which it is often associated such as maltreatment. S</w:t>
      </w:r>
      <w:r w:rsidR="006B5F21" w:rsidRPr="00DA4920">
        <w:rPr>
          <w:rFonts w:ascii="Times New Roman" w:hAnsi="Times New Roman"/>
        </w:rPr>
        <w:t xml:space="preserve">upport </w:t>
      </w:r>
      <w:r w:rsidRPr="00DA4920">
        <w:rPr>
          <w:rFonts w:ascii="Times New Roman" w:hAnsi="Times New Roman"/>
        </w:rPr>
        <w:t xml:space="preserve">for the </w:t>
      </w:r>
      <w:r w:rsidR="0043178D" w:rsidRPr="00DA4920">
        <w:rPr>
          <w:rFonts w:ascii="Times New Roman" w:hAnsi="Times New Roman"/>
        </w:rPr>
        <w:t xml:space="preserve">causal </w:t>
      </w:r>
      <w:r w:rsidRPr="00DA4920">
        <w:rPr>
          <w:rFonts w:ascii="Times New Roman" w:hAnsi="Times New Roman"/>
        </w:rPr>
        <w:t xml:space="preserve">effects of poverty comes </w:t>
      </w:r>
      <w:r w:rsidR="00FF2F0C" w:rsidRPr="00DA4920">
        <w:rPr>
          <w:rFonts w:ascii="Times New Roman" w:hAnsi="Times New Roman"/>
        </w:rPr>
        <w:t xml:space="preserve">from a </w:t>
      </w:r>
      <w:r w:rsidR="0084292D" w:rsidRPr="00DA4920">
        <w:rPr>
          <w:rFonts w:ascii="Times New Roman" w:hAnsi="Times New Roman"/>
        </w:rPr>
        <w:t>natural experiment (the opening of a casino on a Native</w:t>
      </w:r>
      <w:r w:rsidR="00D1729D" w:rsidRPr="00DA4920">
        <w:rPr>
          <w:rFonts w:ascii="Times New Roman" w:hAnsi="Times New Roman"/>
        </w:rPr>
        <w:t xml:space="preserve"> American reservation) and a planned experiment (voucher support to poor families allowing a move into a better neighborhood</w:t>
      </w:r>
      <w:r w:rsidR="00FF2F0C" w:rsidRPr="00DA4920">
        <w:rPr>
          <w:rFonts w:ascii="Times New Roman" w:hAnsi="Times New Roman"/>
        </w:rPr>
        <w:t xml:space="preserve">) </w:t>
      </w:r>
      <w:r w:rsidR="00434991" w:rsidRPr="00DA4920">
        <w:rPr>
          <w:rFonts w:ascii="Times New Roman" w:hAnsi="Times New Roman"/>
        </w:rPr>
        <w:t xml:space="preserve">that both </w:t>
      </w:r>
      <w:r w:rsidR="0069162B" w:rsidRPr="00DA4920">
        <w:rPr>
          <w:rFonts w:ascii="Times New Roman" w:hAnsi="Times New Roman"/>
        </w:rPr>
        <w:t>i</w:t>
      </w:r>
      <w:r w:rsidR="00D1729D" w:rsidRPr="00DA4920">
        <w:rPr>
          <w:rFonts w:ascii="Times New Roman" w:hAnsi="Times New Roman"/>
        </w:rPr>
        <w:t xml:space="preserve">mproved the mental health and economic productivity of children, an effect sustained into adulthood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ostello&lt;/Author&gt;&lt;Year&gt;2010&lt;/Year&gt;&lt;RecNum&gt;112478&lt;/RecNum&gt;&lt;DisplayText&gt;(Chetty, Hendren, &amp;amp; Katz, 2016; Costello, Erkanli, Copeland, &amp;amp; Angold, 2010)&lt;/DisplayText&gt;&lt;record&gt;&lt;rec-number&gt;112478&lt;/rec-number&gt;&lt;foreign-keys&gt;&lt;key app="EN" db-id="2pwxxvadl9ad9ueaetr5d2t8zrvft22aa25a" timestamp="1500300685"&gt;112478&lt;/key&gt;&lt;/foreign-keys&gt;&lt;ref-type name="Journal Article"&gt;17&lt;/ref-type&gt;&lt;contributors&gt;&lt;authors&gt;&lt;author&gt;Costello, E Jane&lt;/author&gt;&lt;author&gt;Erkanli, Alaattin&lt;/author&gt;&lt;author&gt;Copeland, William&lt;/author&gt;&lt;author&gt;Angold, Adrian&lt;/author&gt;&lt;/authors&gt;&lt;/contributors&gt;&lt;titles&gt;&lt;title&gt;Association of family income supplements in adolescence with development of psychiatric and substance use disorders in adulthood among an American Indian population&lt;/title&gt;&lt;secondary-title&gt;JAMA&lt;/secondary-title&gt;&lt;/titles&gt;&lt;periodical&gt;&lt;full-title&gt;Jama&lt;/full-title&gt;&lt;/periodical&gt;&lt;pages&gt;1954-1960&lt;/pages&gt;&lt;volume&gt;303&lt;/volume&gt;&lt;number&gt;19&lt;/number&gt;&lt;dates&gt;&lt;year&gt;2010&lt;/year&gt;&lt;/dates&gt;&lt;isbn&gt;0098-7484&lt;/isbn&gt;&lt;urls&gt;&lt;/urls&gt;&lt;/record&gt;&lt;/Cite&gt;&lt;Cite&gt;&lt;Author&gt;Chetty&lt;/Author&gt;&lt;Year&gt;2016&lt;/Year&gt;&lt;RecNum&gt;112485&lt;/RecNum&gt;&lt;record&gt;&lt;rec-number&gt;112485&lt;/rec-number&gt;&lt;foreign-keys&gt;&lt;key app="EN" db-id="2pwxxvadl9ad9ueaetr5d2t8zrvft22aa25a" timestamp="1500474920"&gt;112485&lt;/key&gt;&lt;key app="ENWeb" db-id=""&gt;0&lt;/key&gt;&lt;/foreign-keys&gt;&lt;ref-type name="Journal Article"&gt;17&lt;/ref-type&gt;&lt;contributors&gt;&lt;authors&gt;&lt;author&gt;Chetty, Raj&lt;/author&gt;&lt;author&gt;Hendren, Nathaniel&lt;/author&gt;&lt;author&gt;Katz, Lawrence F.&lt;/author&gt;&lt;/authors&gt;&lt;/contributors&gt;&lt;titles&gt;&lt;title&gt;The Effects of Exposure to Better Neighborhoods on Children: New Evidence from the Moving to Opportunity Experiment&lt;/title&gt;&lt;secondary-title&gt;American Economic Review&lt;/secondary-title&gt;&lt;/titles&gt;&lt;periodical&gt;&lt;full-title&gt;American Economic Review&lt;/full-title&gt;&lt;/periodical&gt;&lt;pages&gt;855-902&lt;/pages&gt;&lt;volume&gt;106&lt;/volume&gt;&lt;number&gt;4&lt;/number&gt;&lt;section&gt;855&lt;/section&gt;&lt;dates&gt;&lt;year&gt;2016&lt;/year&gt;&lt;/dates&gt;&lt;isbn&gt;0002-8282&lt;/isbn&gt;&lt;urls&gt;&lt;/urls&gt;&lt;electronic-resource-num&gt;10.1257/aer.20150572&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Chetty, Hendren, &amp; Katz, 2016; Costello, Erkanli, Copeland, &amp; Angold, 2010)</w:t>
      </w:r>
      <w:r w:rsidR="00C86BF0" w:rsidRPr="00DA4920">
        <w:rPr>
          <w:rFonts w:ascii="Times New Roman" w:hAnsi="Times New Roman"/>
        </w:rPr>
        <w:fldChar w:fldCharType="end"/>
      </w:r>
      <w:r w:rsidR="00745B68" w:rsidRPr="00DA4920">
        <w:rPr>
          <w:rFonts w:ascii="Times New Roman" w:hAnsi="Times New Roman"/>
        </w:rPr>
        <w:t xml:space="preserve">. </w:t>
      </w:r>
      <w:r w:rsidR="00DE0E3D" w:rsidRPr="00DA4920">
        <w:rPr>
          <w:rFonts w:ascii="Times New Roman" w:hAnsi="Times New Roman"/>
        </w:rPr>
        <w:t xml:space="preserve">A </w:t>
      </w:r>
      <w:r w:rsidR="004739BC" w:rsidRPr="00DA4920">
        <w:rPr>
          <w:rFonts w:ascii="Times New Roman" w:hAnsi="Times New Roman"/>
        </w:rPr>
        <w:t xml:space="preserve">growing </w:t>
      </w:r>
      <w:r w:rsidR="00DE0E3D" w:rsidRPr="00DA4920">
        <w:rPr>
          <w:rFonts w:ascii="Times New Roman" w:hAnsi="Times New Roman"/>
        </w:rPr>
        <w:t>number of studies suggest that the c</w:t>
      </w:r>
      <w:r w:rsidR="002137F7" w:rsidRPr="00DA4920">
        <w:rPr>
          <w:rFonts w:ascii="Times New Roman" w:hAnsi="Times New Roman"/>
        </w:rPr>
        <w:t xml:space="preserve">onditions </w:t>
      </w:r>
      <w:r w:rsidR="00B46B66" w:rsidRPr="00DA4920">
        <w:rPr>
          <w:rFonts w:ascii="Times New Roman" w:hAnsi="Times New Roman"/>
        </w:rPr>
        <w:t>that may accompany e</w:t>
      </w:r>
      <w:r w:rsidR="00DE0E3D" w:rsidRPr="00DA4920">
        <w:rPr>
          <w:rFonts w:ascii="Times New Roman" w:hAnsi="Times New Roman"/>
        </w:rPr>
        <w:t xml:space="preserve">arly life </w:t>
      </w:r>
      <w:r w:rsidR="00AF15BF" w:rsidRPr="00DA4920">
        <w:rPr>
          <w:rFonts w:ascii="Times New Roman" w:hAnsi="Times New Roman"/>
        </w:rPr>
        <w:t>poverty</w:t>
      </w:r>
      <w:r w:rsidR="002137F7" w:rsidRPr="00DA4920">
        <w:rPr>
          <w:rFonts w:ascii="Times New Roman" w:hAnsi="Times New Roman"/>
        </w:rPr>
        <w:t>, including lack of cognitive stimulation</w:t>
      </w:r>
      <w:r w:rsidR="00B46B66" w:rsidRPr="00DA4920">
        <w:rPr>
          <w:rFonts w:ascii="Times New Roman" w:hAnsi="Times New Roman"/>
        </w:rPr>
        <w:t>, undernutrition,</w:t>
      </w:r>
      <w:r w:rsidR="002137F7" w:rsidRPr="00DA4920">
        <w:rPr>
          <w:rFonts w:ascii="Times New Roman" w:hAnsi="Times New Roman"/>
        </w:rPr>
        <w:t xml:space="preserve"> </w:t>
      </w:r>
      <w:r w:rsidR="00A155F0" w:rsidRPr="00DA4920">
        <w:rPr>
          <w:rFonts w:ascii="Times New Roman" w:hAnsi="Times New Roman"/>
        </w:rPr>
        <w:t xml:space="preserve">maternal stress, </w:t>
      </w:r>
      <w:r w:rsidR="002137F7" w:rsidRPr="00DA4920">
        <w:rPr>
          <w:rFonts w:ascii="Times New Roman" w:hAnsi="Times New Roman"/>
        </w:rPr>
        <w:t xml:space="preserve">or insufficient parental nurturing, may have long-term effects on neural </w:t>
      </w:r>
      <w:r w:rsidR="00DE0E3D" w:rsidRPr="00DA4920">
        <w:rPr>
          <w:rFonts w:ascii="Times New Roman" w:hAnsi="Times New Roman"/>
        </w:rPr>
        <w:t xml:space="preserve">and psychological </w:t>
      </w:r>
      <w:r w:rsidR="002137F7" w:rsidRPr="00DA4920">
        <w:rPr>
          <w:rFonts w:ascii="Times New Roman" w:hAnsi="Times New Roman"/>
        </w:rPr>
        <w:t xml:space="preserve">development </w:t>
      </w:r>
      <w:r w:rsidR="00C86BF0" w:rsidRPr="00DA4920">
        <w:rPr>
          <w:rFonts w:ascii="Times New Roman" w:hAnsi="Times New Roman"/>
        </w:rPr>
        <w:fldChar w:fldCharType="begin">
          <w:fldData xml:space="preserve">PEVuZE5vdGU+PENpdGU+PEF1dGhvcj5GYXJhaDwvQXV0aG9yPjxZZWFyPjIwMDY8L1llYXI+PFJl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</w:fldData>
        </w:fldChar>
      </w:r>
      <w:r w:rsidR="00E16035" w:rsidRPr="00DA4920">
        <w:rPr>
          <w:rFonts w:ascii="Times New Roman" w:hAnsi="Times New Roman"/>
        </w:rPr>
        <w:instrText xml:space="preserve"> ADDIN EN.CITE </w:instrText>
      </w:r>
      <w:r w:rsidR="00E16035" w:rsidRPr="00DA4920">
        <w:rPr>
          <w:rFonts w:ascii="Times New Roman" w:hAnsi="Times New Roman"/>
        </w:rPr>
        <w:fldChar w:fldCharType="begin">
          <w:fldData xml:space="preserve">PEVuZE5vdGU+PENpdGU+PEF1dGhvcj5GYXJhaDwvQXV0aG9yPjxZZWFyPjIwMDY8L1llYXI+PFJl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</w:fldData>
        </w:fldChar>
      </w:r>
      <w:r w:rsidR="00E16035" w:rsidRPr="00DA4920">
        <w:rPr>
          <w:rFonts w:ascii="Times New Roman" w:hAnsi="Times New Roman"/>
        </w:rPr>
        <w:instrText xml:space="preserve"> ADDIN EN.CITE.DATA </w:instrText>
      </w:r>
      <w:r w:rsidR="00E16035" w:rsidRPr="00DA4920">
        <w:rPr>
          <w:rFonts w:ascii="Times New Roman" w:hAnsi="Times New Roman"/>
        </w:rPr>
      </w:r>
      <w:r w:rsidR="00E16035"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E16035" w:rsidRPr="00DA4920">
        <w:rPr>
          <w:rFonts w:ascii="Times New Roman" w:hAnsi="Times New Roman"/>
          <w:noProof/>
        </w:rPr>
        <w:t>(Eisenberg et al., 2007; Farah et al., 2006; Hackman, Farah, &amp; Meaney, 2010; Noble et al., 2015)</w:t>
      </w:r>
      <w:r w:rsidR="00C86BF0" w:rsidRPr="00DA4920">
        <w:rPr>
          <w:rFonts w:ascii="Times New Roman" w:hAnsi="Times New Roman"/>
        </w:rPr>
        <w:fldChar w:fldCharType="end"/>
      </w:r>
      <w:r w:rsidR="00417BE0" w:rsidRPr="00DA4920">
        <w:rPr>
          <w:rFonts w:ascii="Times New Roman" w:hAnsi="Times New Roman"/>
        </w:rPr>
        <w:t xml:space="preserve">. </w:t>
      </w:r>
      <w:r w:rsidR="00D84FCD" w:rsidRPr="00DA4920">
        <w:rPr>
          <w:rFonts w:ascii="Times New Roman" w:hAnsi="Times New Roman"/>
        </w:rPr>
        <w:t>Well-documented associations between early</w:t>
      </w:r>
      <w:r w:rsidR="00B46B66" w:rsidRPr="00DA4920">
        <w:rPr>
          <w:rFonts w:ascii="Times New Roman" w:hAnsi="Times New Roman"/>
        </w:rPr>
        <w:t xml:space="preserve"> life </w:t>
      </w:r>
      <w:r w:rsidR="00F26D8B" w:rsidRPr="00DA4920">
        <w:rPr>
          <w:rFonts w:ascii="Times New Roman" w:hAnsi="Times New Roman"/>
        </w:rPr>
        <w:t>adversity</w:t>
      </w:r>
      <w:r w:rsidR="00D84FCD" w:rsidRPr="00DA4920">
        <w:rPr>
          <w:rFonts w:ascii="Times New Roman" w:hAnsi="Times New Roman"/>
        </w:rPr>
        <w:t>,</w:t>
      </w:r>
      <w:r w:rsidR="00B46B66" w:rsidRPr="00DA4920">
        <w:rPr>
          <w:rFonts w:ascii="Times New Roman" w:hAnsi="Times New Roman"/>
        </w:rPr>
        <w:t xml:space="preserve"> educational attainment</w:t>
      </w:r>
      <w:r w:rsidR="00900F64" w:rsidRPr="00DA4920">
        <w:rPr>
          <w:rFonts w:ascii="Times New Roman" w:hAnsi="Times New Roman"/>
        </w:rPr>
        <w:t xml:space="preserve"> and </w:t>
      </w:r>
      <w:r w:rsidR="00D84FCD" w:rsidRPr="00DA4920">
        <w:rPr>
          <w:rFonts w:ascii="Times New Roman" w:hAnsi="Times New Roman"/>
        </w:rPr>
        <w:t>cognitive health</w:t>
      </w:r>
      <w:r w:rsidR="004739BC" w:rsidRPr="00DA4920">
        <w:rPr>
          <w:rFonts w:ascii="Times New Roman" w:hAnsi="Times New Roman"/>
        </w:rPr>
        <w:t xml:space="preserve">, </w:t>
      </w:r>
      <w:r w:rsidR="00D84FCD" w:rsidRPr="00DA4920">
        <w:rPr>
          <w:rFonts w:ascii="Times New Roman" w:hAnsi="Times New Roman"/>
        </w:rPr>
        <w:t xml:space="preserve">are driving current efforts to elucidate the causal pathways accounting for these associations </w:t>
      </w:r>
      <w:r w:rsidR="00C86BF0" w:rsidRPr="00DA4920">
        <w:rPr>
          <w:rFonts w:ascii="Times New Roman" w:hAnsi="Times New Roman"/>
          <w:highlight w:val="yellow"/>
        </w:rPr>
        <w:fldChar w:fldCharType="begin"/>
      </w:r>
      <w:r w:rsidR="00C86BF0" w:rsidRPr="00DA4920">
        <w:rPr>
          <w:rFonts w:ascii="Times New Roman" w:hAnsi="Times New Roman"/>
          <w:highlight w:val="yellow"/>
        </w:rPr>
        <w:instrText xml:space="preserve"> ADDIN EN.CITE &lt;EndNote&gt;&lt;Cite&gt;&lt;Author&gt;Aging&lt;/Author&gt;&lt;Year&gt;2016&lt;/Year&gt;&lt;RecNum&gt;112517&lt;/RecNum&gt;&lt;DisplayText&gt;(Aging, 2016; Power &amp;amp; Hertzman, 1997)&lt;/DisplayText&gt;&lt;record&gt;&lt;rec-number&gt;112517&lt;/rec-number&gt;&lt;foreign-keys&gt;&lt;key app="EN" db-id="2pwxxvadl9ad9ueaetr5d2t8zrvft22aa25a" timestamp="1502299055"&gt;112517&lt;/key&gt;&lt;/foreign-keys&gt;&lt;ref-type name="Web Page"&gt;12&lt;/ref-type&gt;&lt;contributors&gt;&lt;authors&gt;&lt;author&gt;National Institute on Aging&lt;/author&gt;&lt;/authors&gt;&lt;/contributors&gt;&lt;titles&gt;&lt;title&gt;NIA Workshop report on education and dementia &lt;/title&gt;&lt;/titles&gt;&lt;dates&gt;&lt;year&gt;2016&lt;/year&gt;&lt;/dates&gt;&lt;urls&gt;&lt;related-urls&gt;&lt;url&gt;https://www.nia.nih.gov/sites/default/files/d7/2016-9-&lt;/url&gt;&lt;/related-urls&gt;&lt;/urls&gt;&lt;/record&gt;&lt;/Cite&gt;&lt;Cite&gt;&lt;Author&gt;Power&lt;/Author&gt;&lt;Year&gt;1997&lt;/Year&gt;&lt;RecNum&gt;112497&lt;/RecNum&gt;&lt;record&gt;&lt;rec-number&gt;112497&lt;/rec-number&gt;&lt;foreign-keys&gt;&lt;key app="EN" db-id="2pwxxvadl9ad9ueaetr5d2t8zrvft22aa25a" timestamp="1500495791"&gt;112497&lt;/key&gt;&lt;/foreign-keys&gt;&lt;ref-type name="Journal Article"&gt;17&lt;/ref-type&gt;&lt;contributors&gt;&lt;authors&gt;&lt;author&gt;Power, Chris&lt;/author&gt;&lt;author&gt;Hertzman, Clyde&lt;/author&gt;&lt;/authors&gt;&lt;/contributors&gt;&lt;titles&gt;&lt;title&gt;Social and biological pathways linking early life and adult disease&lt;/title&gt;&lt;secondary-title&gt;British medical bulletin&lt;/secondary-title&gt;&lt;/titles&gt;&lt;periodical&gt;&lt;full-title&gt;British medical bulletin&lt;/full-title&gt;&lt;/periodical&gt;&lt;pages&gt;210-221&lt;/pages&gt;&lt;volume&gt;53&lt;/volume&gt;&lt;number&gt;1&lt;/number&gt;&lt;dates&gt;&lt;year&gt;1997&lt;/year&gt;&lt;/dates&gt;&lt;isbn&gt;1471-8391&lt;/isbn&gt;&lt;urls&gt;&lt;/urls&gt;&lt;/record&gt;&lt;/Cite&gt;&lt;/EndNote&gt;</w:instrText>
      </w:r>
      <w:r w:rsidR="00C86BF0" w:rsidRPr="00DA4920">
        <w:rPr>
          <w:rFonts w:ascii="Times New Roman" w:hAnsi="Times New Roman"/>
          <w:highlight w:val="yellow"/>
        </w:rPr>
        <w:fldChar w:fldCharType="separate"/>
      </w:r>
      <w:r w:rsidR="00C86BF0" w:rsidRPr="00DA4920">
        <w:rPr>
          <w:rFonts w:ascii="Times New Roman" w:hAnsi="Times New Roman"/>
          <w:noProof/>
        </w:rPr>
        <w:t>(</w:t>
      </w:r>
      <w:r w:rsidR="00F854D4" w:rsidRPr="00DA4920">
        <w:rPr>
          <w:rFonts w:ascii="Times New Roman" w:hAnsi="Times New Roman"/>
          <w:noProof/>
        </w:rPr>
        <w:t>National Institute on Aging</w:t>
      </w:r>
      <w:r w:rsidR="00C86BF0" w:rsidRPr="00DA4920">
        <w:rPr>
          <w:rFonts w:ascii="Times New Roman" w:hAnsi="Times New Roman"/>
          <w:noProof/>
        </w:rPr>
        <w:t>, 2016; Power &amp; Hertzman, 1997)</w:t>
      </w:r>
      <w:r w:rsidR="00C86BF0" w:rsidRPr="00DA4920">
        <w:rPr>
          <w:rFonts w:ascii="Times New Roman" w:hAnsi="Times New Roman"/>
          <w:highlight w:val="yellow"/>
        </w:rPr>
        <w:fldChar w:fldCharType="end"/>
      </w:r>
      <w:r w:rsidR="005901B4" w:rsidRPr="00DA4920">
        <w:rPr>
          <w:rFonts w:ascii="Times New Roman" w:hAnsi="Times New Roman"/>
        </w:rPr>
        <w:t xml:space="preserve"> </w:t>
      </w:r>
      <w:r w:rsidR="00BE0467" w:rsidRPr="00DA4920">
        <w:rPr>
          <w:rFonts w:ascii="Times New Roman" w:hAnsi="Times New Roman"/>
        </w:rPr>
        <w:t xml:space="preserve">including efforts to ascertain the extent </w:t>
      </w:r>
      <w:r w:rsidR="00004F50" w:rsidRPr="00DA4920">
        <w:rPr>
          <w:rFonts w:ascii="Times New Roman" w:hAnsi="Times New Roman"/>
        </w:rPr>
        <w:t>of genetic</w:t>
      </w:r>
      <w:r w:rsidR="00B46B66" w:rsidRPr="00DA4920">
        <w:rPr>
          <w:rFonts w:ascii="Times New Roman" w:hAnsi="Times New Roman"/>
        </w:rPr>
        <w:t xml:space="preserve"> influences on the</w:t>
      </w:r>
      <w:r w:rsidR="00BE0467" w:rsidRPr="00DA4920">
        <w:rPr>
          <w:rFonts w:ascii="Times New Roman" w:hAnsi="Times New Roman"/>
        </w:rPr>
        <w:t>se</w:t>
      </w:r>
      <w:r w:rsidR="00DE0E3D" w:rsidRPr="00DA4920">
        <w:rPr>
          <w:rFonts w:ascii="Times New Roman" w:hAnsi="Times New Roman"/>
        </w:rPr>
        <w:t xml:space="preserve"> association</w:t>
      </w:r>
      <w:r w:rsidR="00BE0467" w:rsidRPr="00DA4920">
        <w:rPr>
          <w:rFonts w:ascii="Times New Roman" w:hAnsi="Times New Roman"/>
        </w:rPr>
        <w:t>s</w:t>
      </w:r>
      <w:r w:rsidR="00DE0E3D"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Krapohl&lt;/Author&gt;&lt;Year&gt;2016&lt;/Year&gt;&lt;RecNum&gt;112181&lt;/RecNum&gt;&lt;DisplayText&gt;(Krapohl &amp;amp; Plomin, 2016)&lt;/DisplayText&gt;&lt;record&gt;&lt;rec-number&gt;112181&lt;/rec-number&gt;&lt;foreign-keys&gt;&lt;key app="EN" db-id="2pwxxvadl9ad9ueaetr5d2t8zrvft22aa25a" timestamp="1484156307"&gt;112181&lt;/key&gt;&lt;key app="ENWeb" db-id=""&gt;0&lt;/key&gt;&lt;/foreign-keys&gt;&lt;ref-type name="Journal Article"&gt;17&lt;/ref-type&gt;&lt;contributors&gt;&lt;authors&gt;&lt;author&gt;Krapohl, E.&lt;/author&gt;&lt;author&gt;Plomin, R.&lt;/author&gt;&lt;/authors&gt;&lt;/contributors&gt;&lt;auth-address&gt;King&amp;apos;s College London, MRC Social, Genetic and Developmental Psychiatry Centre, Institute of Psychiatry, Psychology &amp;amp; Neuroscience, London, UK.&lt;/auth-address&gt;&lt;titles&gt;&lt;title&gt;Genetic link between family socioeconomic status and children&amp;apos;s educational achievement estimated from genome-wide SNPs&lt;/title&gt;&lt;secondary-title&gt;Mol Psychiatry&lt;/secondary-title&gt;&lt;/titles&gt;&lt;periodical&gt;&lt;full-title&gt;Mol Psychiatry&lt;/full-title&gt;&lt;/periodical&gt;&lt;pages&gt;437-43&lt;/pages&gt;&lt;volume&gt;21&lt;/volume&gt;&lt;number&gt;3&lt;/number&gt;&lt;keywords&gt;&lt;keyword&gt;Adolescent&lt;/keyword&gt;&lt;keyword&gt;Child&lt;/keyword&gt;&lt;keyword&gt;Child, Preschool&lt;/keyword&gt;&lt;keyword&gt;*Educational Status&lt;/keyword&gt;&lt;keyword&gt;*Family&lt;/keyword&gt;&lt;keyword&gt;Female&lt;/keyword&gt;&lt;keyword&gt;Genome-Wide Association Study&lt;/keyword&gt;&lt;keyword&gt;Genotype&lt;/keyword&gt;&lt;keyword&gt;Humans&lt;/keyword&gt;&lt;keyword&gt;Intelligence&lt;/keyword&gt;&lt;keyword&gt;Male&lt;/keyword&gt;&lt;keyword&gt;Multifactorial Inheritance/*genetics&lt;/keyword&gt;&lt;keyword&gt;Oligonucleotide Array Sequence Analysis&lt;/keyword&gt;&lt;keyword&gt;Polymorphism, Single Nucleotide/*genetics&lt;/keyword&gt;&lt;keyword&gt;*Social Class&lt;/keyword&gt;&lt;keyword&gt;United Kingdom&lt;/keyword&gt;&lt;/keywords&gt;&lt;dates&gt;&lt;year&gt;2016&lt;/year&gt;&lt;pub-dates&gt;&lt;date&gt;Mar&lt;/date&gt;&lt;/pub-dates&gt;&lt;/dates&gt;&lt;isbn&gt;1476-5578 (Electronic)&amp;#xD;1359-4184 (Linking)&lt;/isbn&gt;&lt;accession-num&gt;25754083&lt;/accession-num&gt;&lt;urls&gt;&lt;related-urls&gt;&lt;url&gt;https://www.ncbi.nlm.nih.gov/pubmed/25754083&lt;/url&gt;&lt;/related-urls&gt;&lt;/urls&gt;&lt;custom2&gt;PMC4486001&lt;/custom2&gt;&lt;electronic-resource-num&gt;10.1038/mp.2015.2&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Krapohl &amp; Plomin, 2016)</w:t>
      </w:r>
      <w:r w:rsidR="00C86BF0" w:rsidRPr="00DA4920">
        <w:rPr>
          <w:rFonts w:ascii="Times New Roman" w:hAnsi="Times New Roman"/>
        </w:rPr>
        <w:fldChar w:fldCharType="end"/>
      </w:r>
      <w:r w:rsidR="000950BE" w:rsidRPr="00DA4920">
        <w:rPr>
          <w:rFonts w:ascii="Times New Roman" w:hAnsi="Times New Roman"/>
        </w:rPr>
        <w:t xml:space="preserve">. </w:t>
      </w:r>
      <w:r w:rsidR="0054617B" w:rsidRPr="00DA4920">
        <w:rPr>
          <w:rFonts w:ascii="Times New Roman" w:hAnsi="Times New Roman"/>
        </w:rPr>
        <w:t xml:space="preserve">Finally, as </w:t>
      </w:r>
      <w:r w:rsidRPr="00DA4920">
        <w:rPr>
          <w:rFonts w:ascii="Times New Roman" w:hAnsi="Times New Roman"/>
        </w:rPr>
        <w:t>noted</w:t>
      </w:r>
      <w:r w:rsidR="0054617B" w:rsidRPr="00DA4920">
        <w:rPr>
          <w:rFonts w:ascii="Times New Roman" w:hAnsi="Times New Roman"/>
        </w:rPr>
        <w:t xml:space="preserve"> above</w:t>
      </w:r>
      <w:r w:rsidRPr="00DA4920">
        <w:rPr>
          <w:rFonts w:ascii="Times New Roman" w:hAnsi="Times New Roman"/>
        </w:rPr>
        <w:t xml:space="preserve">, fetal </w:t>
      </w:r>
      <w:r w:rsidRPr="004C6DA2">
        <w:rPr>
          <w:rFonts w:ascii="Times New Roman" w:hAnsi="Times New Roman"/>
        </w:rPr>
        <w:t>undernutrition</w:t>
      </w:r>
      <w:r w:rsidR="007D024F" w:rsidRPr="00DA4920">
        <w:rPr>
          <w:rFonts w:ascii="Times New Roman" w:hAnsi="Times New Roman"/>
          <w:i/>
        </w:rPr>
        <w:t>,</w:t>
      </w:r>
      <w:r w:rsidRPr="00DA4920">
        <w:rPr>
          <w:rFonts w:ascii="Times New Roman" w:hAnsi="Times New Roman"/>
        </w:rPr>
        <w:t xml:space="preserve"> </w:t>
      </w:r>
      <w:r w:rsidR="007D024F" w:rsidRPr="00DA4920">
        <w:rPr>
          <w:rFonts w:ascii="Times New Roman" w:hAnsi="Times New Roman"/>
        </w:rPr>
        <w:t xml:space="preserve">often associated with poverty, </w:t>
      </w:r>
      <w:r w:rsidRPr="00DA4920">
        <w:rPr>
          <w:rFonts w:ascii="Times New Roman" w:hAnsi="Times New Roman"/>
        </w:rPr>
        <w:t xml:space="preserve">has significant </w:t>
      </w:r>
      <w:r w:rsidR="00301638" w:rsidRPr="00DA4920">
        <w:rPr>
          <w:rFonts w:ascii="Times New Roman" w:hAnsi="Times New Roman"/>
        </w:rPr>
        <w:t>long-</w:t>
      </w:r>
      <w:r w:rsidRPr="00DA4920">
        <w:rPr>
          <w:rFonts w:ascii="Times New Roman" w:hAnsi="Times New Roman"/>
        </w:rPr>
        <w:t xml:space="preserve">term consequences </w:t>
      </w:r>
      <w:r w:rsidR="009C7A15" w:rsidRPr="00DA4920">
        <w:rPr>
          <w:rFonts w:ascii="Times New Roman" w:hAnsi="Times New Roman"/>
        </w:rPr>
        <w:t xml:space="preserve">for </w:t>
      </w:r>
      <w:r w:rsidRPr="00DA4920">
        <w:rPr>
          <w:rFonts w:ascii="Times New Roman" w:hAnsi="Times New Roman"/>
        </w:rPr>
        <w:t>adult health</w:t>
      </w:r>
      <w:r w:rsidR="000C568C" w:rsidRPr="00DA4920">
        <w:rPr>
          <w:rFonts w:ascii="Times New Roman" w:hAnsi="Times New Roman"/>
        </w:rPr>
        <w:t xml:space="preserve"> but postnatal undernutrition does as well</w:t>
      </w:r>
      <w:r w:rsidR="00D964AB"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Tennant&lt;/Author&gt;&lt;Year&gt;2014&lt;/Year&gt;&lt;RecNum&gt;112518&lt;/RecNum&gt;&lt;DisplayText&gt;(Tennant et al., 2014)&lt;/DisplayText&gt;&lt;record&gt;&lt;rec-number&gt;112518&lt;/rec-number&gt;&lt;foreign-keys&gt;&lt;key app="EN" db-id="2pwxxvadl9ad9ueaetr5d2t8zrvft22aa25a" timestamp="1502299271"&gt;112518&lt;/key&gt;&lt;/foreign-keys&gt;&lt;ref-type name="Journal Article"&gt;17&lt;/ref-type&gt;&lt;contributors&gt;&lt;authors&gt;&lt;author&gt;Tennant, Ingrid A&lt;/author&gt;&lt;author&gt;Barnett, Alan T&lt;/author&gt;&lt;author&gt;Thompson, Debbie S&lt;/author&gt;&lt;author&gt;Kips, Jan&lt;/author&gt;&lt;author&gt;Boyne, Michael S&lt;/author&gt;&lt;author&gt;Chung, Edward E&lt;/author&gt;&lt;author&gt;Chung, Andrene P&lt;/author&gt;&lt;author&gt;Osmond, Clive&lt;/author&gt;&lt;author&gt;Hanson, Mark A&lt;/author&gt;&lt;author&gt;Gluckman, Peter D&lt;/author&gt;&lt;/authors&gt;&lt;/contributors&gt;&lt;titles&gt;&lt;title&gt;Impaired Cardiovascular Structure and Function in Adult Survivors of Severe Acute MalnutritionNovelty and Significance&lt;/title&gt;&lt;secondary-title&gt;Hypertension&lt;/secondary-title&gt;&lt;/titles&gt;&lt;periodical&gt;&lt;full-title&gt;Hypertension&lt;/full-title&gt;&lt;/periodical&gt;&lt;pages&gt;664-671&lt;/pages&gt;&lt;volume&gt;64&lt;/volume&gt;&lt;number&gt;3&lt;/number&gt;&lt;dates&gt;&lt;year&gt;2014&lt;/year&gt;&lt;/dates&gt;&lt;isbn&gt;0194-911X&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Tennant et al., 2014)</w:t>
      </w:r>
      <w:r w:rsidR="00C86BF0" w:rsidRPr="00DA4920">
        <w:rPr>
          <w:rFonts w:ascii="Times New Roman" w:hAnsi="Times New Roman"/>
        </w:rPr>
        <w:fldChar w:fldCharType="end"/>
      </w:r>
      <w:r w:rsidR="00B36B37" w:rsidRPr="00DA4920">
        <w:rPr>
          <w:rFonts w:ascii="Times New Roman" w:hAnsi="Times New Roman"/>
        </w:rPr>
        <w:t>.</w:t>
      </w:r>
      <w:r w:rsidR="000C568C" w:rsidRPr="00DA4920">
        <w:rPr>
          <w:rFonts w:ascii="Times New Roman" w:hAnsi="Times New Roman"/>
        </w:rPr>
        <w:t xml:space="preserve"> </w:t>
      </w:r>
      <w:r w:rsidR="0069162B" w:rsidRPr="00DA4920">
        <w:rPr>
          <w:rFonts w:ascii="Times New Roman" w:hAnsi="Times New Roman"/>
        </w:rPr>
        <w:t>R</w:t>
      </w:r>
      <w:r w:rsidR="00781808" w:rsidRPr="00DA4920">
        <w:rPr>
          <w:rFonts w:ascii="Times New Roman" w:hAnsi="Times New Roman"/>
        </w:rPr>
        <w:t xml:space="preserve">esearch is urgently needed to improve measurement of </w:t>
      </w:r>
      <w:r w:rsidR="00FA6F94" w:rsidRPr="00DA4920">
        <w:rPr>
          <w:rFonts w:ascii="Times New Roman" w:hAnsi="Times New Roman"/>
        </w:rPr>
        <w:t xml:space="preserve">each </w:t>
      </w:r>
      <w:r w:rsidRPr="00DA4920">
        <w:rPr>
          <w:rFonts w:ascii="Times New Roman" w:hAnsi="Times New Roman"/>
        </w:rPr>
        <w:t xml:space="preserve">of these </w:t>
      </w:r>
      <w:r w:rsidR="00781808" w:rsidRPr="00DA4920">
        <w:rPr>
          <w:rFonts w:ascii="Times New Roman" w:hAnsi="Times New Roman"/>
        </w:rPr>
        <w:t>proposed dimensions</w:t>
      </w:r>
      <w:r w:rsidR="0069162B" w:rsidRPr="00DA4920">
        <w:rPr>
          <w:rFonts w:ascii="Times New Roman" w:hAnsi="Times New Roman"/>
        </w:rPr>
        <w:t xml:space="preserve"> </w:t>
      </w:r>
      <w:r w:rsidR="00781808" w:rsidRPr="00DA4920">
        <w:rPr>
          <w:rFonts w:ascii="Times New Roman" w:hAnsi="Times New Roman"/>
        </w:rPr>
        <w:t xml:space="preserve">to test whether they </w:t>
      </w:r>
      <w:r w:rsidR="009C7A15" w:rsidRPr="00DA4920">
        <w:rPr>
          <w:rFonts w:ascii="Times New Roman" w:hAnsi="Times New Roman"/>
        </w:rPr>
        <w:t xml:space="preserve">clarify </w:t>
      </w:r>
      <w:r w:rsidR="00C91092" w:rsidRPr="00DA4920">
        <w:rPr>
          <w:rFonts w:ascii="Times New Roman" w:hAnsi="Times New Roman"/>
        </w:rPr>
        <w:t>mechanisms linking</w:t>
      </w:r>
      <w:r w:rsidR="00781808" w:rsidRPr="00DA4920">
        <w:rPr>
          <w:rFonts w:ascii="Times New Roman" w:hAnsi="Times New Roman"/>
        </w:rPr>
        <w:t xml:space="preserve"> childhood </w:t>
      </w:r>
      <w:r w:rsidR="00FA6F94" w:rsidRPr="00DA4920">
        <w:rPr>
          <w:rFonts w:ascii="Times New Roman" w:hAnsi="Times New Roman"/>
        </w:rPr>
        <w:t>exposures</w:t>
      </w:r>
      <w:r w:rsidR="00C91092" w:rsidRPr="00DA4920">
        <w:rPr>
          <w:rFonts w:ascii="Times New Roman" w:hAnsi="Times New Roman"/>
        </w:rPr>
        <w:t xml:space="preserve"> to adult health</w:t>
      </w:r>
      <w:r w:rsidR="00FA6F94" w:rsidRPr="00DA4920">
        <w:rPr>
          <w:rFonts w:ascii="Times New Roman" w:hAnsi="Times New Roman"/>
        </w:rPr>
        <w:t xml:space="preserve">, </w:t>
      </w:r>
      <w:r w:rsidR="0069162B" w:rsidRPr="00DA4920">
        <w:rPr>
          <w:rFonts w:ascii="Times New Roman" w:hAnsi="Times New Roman"/>
        </w:rPr>
        <w:t xml:space="preserve">and </w:t>
      </w:r>
      <w:r w:rsidR="009C7A15" w:rsidRPr="00DA4920">
        <w:rPr>
          <w:rFonts w:ascii="Times New Roman" w:hAnsi="Times New Roman"/>
        </w:rPr>
        <w:t xml:space="preserve">to </w:t>
      </w:r>
      <w:r w:rsidR="00781808" w:rsidRPr="00DA4920">
        <w:rPr>
          <w:rFonts w:ascii="Times New Roman" w:hAnsi="Times New Roman"/>
        </w:rPr>
        <w:t>ascertain whether they have distinctive effects on long-term outcome</w:t>
      </w:r>
      <w:r w:rsidR="0069162B" w:rsidRPr="00DA4920">
        <w:rPr>
          <w:rFonts w:ascii="Times New Roman" w:hAnsi="Times New Roman"/>
        </w:rPr>
        <w:t>s</w:t>
      </w:r>
      <w:r w:rsidR="00781808" w:rsidRPr="00DA4920">
        <w:rPr>
          <w:rFonts w:ascii="Times New Roman" w:hAnsi="Times New Roman"/>
        </w:rPr>
        <w:t xml:space="preserve"> or lead to similar outcomes </w:t>
      </w:r>
      <w:r w:rsidR="0069162B" w:rsidRPr="00DA4920">
        <w:rPr>
          <w:rFonts w:ascii="Times New Roman" w:hAnsi="Times New Roman"/>
        </w:rPr>
        <w:t>via</w:t>
      </w:r>
      <w:r w:rsidR="00781808" w:rsidRPr="00DA4920">
        <w:rPr>
          <w:rFonts w:ascii="Times New Roman" w:hAnsi="Times New Roman"/>
        </w:rPr>
        <w:t xml:space="preserve"> different causal pathways.</w:t>
      </w:r>
      <w:r w:rsidR="0069162B" w:rsidRPr="00DA4920">
        <w:rPr>
          <w:rFonts w:ascii="Times New Roman" w:hAnsi="Times New Roman"/>
        </w:rPr>
        <w:t xml:space="preserve"> </w:t>
      </w:r>
    </w:p>
    <w:p w14:paraId="43280C22" w14:textId="5970DFCB" w:rsidR="00845030" w:rsidRPr="00DA4920" w:rsidRDefault="00FF6AE5" w:rsidP="00845030">
      <w:pPr>
        <w:pStyle w:val="Heading2"/>
        <w:rPr>
          <w:rFonts w:ascii="Times New Roman" w:hAnsi="Times New Roman"/>
        </w:rPr>
      </w:pPr>
      <w:r w:rsidRPr="00DA4920">
        <w:rPr>
          <w:rStyle w:val="Heading2Char"/>
          <w:rFonts w:ascii="Times New Roman" w:hAnsi="Times New Roman"/>
          <w:i/>
        </w:rPr>
        <w:t xml:space="preserve">3) </w:t>
      </w:r>
      <w:r w:rsidR="007D024F" w:rsidRPr="00DA4920">
        <w:rPr>
          <w:rStyle w:val="Heading2Char"/>
          <w:rFonts w:ascii="Times New Roman" w:hAnsi="Times New Roman"/>
          <w:i/>
        </w:rPr>
        <w:t>Does moderate adversity promote resilience</w:t>
      </w:r>
      <w:r w:rsidR="00C91092" w:rsidRPr="00DA4920">
        <w:rPr>
          <w:rStyle w:val="Heading2Char"/>
          <w:rFonts w:ascii="Times New Roman" w:hAnsi="Times New Roman"/>
          <w:i/>
        </w:rPr>
        <w:t>?</w:t>
      </w:r>
    </w:p>
    <w:p w14:paraId="01FBDC54" w14:textId="2748D945" w:rsidR="00090475" w:rsidRPr="00DA4920" w:rsidRDefault="00781808" w:rsidP="00090475">
      <w:pPr>
        <w:spacing w:line="480" w:lineRule="auto"/>
        <w:ind w:firstLine="720"/>
        <w:rPr>
          <w:rFonts w:ascii="Times New Roman" w:hAnsi="Times New Roman"/>
        </w:rPr>
      </w:pPr>
      <w:r w:rsidRPr="00DA4920">
        <w:rPr>
          <w:rFonts w:ascii="Times New Roman" w:hAnsi="Times New Roman"/>
        </w:rPr>
        <w:lastRenderedPageBreak/>
        <w:t xml:space="preserve">Dimensions of </w:t>
      </w:r>
      <w:r w:rsidR="00662A41" w:rsidRPr="00DA4920">
        <w:rPr>
          <w:rFonts w:ascii="Times New Roman" w:hAnsi="Times New Roman"/>
        </w:rPr>
        <w:t xml:space="preserve">adversity </w:t>
      </w:r>
      <w:r w:rsidRPr="00DA4920">
        <w:rPr>
          <w:rFonts w:ascii="Times New Roman" w:hAnsi="Times New Roman"/>
        </w:rPr>
        <w:t>exposure may not be monotonically re</w:t>
      </w:r>
      <w:r w:rsidR="0069162B" w:rsidRPr="00DA4920">
        <w:rPr>
          <w:rFonts w:ascii="Times New Roman" w:hAnsi="Times New Roman"/>
        </w:rPr>
        <w:t>la</w:t>
      </w:r>
      <w:r w:rsidRPr="00DA4920">
        <w:rPr>
          <w:rFonts w:ascii="Times New Roman" w:hAnsi="Times New Roman"/>
        </w:rPr>
        <w:t xml:space="preserve">ted to </w:t>
      </w:r>
      <w:r w:rsidR="00662A41" w:rsidRPr="00DA4920">
        <w:rPr>
          <w:rFonts w:ascii="Times New Roman" w:hAnsi="Times New Roman"/>
        </w:rPr>
        <w:t xml:space="preserve">unfavorable </w:t>
      </w:r>
      <w:r w:rsidR="00FA6F94" w:rsidRPr="00DA4920">
        <w:rPr>
          <w:rFonts w:ascii="Times New Roman" w:hAnsi="Times New Roman"/>
        </w:rPr>
        <w:t>health</w:t>
      </w:r>
      <w:r w:rsidRPr="00DA4920">
        <w:rPr>
          <w:rFonts w:ascii="Times New Roman" w:hAnsi="Times New Roman"/>
        </w:rPr>
        <w:t xml:space="preserve"> outcomes</w:t>
      </w:r>
      <w:r w:rsidRPr="00DA4920">
        <w:rPr>
          <w:rFonts w:ascii="Times New Roman" w:hAnsi="Times New Roman"/>
          <w:color w:val="000000" w:themeColor="text1"/>
        </w:rPr>
        <w:t xml:space="preserve">. Moderate levels of </w:t>
      </w:r>
      <w:r w:rsidR="00662A41" w:rsidRPr="00DA4920">
        <w:rPr>
          <w:rFonts w:ascii="Times New Roman" w:hAnsi="Times New Roman"/>
          <w:color w:val="000000" w:themeColor="text1"/>
        </w:rPr>
        <w:t xml:space="preserve">adversity </w:t>
      </w:r>
      <w:r w:rsidRPr="00DA4920">
        <w:rPr>
          <w:rFonts w:ascii="Times New Roman" w:hAnsi="Times New Roman"/>
          <w:color w:val="000000" w:themeColor="text1"/>
        </w:rPr>
        <w:t xml:space="preserve">in childhood may “steel” individuals against </w:t>
      </w:r>
      <w:r w:rsidR="00A96401" w:rsidRPr="00DA4920">
        <w:rPr>
          <w:rFonts w:ascii="Times New Roman" w:hAnsi="Times New Roman"/>
          <w:color w:val="000000" w:themeColor="text1"/>
        </w:rPr>
        <w:t>adversities</w:t>
      </w:r>
      <w:r w:rsidRPr="00DA4920">
        <w:rPr>
          <w:rFonts w:ascii="Times New Roman" w:hAnsi="Times New Roman"/>
          <w:color w:val="000000" w:themeColor="text1"/>
        </w:rPr>
        <w:t xml:space="preserve"> later in life, a phenomenon </w:t>
      </w:r>
      <w:r w:rsidR="0040238F" w:rsidRPr="00DA4920">
        <w:rPr>
          <w:rFonts w:ascii="Times New Roman" w:hAnsi="Times New Roman"/>
          <w:color w:val="000000" w:themeColor="text1"/>
        </w:rPr>
        <w:t xml:space="preserve">known </w:t>
      </w:r>
      <w:r w:rsidR="00A96401" w:rsidRPr="00DA4920">
        <w:rPr>
          <w:rFonts w:ascii="Times New Roman" w:hAnsi="Times New Roman"/>
          <w:color w:val="000000" w:themeColor="text1"/>
        </w:rPr>
        <w:t xml:space="preserve">in some research fields </w:t>
      </w:r>
      <w:r w:rsidR="0040238F" w:rsidRPr="00DA4920">
        <w:rPr>
          <w:rFonts w:ascii="Times New Roman" w:hAnsi="Times New Roman"/>
          <w:color w:val="000000" w:themeColor="text1"/>
        </w:rPr>
        <w:t xml:space="preserve">as stress inoculation, </w:t>
      </w:r>
      <w:r w:rsidR="0069162B" w:rsidRPr="00DA4920">
        <w:rPr>
          <w:rFonts w:ascii="Times New Roman" w:hAnsi="Times New Roman"/>
          <w:color w:val="000000" w:themeColor="text1"/>
        </w:rPr>
        <w:t>demonstrated</w:t>
      </w:r>
      <w:r w:rsidRPr="00DA4920">
        <w:rPr>
          <w:rFonts w:ascii="Times New Roman" w:hAnsi="Times New Roman"/>
          <w:color w:val="000000" w:themeColor="text1"/>
        </w:rPr>
        <w:t xml:space="preserve"> in animal models and with preliminary evidence in human</w:t>
      </w:r>
      <w:r w:rsidR="0069162B" w:rsidRPr="00DA4920">
        <w:rPr>
          <w:rFonts w:ascii="Times New Roman" w:hAnsi="Times New Roman"/>
          <w:color w:val="000000" w:themeColor="text1"/>
        </w:rPr>
        <w:t>s</w:t>
      </w:r>
      <w:r w:rsidRPr="00DA4920">
        <w:rPr>
          <w:rFonts w:ascii="Times New Roman" w:hAnsi="Times New Roman"/>
          <w:color w:val="000000" w:themeColor="text1"/>
        </w:rPr>
        <w:t xml:space="preserve"> </w:t>
      </w:r>
      <w:r w:rsidR="00C86BF0" w:rsidRPr="00DA4920">
        <w:rPr>
          <w:rFonts w:ascii="Times New Roman" w:hAnsi="Times New Roman"/>
          <w:color w:val="000000" w:themeColor="text1"/>
        </w:rPr>
        <w:fldChar w:fldCharType="begin"/>
      </w:r>
      <w:r w:rsidR="00C86BF0" w:rsidRPr="00DA4920">
        <w:rPr>
          <w:rFonts w:ascii="Times New Roman" w:hAnsi="Times New Roman"/>
          <w:color w:val="000000" w:themeColor="text1"/>
        </w:rPr>
        <w:instrText xml:space="preserve"> ADDIN EN.CITE &lt;EndNote&gt;&lt;Cite&gt;&lt;Author&gt;Liu&lt;/Author&gt;&lt;Year&gt;2015&lt;/Year&gt;&lt;RecNum&gt;112456&lt;/RecNum&gt;&lt;DisplayText&gt;(Liu, 2015)&lt;/DisplayText&gt;&lt;record&gt;&lt;rec-number&gt;112456&lt;/rec-number&gt;&lt;foreign-keys&gt;&lt;key app="EN" db-id="2pwxxvadl9ad9ueaetr5d2t8zrvft22aa25a" timestamp="1499797574"&gt;112456&lt;/key&gt;&lt;key app="ENWeb" db-id=""&gt;0&lt;/key&gt;&lt;/foreign-keys&gt;&lt;ref-type name="Journal Article"&gt;17&lt;/ref-type&gt;&lt;contributors&gt;&lt;authors&gt;&lt;author&gt;Liu, R. T.&lt;/author&gt;&lt;/authors&gt;&lt;/contributors&gt;&lt;auth-address&gt;Brown University.&lt;/auth-address&gt;&lt;titles&gt;&lt;title&gt;A developmentally informed perspective on the relation between stress and psychopathology: when the problem with stress is that there is not enough&lt;/title&gt;&lt;secondary-title&gt;J Abnorm Psychol&lt;/secondary-title&gt;&lt;/titles&gt;&lt;periodical&gt;&lt;full-title&gt;J Abnorm Psychol&lt;/full-title&gt;&lt;/periodical&gt;&lt;pages&gt;80-92&lt;/pages&gt;&lt;volume&gt;124&lt;/volume&gt;&lt;number&gt;1&lt;/number&gt;&lt;edition&gt;2015/02/18&lt;/edition&gt;&lt;keywords&gt;&lt;keyword&gt;*Adaptation, Psychological&lt;/keyword&gt;&lt;keyword&gt;Animals&lt;/keyword&gt;&lt;keyword&gt;Empirical Research&lt;/keyword&gt;&lt;keyword&gt;Humans&lt;/keyword&gt;&lt;keyword&gt;Longitudinal Studies&lt;/keyword&gt;&lt;keyword&gt;Mental Disorders/psychology&lt;/keyword&gt;&lt;keyword&gt;Psychopathology&lt;/keyword&gt;&lt;keyword&gt;*Resilience, Psychological&lt;/keyword&gt;&lt;keyword&gt;Stress, Psychological/*psychology&lt;/keyword&gt;&lt;/keywords&gt;&lt;dates&gt;&lt;year&gt;2015&lt;/year&gt;&lt;pub-dates&gt;&lt;date&gt;Feb&lt;/date&gt;&lt;/pub-dates&gt;&lt;/dates&gt;&lt;isbn&gt;1939-1846 (Electronic)&amp;#xD;0021-843X (Linking)&lt;/isbn&gt;&lt;accession-num&gt;25688435&lt;/accession-num&gt;&lt;urls&gt;&lt;related-urls&gt;&lt;url&gt;https://www.ncbi.nlm.nih.gov/pubmed/25688435&lt;/url&gt;&lt;/related-urls&gt;&lt;/urls&gt;&lt;custom2&gt;PMC4332562&lt;/custom2&gt;&lt;electronic-resource-num&gt;10.1037/abn0000043&lt;/electronic-resource-num&gt;&lt;/record&gt;&lt;/Cite&gt;&lt;/EndNote&gt;</w:instrText>
      </w:r>
      <w:r w:rsidR="00C86BF0" w:rsidRPr="00DA4920">
        <w:rPr>
          <w:rFonts w:ascii="Times New Roman" w:hAnsi="Times New Roman"/>
          <w:color w:val="000000" w:themeColor="text1"/>
        </w:rPr>
        <w:fldChar w:fldCharType="separate"/>
      </w:r>
      <w:r w:rsidR="00C86BF0" w:rsidRPr="00DA4920">
        <w:rPr>
          <w:rFonts w:ascii="Times New Roman" w:hAnsi="Times New Roman"/>
          <w:noProof/>
          <w:color w:val="000000" w:themeColor="text1"/>
        </w:rPr>
        <w:t>(Liu, 2015)</w:t>
      </w:r>
      <w:r w:rsidR="00C86BF0" w:rsidRPr="00DA4920">
        <w:rPr>
          <w:rFonts w:ascii="Times New Roman" w:hAnsi="Times New Roman"/>
          <w:color w:val="000000" w:themeColor="text1"/>
        </w:rPr>
        <w:fldChar w:fldCharType="end"/>
      </w:r>
      <w:r w:rsidRPr="00DA4920">
        <w:rPr>
          <w:rFonts w:ascii="Times New Roman" w:hAnsi="Times New Roman"/>
          <w:color w:val="000000" w:themeColor="text1"/>
        </w:rPr>
        <w:t xml:space="preserve">. </w:t>
      </w:r>
      <w:r w:rsidRPr="00DA4920">
        <w:rPr>
          <w:rFonts w:ascii="Times New Roman" w:hAnsi="Times New Roman"/>
        </w:rPr>
        <w:t>For example, experimental</w:t>
      </w:r>
      <w:r w:rsidR="00434991" w:rsidRPr="00DA4920">
        <w:rPr>
          <w:rFonts w:ascii="Times New Roman" w:hAnsi="Times New Roman"/>
        </w:rPr>
        <w:t>ly</w:t>
      </w:r>
      <w:r w:rsidRPr="00DA4920">
        <w:rPr>
          <w:rFonts w:ascii="Times New Roman" w:hAnsi="Times New Roman"/>
        </w:rPr>
        <w:t xml:space="preserve"> controlled brief separation </w:t>
      </w:r>
      <w:r w:rsidR="0069162B" w:rsidRPr="00DA4920">
        <w:rPr>
          <w:rFonts w:ascii="Times New Roman" w:hAnsi="Times New Roman"/>
        </w:rPr>
        <w:t xml:space="preserve">of </w:t>
      </w:r>
      <w:r w:rsidRPr="00DA4920">
        <w:rPr>
          <w:rFonts w:ascii="Times New Roman" w:hAnsi="Times New Roman"/>
        </w:rPr>
        <w:t xml:space="preserve">squirrel monkey </w:t>
      </w:r>
      <w:r w:rsidR="0069162B" w:rsidRPr="00DA4920">
        <w:rPr>
          <w:rFonts w:ascii="Times New Roman" w:hAnsi="Times New Roman"/>
        </w:rPr>
        <w:t xml:space="preserve">offspring from their mothers </w:t>
      </w:r>
      <w:r w:rsidRPr="00DA4920">
        <w:rPr>
          <w:rFonts w:ascii="Times New Roman" w:hAnsi="Times New Roman"/>
        </w:rPr>
        <w:t>led, in follow-up, to enhanced cognitive control and exploratory behavior</w:t>
      </w:r>
      <w:r w:rsidR="0043178D" w:rsidRPr="00DA4920">
        <w:rPr>
          <w:rFonts w:ascii="Times New Roman" w:hAnsi="Times New Roman"/>
        </w:rPr>
        <w:t xml:space="preserve"> in the offspring</w:t>
      </w:r>
      <w:r w:rsidRPr="00DA4920">
        <w:rPr>
          <w:rFonts w:ascii="Times New Roman" w:hAnsi="Times New Roman"/>
        </w:rPr>
        <w:t xml:space="preserve"> (see review</w:t>
      </w:r>
      <w:r w:rsidR="00F854D4" w:rsidRPr="00DA4920">
        <w:rPr>
          <w:rFonts w:ascii="Times New Roman" w:hAnsi="Times New Roman"/>
        </w:rPr>
        <w:t>:</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Lyons&lt;/Author&gt;&lt;Year&gt;2010&lt;/Year&gt;&lt;RecNum&gt;112459&lt;/RecNum&gt;&lt;DisplayText&gt;(Lyons, Parker, &amp;amp; Schatzberg, 2010)&lt;/DisplayText&gt;&lt;record&gt;&lt;rec-number&gt;112459&lt;/rec-number&gt;&lt;foreign-keys&gt;&lt;key app="EN" db-id="2pwxxvadl9ad9ueaetr5d2t8zrvft22aa25a" timestamp="1499798720"&gt;112459&lt;/key&gt;&lt;key app="ENWeb" db-id=""&gt;0&lt;/key&gt;&lt;/foreign-keys&gt;&lt;ref-type name="Journal Article"&gt;17&lt;/ref-type&gt;&lt;contributors&gt;&lt;authors&gt;&lt;author&gt;Lyons, D. M.&lt;/author&gt;&lt;author&gt;Parker, K. J.&lt;/author&gt;&lt;author&gt;Schatzberg, A. F.&lt;/author&gt;&lt;/authors&gt;&lt;/contributors&gt;&lt;auth-address&gt;Department of Psychiatry and Behavioral Sciences, Stanford University, CA 94305, USA. dmlyons@stanford.edu&lt;/auth-address&gt;&lt;titles&gt;&lt;title&gt;Animal models of early life stress: implications for understanding resilience&lt;/title&gt;&lt;secondary-title&gt;Dev Psychobiol&lt;/secondary-title&gt;&lt;/titles&gt;&lt;periodical&gt;&lt;full-title&gt;Dev Psychobiol&lt;/full-title&gt;&lt;/periodical&gt;&lt;pages&gt;616-24&lt;/pages&gt;&lt;volume&gt;52&lt;/volume&gt;&lt;number&gt;7&lt;/number&gt;&lt;edition&gt;2010/10/20&lt;/edition&gt;&lt;keywords&gt;&lt;keyword&gt;*Adaptation, Psychological&lt;/keyword&gt;&lt;keyword&gt;Age Factors&lt;/keyword&gt;&lt;keyword&gt;Animals&lt;/keyword&gt;&lt;keyword&gt;*Arousal&lt;/keyword&gt;&lt;keyword&gt;*Comprehension&lt;/keyword&gt;&lt;keyword&gt;Humans&lt;/keyword&gt;&lt;keyword&gt;Models, Animal&lt;/keyword&gt;&lt;keyword&gt;*Resilience, Psychological&lt;/keyword&gt;&lt;keyword&gt;Saimiri&lt;/keyword&gt;&lt;keyword&gt;Stress, Psychological/*psychology&lt;/keyword&gt;&lt;/keywords&gt;&lt;dates&gt;&lt;year&gt;2010&lt;/year&gt;&lt;pub-dates&gt;&lt;date&gt;Nov&lt;/date&gt;&lt;/pub-dates&gt;&lt;/dates&gt;&lt;isbn&gt;1098-2302 (Electronic)&amp;#xD;0012-1630 (Linking)&lt;/isbn&gt;&lt;accession-num&gt;20957724&lt;/accession-num&gt;&lt;urls&gt;&lt;related-urls&gt;&lt;url&gt;https://www.ncbi.nlm.nih.gov/pubmed/20957724&lt;/url&gt;&lt;/related-urls&gt;&lt;/urls&gt;&lt;electronic-resource-num&gt;10.1002/dev.20500&lt;/electronic-resource-num&gt;&lt;/record&gt;&lt;/Cite&gt;&lt;/EndNote&gt;</w:instrText>
      </w:r>
      <w:r w:rsidR="00C86BF0" w:rsidRPr="00DA4920">
        <w:rPr>
          <w:rFonts w:ascii="Times New Roman" w:hAnsi="Times New Roman"/>
        </w:rPr>
        <w:fldChar w:fldCharType="separate"/>
      </w:r>
      <w:r w:rsidR="00F854D4" w:rsidRPr="00DA4920">
        <w:rPr>
          <w:rFonts w:ascii="Times New Roman" w:hAnsi="Times New Roman"/>
          <w:noProof/>
        </w:rPr>
        <w:t xml:space="preserve"> </w:t>
      </w:r>
      <w:r w:rsidR="00C86BF0" w:rsidRPr="00DA4920">
        <w:rPr>
          <w:rFonts w:ascii="Times New Roman" w:hAnsi="Times New Roman"/>
          <w:noProof/>
        </w:rPr>
        <w:t>Lyons, Parker, &amp; Schatzberg, 2010)</w:t>
      </w:r>
      <w:r w:rsidR="00C86BF0" w:rsidRPr="00DA4920">
        <w:rPr>
          <w:rFonts w:ascii="Times New Roman" w:hAnsi="Times New Roman"/>
        </w:rPr>
        <w:fldChar w:fldCharType="end"/>
      </w:r>
      <w:r w:rsidRPr="00DA4920">
        <w:rPr>
          <w:rFonts w:ascii="Times New Roman" w:hAnsi="Times New Roman"/>
        </w:rPr>
        <w:t xml:space="preserve">. </w:t>
      </w:r>
      <w:r w:rsidR="00090475" w:rsidRPr="00DA4920">
        <w:rPr>
          <w:rFonts w:ascii="Times New Roman" w:hAnsi="Times New Roman"/>
        </w:rPr>
        <w:t xml:space="preserve">In young human adults, </w:t>
      </w:r>
      <w:r w:rsidR="00101C9D" w:rsidRPr="00DA4920">
        <w:rPr>
          <w:rFonts w:ascii="Times New Roman" w:hAnsi="Times New Roman"/>
        </w:rPr>
        <w:t xml:space="preserve">for example, </w:t>
      </w:r>
      <w:r w:rsidR="00090475" w:rsidRPr="00DA4920">
        <w:rPr>
          <w:rFonts w:ascii="Times New Roman" w:hAnsi="Times New Roman"/>
        </w:rPr>
        <w:t xml:space="preserve">exposure to family conflict in early life has a curvilinear relationship with HPA axis reactivity, measured in response a laboratory interpersonal conflict paradigm, suggesting that moderate levels of early life stress have a buffering effect on </w:t>
      </w:r>
      <w:r w:rsidR="0043178D" w:rsidRPr="00DA4920">
        <w:rPr>
          <w:rFonts w:ascii="Times New Roman" w:hAnsi="Times New Roman"/>
        </w:rPr>
        <w:t xml:space="preserve">subsequent </w:t>
      </w:r>
      <w:r w:rsidR="00090475" w:rsidRPr="00DA4920">
        <w:rPr>
          <w:rFonts w:ascii="Times New Roman" w:hAnsi="Times New Roman"/>
        </w:rPr>
        <w:t xml:space="preserve">stress reactivity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Hagan&lt;/Author&gt;&lt;Year&gt;2014&lt;/Year&gt;&lt;RecNum&gt;112530&lt;/RecNum&gt;&lt;DisplayText&gt;(Hagan, Roubinov, Purdom Marreiro, &amp;amp; Luecken, 2014)&lt;/DisplayText&gt;&lt;record&gt;&lt;rec-number&gt;112530&lt;/rec-number&gt;&lt;foreign-keys&gt;&lt;key app="EN" db-id="2pwxxvadl9ad9ueaetr5d2t8zrvft22aa25a" timestamp="1504295678"&gt;112530&lt;/key&gt;&lt;key app="ENWeb" db-id=""&gt;0&lt;/key&gt;&lt;/foreign-keys&gt;&lt;ref-type name="Journal Article"&gt;17&lt;/ref-type&gt;&lt;contributors&gt;&lt;authors&gt;&lt;author&gt;Hagan, M. J.&lt;/author&gt;&lt;author&gt;Roubinov, D. S.&lt;/author&gt;&lt;author&gt;Purdom Marreiro, C. L.&lt;/author&gt;&lt;author&gt;Luecken, L. J.&lt;/author&gt;&lt;/authors&gt;&lt;/contributors&gt;&lt;auth-address&gt;Department of Psychology, Arizona State University, Tempe, Arizona, 85287.&lt;/auth-address&gt;&lt;titles&gt;&lt;title&gt;Childhood interparental conflict and HPA axis activity in young adulthood: examining nonlinear relations&lt;/title&gt;&lt;secondary-title&gt;Dev Psychobiol&lt;/secondary-title&gt;&lt;/titles&gt;&lt;periodical&gt;&lt;full-title&gt;Dev Psychobiol&lt;/full-title&gt;&lt;/periodical&gt;&lt;pages&gt;871-80&lt;/pages&gt;&lt;volume&gt;56&lt;/volume&gt;&lt;number&gt;4&lt;/number&gt;&lt;edition&gt;2013/09/17&lt;/edition&gt;&lt;keywords&gt;&lt;keyword&gt;Adolescent&lt;/keyword&gt;&lt;keyword&gt;*Family Conflict&lt;/keyword&gt;&lt;keyword&gt;Female&lt;/keyword&gt;&lt;keyword&gt;Humans&lt;/keyword&gt;&lt;keyword&gt;Hydrocortisone/*analysis&lt;/keyword&gt;&lt;keyword&gt;Hypothalamo-Hypophyseal System/*physiopathology&lt;/keyword&gt;&lt;keyword&gt;Male&lt;/keyword&gt;&lt;keyword&gt;Parent-Child Relations&lt;/keyword&gt;&lt;keyword&gt;Pituitary-Adrenal System/*physiopathology&lt;/keyword&gt;&lt;keyword&gt;Saliva/chemistry&lt;/keyword&gt;&lt;keyword&gt;Stress, Psychological/*physiopathology&lt;/keyword&gt;&lt;keyword&gt;Young Adult&lt;/keyword&gt;&lt;keyword&gt;cortisol&lt;/keyword&gt;&lt;keyword&gt;curvilinear&lt;/keyword&gt;&lt;keyword&gt;interparental conflict&lt;/keyword&gt;&lt;keyword&gt;stress-inoculation&lt;/keyword&gt;&lt;keyword&gt;young adulthood&lt;/keyword&gt;&lt;/keywords&gt;&lt;dates&gt;&lt;year&gt;2014&lt;/year&gt;&lt;pub-dates&gt;&lt;date&gt;May&lt;/date&gt;&lt;/pub-dates&gt;&lt;/dates&gt;&lt;isbn&gt;1098-2302 (Electronic)&amp;#xD;0012-1630 (Linking)&lt;/isbn&gt;&lt;accession-num&gt;24037506&lt;/accession-num&gt;&lt;urls&gt;&lt;related-urls&gt;&lt;url&gt;https://www.ncbi.nlm.nih.gov/pubmed/24037506&lt;/url&gt;&lt;/related-urls&gt;&lt;/urls&gt;&lt;electronic-resource-num&gt;10.1002/dev.21157&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Hagan, Roubinov, Purdom Marreiro, &amp; Luecken, 2014)</w:t>
      </w:r>
      <w:r w:rsidR="00C86BF0" w:rsidRPr="00DA4920">
        <w:rPr>
          <w:rFonts w:ascii="Times New Roman" w:hAnsi="Times New Roman"/>
        </w:rPr>
        <w:fldChar w:fldCharType="end"/>
      </w:r>
    </w:p>
    <w:p w14:paraId="48394B44" w14:textId="2DF22188" w:rsidR="00845030" w:rsidRPr="00DA4920" w:rsidRDefault="00FF6AE5" w:rsidP="00845030">
      <w:pPr>
        <w:pStyle w:val="Heading2"/>
        <w:rPr>
          <w:rFonts w:ascii="Times New Roman" w:hAnsi="Times New Roman"/>
        </w:rPr>
      </w:pPr>
      <w:r w:rsidRPr="00DA4920">
        <w:rPr>
          <w:rStyle w:val="Heading2Char"/>
          <w:rFonts w:ascii="Times New Roman" w:hAnsi="Times New Roman"/>
          <w:i/>
        </w:rPr>
        <w:t xml:space="preserve">4) </w:t>
      </w:r>
      <w:r w:rsidR="00C91092" w:rsidRPr="00DA4920">
        <w:rPr>
          <w:rStyle w:val="Heading2Char"/>
          <w:rFonts w:ascii="Times New Roman" w:hAnsi="Times New Roman"/>
          <w:i/>
        </w:rPr>
        <w:t>Are there periods in development where children show heightened sensitivity to particular adversities?</w:t>
      </w:r>
    </w:p>
    <w:p w14:paraId="1BD3AFE6" w14:textId="762DC9B2" w:rsidR="00032C01" w:rsidRPr="00DA4920" w:rsidRDefault="003340FD" w:rsidP="00053ED3">
      <w:pPr>
        <w:spacing w:line="480" w:lineRule="auto"/>
        <w:ind w:firstLine="720"/>
        <w:rPr>
          <w:rFonts w:ascii="Times New Roman" w:hAnsi="Times New Roman"/>
        </w:rPr>
      </w:pPr>
      <w:r w:rsidRPr="00DA4920">
        <w:rPr>
          <w:rFonts w:ascii="Times New Roman" w:hAnsi="Times New Roman"/>
        </w:rPr>
        <w:t>ELA</w:t>
      </w:r>
      <w:r w:rsidR="000443E7" w:rsidRPr="00DA4920">
        <w:rPr>
          <w:rFonts w:ascii="Times New Roman" w:hAnsi="Times New Roman"/>
        </w:rPr>
        <w:t>s</w:t>
      </w:r>
      <w:r w:rsidRPr="00DA4920">
        <w:rPr>
          <w:rFonts w:ascii="Times New Roman" w:hAnsi="Times New Roman"/>
        </w:rPr>
        <w:t xml:space="preserve"> occurring in critical or sensitive period</w:t>
      </w:r>
      <w:r w:rsidR="00CF0A2E" w:rsidRPr="00DA4920">
        <w:rPr>
          <w:rFonts w:ascii="Times New Roman" w:hAnsi="Times New Roman"/>
        </w:rPr>
        <w:t>s</w:t>
      </w:r>
      <w:r w:rsidR="0040238F" w:rsidRPr="00DA4920">
        <w:rPr>
          <w:rFonts w:ascii="Times New Roman" w:hAnsi="Times New Roman"/>
        </w:rPr>
        <w:t xml:space="preserve"> </w:t>
      </w:r>
      <w:r w:rsidR="00CF0A2E" w:rsidRPr="00DA4920">
        <w:rPr>
          <w:rFonts w:ascii="Times New Roman" w:hAnsi="Times New Roman"/>
        </w:rPr>
        <w:t xml:space="preserve">– when developing systems are plastic and particularly sensitive to environmental inputs - </w:t>
      </w:r>
      <w:r w:rsidRPr="00DA4920">
        <w:rPr>
          <w:rFonts w:ascii="Times New Roman" w:hAnsi="Times New Roman"/>
        </w:rPr>
        <w:t xml:space="preserve">may </w:t>
      </w:r>
      <w:r w:rsidR="001B208E" w:rsidRPr="00DA4920">
        <w:rPr>
          <w:rFonts w:ascii="Times New Roman" w:hAnsi="Times New Roman"/>
        </w:rPr>
        <w:t xml:space="preserve">have </w:t>
      </w:r>
      <w:r w:rsidRPr="00DA4920">
        <w:rPr>
          <w:rFonts w:ascii="Times New Roman" w:hAnsi="Times New Roman"/>
        </w:rPr>
        <w:t>enduring effects on</w:t>
      </w:r>
      <w:r w:rsidR="0066205F" w:rsidRPr="00DA4920">
        <w:rPr>
          <w:rFonts w:ascii="Times New Roman" w:hAnsi="Times New Roman"/>
        </w:rPr>
        <w:t xml:space="preserve"> </w:t>
      </w:r>
      <w:r w:rsidRPr="00DA4920">
        <w:rPr>
          <w:rFonts w:ascii="Times New Roman" w:hAnsi="Times New Roman"/>
        </w:rPr>
        <w:t xml:space="preserve">liability for </w:t>
      </w:r>
      <w:r w:rsidR="0066205F" w:rsidRPr="00DA4920">
        <w:rPr>
          <w:rFonts w:ascii="Times New Roman" w:hAnsi="Times New Roman"/>
        </w:rPr>
        <w:t>non-communicable diseases</w:t>
      </w:r>
      <w:r w:rsidRPr="00DA4920">
        <w:rPr>
          <w:rFonts w:ascii="Times New Roman" w:hAnsi="Times New Roman"/>
        </w:rPr>
        <w:t xml:space="preserve"> later in development. </w:t>
      </w:r>
      <w:r w:rsidR="00CF0A2E" w:rsidRPr="00DA4920">
        <w:rPr>
          <w:rFonts w:ascii="Times New Roman" w:hAnsi="Times New Roman"/>
        </w:rPr>
        <w:t xml:space="preserve">It has been proposed that these early exposures prime or </w:t>
      </w:r>
      <w:r w:rsidR="00C91092" w:rsidRPr="00DA4920">
        <w:rPr>
          <w:rFonts w:ascii="Times New Roman" w:hAnsi="Times New Roman"/>
        </w:rPr>
        <w:t xml:space="preserve">“program” </w:t>
      </w:r>
      <w:r w:rsidR="00CF0A2E" w:rsidRPr="00DA4920">
        <w:rPr>
          <w:rFonts w:ascii="Times New Roman" w:hAnsi="Times New Roman"/>
        </w:rPr>
        <w:t>systems within the</w:t>
      </w:r>
      <w:r w:rsidR="003B0E79" w:rsidRPr="00DA4920">
        <w:rPr>
          <w:rFonts w:ascii="Times New Roman" w:hAnsi="Times New Roman"/>
        </w:rPr>
        <w:t xml:space="preserve"> fetus or </w:t>
      </w:r>
      <w:r w:rsidR="00CF0A2E" w:rsidRPr="00DA4920">
        <w:rPr>
          <w:rFonts w:ascii="Times New Roman" w:hAnsi="Times New Roman"/>
        </w:rPr>
        <w:t>infant to</w:t>
      </w:r>
      <w:r w:rsidR="003B0E79" w:rsidRPr="00DA4920">
        <w:rPr>
          <w:rFonts w:ascii="Times New Roman" w:hAnsi="Times New Roman"/>
        </w:rPr>
        <w:t xml:space="preserve"> anticipat</w:t>
      </w:r>
      <w:r w:rsidR="00CF0A2E" w:rsidRPr="00DA4920">
        <w:rPr>
          <w:rFonts w:ascii="Times New Roman" w:hAnsi="Times New Roman"/>
        </w:rPr>
        <w:t>e</w:t>
      </w:r>
      <w:r w:rsidR="0066205F" w:rsidRPr="00DA4920">
        <w:rPr>
          <w:rFonts w:ascii="Times New Roman" w:hAnsi="Times New Roman"/>
        </w:rPr>
        <w:t xml:space="preserve"> </w:t>
      </w:r>
      <w:r w:rsidR="00CF0A2E" w:rsidRPr="00DA4920">
        <w:rPr>
          <w:rFonts w:ascii="Times New Roman" w:hAnsi="Times New Roman"/>
        </w:rPr>
        <w:t xml:space="preserve">characteristics </w:t>
      </w:r>
      <w:r w:rsidR="0066205F" w:rsidRPr="00DA4920">
        <w:rPr>
          <w:rFonts w:ascii="Times New Roman" w:hAnsi="Times New Roman"/>
        </w:rPr>
        <w:t xml:space="preserve">the subsequent environment </w:t>
      </w:r>
      <w:r w:rsidR="008B0CFD" w:rsidRPr="00DA4920">
        <w:rPr>
          <w:rFonts w:ascii="Times New Roman" w:hAnsi="Times New Roman"/>
        </w:rPr>
        <w:t>to which they will be exposed</w:t>
      </w:r>
      <w:r w:rsidR="00CF0A2E" w:rsidRPr="00DA4920">
        <w:rPr>
          <w:rFonts w:ascii="Times New Roman" w:hAnsi="Times New Roman"/>
        </w:rPr>
        <w:t xml:space="preserve"> (Godfrey</w:t>
      </w:r>
      <w:r w:rsidR="002F091C" w:rsidRPr="00DA4920">
        <w:rPr>
          <w:rFonts w:ascii="Times New Roman" w:hAnsi="Times New Roman"/>
        </w:rPr>
        <w:t xml:space="preserve"> &amp; Barker, 2001). </w:t>
      </w:r>
      <w:r w:rsidR="003B0E79" w:rsidRPr="00DA4920">
        <w:rPr>
          <w:rFonts w:ascii="Times New Roman" w:hAnsi="Times New Roman"/>
        </w:rPr>
        <w:t>According to this view, a</w:t>
      </w:r>
      <w:r w:rsidR="0066205F" w:rsidRPr="00DA4920">
        <w:rPr>
          <w:rFonts w:ascii="Times New Roman" w:hAnsi="Times New Roman"/>
        </w:rPr>
        <w:t xml:space="preserve">dverse exposures during critical periods result in irreversible changes; if the environment in </w:t>
      </w:r>
      <w:r w:rsidR="001B208E" w:rsidRPr="00DA4920">
        <w:rPr>
          <w:rFonts w:ascii="Times New Roman" w:hAnsi="Times New Roman"/>
        </w:rPr>
        <w:t xml:space="preserve">later </w:t>
      </w:r>
      <w:r w:rsidR="0066205F" w:rsidRPr="00DA4920">
        <w:rPr>
          <w:rFonts w:ascii="Times New Roman" w:hAnsi="Times New Roman"/>
        </w:rPr>
        <w:t xml:space="preserve">childhood and adult life differs from that </w:t>
      </w:r>
      <w:r w:rsidR="003B0E79" w:rsidRPr="00DA4920">
        <w:rPr>
          <w:rFonts w:ascii="Times New Roman" w:hAnsi="Times New Roman"/>
        </w:rPr>
        <w:t>“</w:t>
      </w:r>
      <w:r w:rsidR="0066205F" w:rsidRPr="00DA4920">
        <w:rPr>
          <w:rFonts w:ascii="Times New Roman" w:hAnsi="Times New Roman"/>
        </w:rPr>
        <w:t>predicte</w:t>
      </w:r>
      <w:r w:rsidR="007177E2" w:rsidRPr="00DA4920">
        <w:rPr>
          <w:rFonts w:ascii="Times New Roman" w:hAnsi="Times New Roman"/>
        </w:rPr>
        <w:t>d</w:t>
      </w:r>
      <w:r w:rsidR="003B0E79" w:rsidRPr="00DA4920">
        <w:rPr>
          <w:rFonts w:ascii="Times New Roman" w:hAnsi="Times New Roman"/>
        </w:rPr>
        <w:t>”</w:t>
      </w:r>
      <w:r w:rsidR="0066205F" w:rsidRPr="00DA4920">
        <w:rPr>
          <w:rFonts w:ascii="Times New Roman" w:hAnsi="Times New Roman"/>
        </w:rPr>
        <w:t xml:space="preserve"> during fetal life and infancy, the developmental responses may increase the risk of adult disease. Broad categories of adverse exposure that induce developmental responses</w:t>
      </w:r>
      <w:r w:rsidR="001B208E" w:rsidRPr="00DA4920">
        <w:rPr>
          <w:rFonts w:ascii="Times New Roman" w:hAnsi="Times New Roman"/>
        </w:rPr>
        <w:t xml:space="preserve"> of this kind</w:t>
      </w:r>
      <w:r w:rsidR="0066205F" w:rsidRPr="00DA4920">
        <w:rPr>
          <w:rFonts w:ascii="Times New Roman" w:hAnsi="Times New Roman"/>
        </w:rPr>
        <w:t xml:space="preserve"> include maternal obesity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Godfrey&lt;/Author&gt;&lt;Year&gt;2017&lt;/Year&gt;&lt;RecNum&gt;112492&lt;/RecNum&gt;&lt;DisplayText&gt;(Godfrey et al., 2017)&lt;/DisplayText&gt;&lt;record&gt;&lt;rec-number&gt;112492&lt;/rec-number&gt;&lt;foreign-keys&gt;&lt;key app="EN" db-id="2pwxxvadl9ad9ueaetr5d2t8zrvft22aa25a" timestamp="1500489523"&gt;112492&lt;/key&gt;&lt;/foreign-keys&gt;&lt;ref-type name="Journal Article"&gt;17&lt;/ref-type&gt;&lt;contributors&gt;&lt;authors&gt;&lt;author&gt;Godfrey, Keith M&lt;/author&gt;&lt;author&gt;Reynolds, Rebecca M&lt;/author&gt;&lt;author&gt;Prescott, Susan L&lt;/author&gt;&lt;author&gt;Nyirenda, Moffat&lt;/author&gt;&lt;author&gt;Jaddoe, Vincent WV&lt;/author&gt;&lt;author&gt;Eriksson, Johan G&lt;/author&gt;&lt;author&gt;Broekman, Birit FP&lt;/author&gt;&lt;/authors&gt;&lt;/contributors&gt;&lt;titles&gt;&lt;title&gt;Influence of maternal obesity on the long-term health of offspring&lt;/title&gt;&lt;secondary-title&gt;The lancet Diabetes &amp;amp; endocrinology&lt;/secondary-title&gt;&lt;/titles&gt;&lt;periodical&gt;&lt;full-title&gt;The lancet Diabetes &amp;amp; endocrinology&lt;/full-title&gt;&lt;/periodical&gt;&lt;pages&gt;53-64&lt;/pages&gt;&lt;volume&gt;5&lt;/volume&gt;&lt;number&gt;1&lt;/number&gt;&lt;dates&gt;&lt;year&gt;2017&lt;/year&gt;&lt;/dates&gt;&lt;isbn&gt;2213-8587&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 xml:space="preserve">(Godfrey et </w:t>
      </w:r>
      <w:r w:rsidR="00C86BF0" w:rsidRPr="00DA4920">
        <w:rPr>
          <w:rFonts w:ascii="Times New Roman" w:hAnsi="Times New Roman"/>
          <w:noProof/>
        </w:rPr>
        <w:lastRenderedPageBreak/>
        <w:t>al., 2017)</w:t>
      </w:r>
      <w:r w:rsidR="00C86BF0" w:rsidRPr="00DA4920">
        <w:rPr>
          <w:rFonts w:ascii="Times New Roman" w:hAnsi="Times New Roman"/>
        </w:rPr>
        <w:fldChar w:fldCharType="end"/>
      </w:r>
      <w:r w:rsidR="00913821" w:rsidRPr="00DA4920">
        <w:rPr>
          <w:rFonts w:ascii="Times New Roman" w:hAnsi="Times New Roman"/>
        </w:rPr>
        <w:t xml:space="preserve">, </w:t>
      </w:r>
      <w:r w:rsidR="0066205F" w:rsidRPr="00DA4920">
        <w:rPr>
          <w:rFonts w:ascii="Times New Roman" w:hAnsi="Times New Roman"/>
        </w:rPr>
        <w:t xml:space="preserve">micronutrient deficiency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Lin&lt;/Author&gt;&lt;Year&gt;2017&lt;/Year&gt;&lt;RecNum&gt;112493&lt;/RecNum&gt;&lt;DisplayText&gt;(Lin et al., 2017)&lt;/DisplayText&gt;&lt;record&gt;&lt;rec-number&gt;112493&lt;/rec-number&gt;&lt;foreign-keys&gt;&lt;key app="EN" db-id="2pwxxvadl9ad9ueaetr5d2t8zrvft22aa25a" timestamp="1500489626"&gt;112493&lt;/key&gt;&lt;/foreign-keys&gt;&lt;ref-type name="Journal Article"&gt;17&lt;/ref-type&gt;&lt;contributors&gt;&lt;authors&gt;&lt;author&gt;Lin, Xinyi&lt;/author&gt;&lt;author&gt;Lim, Ives Yubin&lt;/author&gt;&lt;author&gt;Wu, Yonghui&lt;/author&gt;&lt;author&gt;Teh, Ai Ling&lt;/author&gt;&lt;author&gt;Chen, Li&lt;/author&gt;&lt;author&gt;Aris, Izzuddin M&lt;/author&gt;&lt;author&gt;Soh, Shu E&lt;/author&gt;&lt;author&gt;Tint, Mya Thway&lt;/author&gt;&lt;author&gt;MacIsaac, Julia L&lt;/author&gt;&lt;author&gt;Morin, Alexander M&lt;/author&gt;&lt;/authors&gt;&lt;/contributors&gt;&lt;titles&gt;&lt;title&gt;Developmental pathways to adiposity begin before birth and are influenced by genotype, prenatal environment and epigenome&lt;/title&gt;&lt;secondary-title&gt;BMC medicine&lt;/secondary-title&gt;&lt;/titles&gt;&lt;periodical&gt;&lt;full-title&gt;BMC Medicine&lt;/full-title&gt;&lt;/periodical&gt;&lt;pages&gt;50&lt;/pages&gt;&lt;volume&gt;15&lt;/volume&gt;&lt;number&gt;1&lt;/number&gt;&lt;dates&gt;&lt;year&gt;2017&lt;/year&gt;&lt;/dates&gt;&lt;isbn&gt;1741-7015&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Lin et al., 2017)</w:t>
      </w:r>
      <w:r w:rsidR="00C86BF0" w:rsidRPr="00DA4920">
        <w:rPr>
          <w:rFonts w:ascii="Times New Roman" w:hAnsi="Times New Roman"/>
        </w:rPr>
        <w:fldChar w:fldCharType="end"/>
      </w:r>
      <w:r w:rsidR="00913821" w:rsidRPr="00DA4920">
        <w:rPr>
          <w:rFonts w:ascii="Times New Roman" w:hAnsi="Times New Roman"/>
        </w:rPr>
        <w:t xml:space="preserve">, </w:t>
      </w:r>
      <w:r w:rsidR="0066205F" w:rsidRPr="00DA4920">
        <w:rPr>
          <w:rFonts w:ascii="Times New Roman" w:hAnsi="Times New Roman"/>
        </w:rPr>
        <w:t xml:space="preserve">and stress </w:t>
      </w:r>
      <w:r w:rsidR="003B0E79" w:rsidRPr="00DA4920">
        <w:rPr>
          <w:rFonts w:ascii="Times New Roman" w:hAnsi="Times New Roman"/>
        </w:rPr>
        <w:t>as early as</w:t>
      </w:r>
      <w:r w:rsidR="0066205F" w:rsidRPr="00DA4920">
        <w:rPr>
          <w:rFonts w:ascii="Times New Roman" w:hAnsi="Times New Roman"/>
        </w:rPr>
        <w:t xml:space="preserve"> preconception</w:t>
      </w:r>
      <w:r w:rsidR="002351E9"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El</w:instrText>
      </w:r>
      <w:r w:rsidR="00C86BF0" w:rsidRPr="00DA4920">
        <w:rPr>
          <w:rFonts w:ascii="Cambria Math" w:hAnsi="Cambria Math" w:cs="Cambria Math"/>
        </w:rPr>
        <w:instrText>‐</w:instrText>
      </w:r>
      <w:r w:rsidR="00C86BF0" w:rsidRPr="00DA4920">
        <w:rPr>
          <w:rFonts w:ascii="Times New Roman" w:hAnsi="Times New Roman"/>
        </w:rPr>
        <w:instrText>Heis&lt;/Author&gt;&lt;Year&gt;2017&lt;/Year&gt;&lt;RecNum&gt;112494&lt;/RecNum&gt;&lt;DisplayText&gt;(El</w:instrText>
      </w:r>
      <w:r w:rsidR="00C86BF0" w:rsidRPr="00DA4920">
        <w:rPr>
          <w:rFonts w:ascii="Cambria Math" w:hAnsi="Cambria Math" w:cs="Cambria Math"/>
        </w:rPr>
        <w:instrText>‐</w:instrText>
      </w:r>
      <w:r w:rsidR="00C86BF0" w:rsidRPr="00DA4920">
        <w:rPr>
          <w:rFonts w:ascii="Times New Roman" w:hAnsi="Times New Roman"/>
        </w:rPr>
        <w:instrText>Heis et al., 2017)&lt;/DisplayText&gt;&lt;record&gt;&lt;rec-number&gt;112494&lt;/rec-number&gt;&lt;foreign-keys&gt;&lt;key app="EN" db-id="2pwxxvadl9ad9ueaetr5d2t8zrvft22aa25a" timestamp="1500489865"&gt;112494&lt;/key&gt;&lt;/foreign-keys&gt;&lt;ref-type name="Journal Article"&gt;17&lt;/ref-type&gt;&lt;contributors&gt;&lt;authors&gt;&lt;author&gt;El</w:instrText>
      </w:r>
      <w:r w:rsidR="00C86BF0" w:rsidRPr="00DA4920">
        <w:rPr>
          <w:rFonts w:ascii="Cambria Math" w:hAnsi="Cambria Math" w:cs="Cambria Math"/>
        </w:rPr>
        <w:instrText>‐</w:instrText>
      </w:r>
      <w:r w:rsidR="00C86BF0" w:rsidRPr="00DA4920">
        <w:rPr>
          <w:rFonts w:ascii="Times New Roman" w:hAnsi="Times New Roman"/>
        </w:rPr>
        <w:instrText>Heis, Sarah&lt;/author&gt;&lt;author&gt;Crozier, SR&lt;/author&gt;&lt;author&gt;Healy, Eugene&lt;/author&gt;&lt;author&gt;Robinson, SM&lt;/author&gt;&lt;author&gt;Harvey, NC&lt;/author&gt;&lt;author&gt;Cooper, Cyrus&lt;/author&gt;&lt;author&gt;Inskip, HM&lt;/author&gt;&lt;author&gt;Baird, Janis&lt;/author&gt;&lt;author&gt;Godfrey, KM&lt;/author&gt;&lt;/authors&gt;&lt;/contributors&gt;&lt;titles&gt;&lt;title&gt;Maternal stress and psychological distress preconception: association with offspring atopic eczema at age 12 months&lt;/title&gt;&lt;secondary-title&gt;Clinical &amp;amp; Experimental Allergy&lt;/secondary-title&gt;&lt;/titles&gt;&lt;periodical&gt;&lt;full-title&gt;Clinical &amp;amp; Experimental Allergy&lt;/full-title&gt;&lt;/periodical&gt;&lt;pages&gt;760-769&lt;/pages&gt;&lt;volume&gt;47&lt;/volume&gt;&lt;number&gt;6&lt;/number&gt;&lt;dates&gt;&lt;year&gt;2017&lt;/year&gt;&lt;/dates&gt;&lt;isbn&gt;1365-2222&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El</w:t>
      </w:r>
      <w:r w:rsidR="00C86BF0" w:rsidRPr="00DA4920">
        <w:rPr>
          <w:rFonts w:ascii="Cambria Math" w:hAnsi="Cambria Math" w:cs="Cambria Math"/>
          <w:noProof/>
        </w:rPr>
        <w:t>‐</w:t>
      </w:r>
      <w:r w:rsidR="00C86BF0" w:rsidRPr="00DA4920">
        <w:rPr>
          <w:rFonts w:ascii="Times New Roman" w:hAnsi="Times New Roman"/>
          <w:noProof/>
        </w:rPr>
        <w:t>Heis et al., 2017)</w:t>
      </w:r>
      <w:r w:rsidR="00C86BF0" w:rsidRPr="00DA4920">
        <w:rPr>
          <w:rFonts w:ascii="Times New Roman" w:hAnsi="Times New Roman"/>
        </w:rPr>
        <w:fldChar w:fldCharType="end"/>
      </w:r>
      <w:r w:rsidR="00361FB4" w:rsidRPr="00DA4920">
        <w:rPr>
          <w:rFonts w:ascii="Times New Roman" w:hAnsi="Times New Roman"/>
        </w:rPr>
        <w:t>,</w:t>
      </w:r>
      <w:r w:rsidR="00913821" w:rsidRPr="00DA4920">
        <w:rPr>
          <w:rFonts w:ascii="Times New Roman" w:hAnsi="Times New Roman"/>
        </w:rPr>
        <w:t xml:space="preserve"> </w:t>
      </w:r>
      <w:r w:rsidR="007177E2" w:rsidRPr="00DA4920">
        <w:rPr>
          <w:rFonts w:ascii="Times New Roman" w:hAnsi="Times New Roman"/>
        </w:rPr>
        <w:t xml:space="preserve">as well as during </w:t>
      </w:r>
      <w:r w:rsidR="0066205F" w:rsidRPr="00DA4920">
        <w:rPr>
          <w:rFonts w:ascii="Times New Roman" w:hAnsi="Times New Roman"/>
        </w:rPr>
        <w:t xml:space="preserve">pregnancy and early postnatal periods </w:t>
      </w:r>
      <w:r w:rsidR="00C86BF0" w:rsidRPr="00DA4920">
        <w:rPr>
          <w:rFonts w:ascii="Times New Roman" w:hAnsi="Times New Roman"/>
        </w:rPr>
        <w:fldChar w:fldCharType="begin">
          <w:fldData xml:space="preserve">PEVuZE5vdGU+PENpdGU+PEF1dGhvcj5XZW48L0F1dGhvcj48WWVhcj4yMDE3PC9ZZWFyPjxSZWNO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==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XZW48L0F1dGhvcj48WWVhcj4yMDE3PC9ZZWFyPjxSZWNO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==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Wen et al., 2017)</w:t>
      </w:r>
      <w:r w:rsidR="00C86BF0" w:rsidRPr="00DA4920">
        <w:rPr>
          <w:rFonts w:ascii="Times New Roman" w:hAnsi="Times New Roman"/>
        </w:rPr>
        <w:fldChar w:fldCharType="end"/>
      </w:r>
      <w:r w:rsidR="0066205F" w:rsidRPr="00DA4920">
        <w:rPr>
          <w:rFonts w:ascii="Times New Roman" w:hAnsi="Times New Roman"/>
        </w:rPr>
        <w:t xml:space="preserve">. </w:t>
      </w:r>
    </w:p>
    <w:p w14:paraId="7FC4827C" w14:textId="54FEDD8E" w:rsidR="00F5311F" w:rsidRPr="00DA4920" w:rsidRDefault="00C91092" w:rsidP="00053ED3">
      <w:pPr>
        <w:spacing w:line="480" w:lineRule="auto"/>
        <w:ind w:firstLine="720"/>
        <w:rPr>
          <w:rFonts w:ascii="Times New Roman" w:hAnsi="Times New Roman"/>
        </w:rPr>
      </w:pPr>
      <w:r w:rsidRPr="00DA4920">
        <w:rPr>
          <w:rFonts w:ascii="Times New Roman" w:hAnsi="Times New Roman"/>
        </w:rPr>
        <w:t>As a complement to</w:t>
      </w:r>
      <w:r w:rsidR="00C5606C" w:rsidRPr="00DA4920">
        <w:rPr>
          <w:rFonts w:ascii="Times New Roman" w:hAnsi="Times New Roman"/>
        </w:rPr>
        <w:t xml:space="preserve"> models of fetal</w:t>
      </w:r>
      <w:r w:rsidRPr="00DA4920">
        <w:rPr>
          <w:rFonts w:ascii="Times New Roman" w:hAnsi="Times New Roman"/>
        </w:rPr>
        <w:t xml:space="preserve"> and infant</w:t>
      </w:r>
      <w:r w:rsidR="00C5606C" w:rsidRPr="00DA4920">
        <w:rPr>
          <w:rFonts w:ascii="Times New Roman" w:hAnsi="Times New Roman"/>
        </w:rPr>
        <w:t xml:space="preserve"> programming</w:t>
      </w:r>
      <w:r w:rsidR="00F93BBD" w:rsidRPr="00DA4920">
        <w:rPr>
          <w:rFonts w:ascii="Times New Roman" w:hAnsi="Times New Roman"/>
        </w:rPr>
        <w:t xml:space="preserve">, Power and Hertzman </w:t>
      </w:r>
      <w:r w:rsidR="00F854D4" w:rsidRPr="00DA4920">
        <w:rPr>
          <w:rFonts w:ascii="Times New Roman" w:hAnsi="Times New Roman"/>
        </w:rPr>
        <w:t xml:space="preserve">(1997) </w:t>
      </w:r>
      <w:r w:rsidR="00F93BBD" w:rsidRPr="00DA4920">
        <w:rPr>
          <w:rFonts w:ascii="Times New Roman" w:hAnsi="Times New Roman"/>
        </w:rPr>
        <w:t>articulate a pathways model where</w:t>
      </w:r>
      <w:r w:rsidR="00C5606C" w:rsidRPr="00DA4920">
        <w:rPr>
          <w:rFonts w:ascii="Times New Roman" w:hAnsi="Times New Roman"/>
        </w:rPr>
        <w:t>by</w:t>
      </w:r>
      <w:r w:rsidR="00F93BBD" w:rsidRPr="00DA4920">
        <w:rPr>
          <w:rFonts w:ascii="Times New Roman" w:hAnsi="Times New Roman"/>
        </w:rPr>
        <w:t xml:space="preserve"> </w:t>
      </w:r>
      <w:r w:rsidR="00E05570" w:rsidRPr="00DA4920">
        <w:rPr>
          <w:rFonts w:ascii="Times New Roman" w:hAnsi="Times New Roman"/>
        </w:rPr>
        <w:t>ELA</w:t>
      </w:r>
      <w:r w:rsidR="00F93BBD" w:rsidRPr="00DA4920">
        <w:rPr>
          <w:rFonts w:ascii="Times New Roman" w:hAnsi="Times New Roman"/>
        </w:rPr>
        <w:t xml:space="preserve"> is linked to health outcomes by a series of sequentially conti</w:t>
      </w:r>
      <w:r w:rsidR="00855E6A" w:rsidRPr="00DA4920">
        <w:rPr>
          <w:rFonts w:ascii="Times New Roman" w:hAnsi="Times New Roman"/>
        </w:rPr>
        <w:t>n</w:t>
      </w:r>
      <w:r w:rsidR="00F93BBD" w:rsidRPr="00DA4920">
        <w:rPr>
          <w:rFonts w:ascii="Times New Roman" w:hAnsi="Times New Roman"/>
        </w:rPr>
        <w:t xml:space="preserve">gent life experiences. </w:t>
      </w:r>
      <w:r w:rsidRPr="00DA4920">
        <w:rPr>
          <w:rFonts w:ascii="Times New Roman" w:hAnsi="Times New Roman"/>
        </w:rPr>
        <w:t>For example, i</w:t>
      </w:r>
      <w:r w:rsidR="00E05570" w:rsidRPr="00DA4920">
        <w:rPr>
          <w:rFonts w:ascii="Times New Roman" w:hAnsi="Times New Roman"/>
        </w:rPr>
        <w:t>n</w:t>
      </w:r>
      <w:r w:rsidR="000D73D9" w:rsidRPr="00DA4920">
        <w:rPr>
          <w:rFonts w:ascii="Times New Roman" w:hAnsi="Times New Roman"/>
        </w:rPr>
        <w:t xml:space="preserve"> their study of the 1958 British cohort</w:t>
      </w:r>
      <w:r w:rsidR="00E05570" w:rsidRPr="00DA4920">
        <w:rPr>
          <w:rFonts w:ascii="Times New Roman" w:hAnsi="Times New Roman"/>
        </w:rPr>
        <w:t>,</w:t>
      </w:r>
      <w:r w:rsidR="000D73D9" w:rsidRPr="00DA4920">
        <w:rPr>
          <w:rFonts w:ascii="Times New Roman" w:hAnsi="Times New Roman"/>
        </w:rPr>
        <w:t xml:space="preserve"> </w:t>
      </w:r>
      <w:r w:rsidR="00855E6A" w:rsidRPr="00DA4920">
        <w:rPr>
          <w:rFonts w:ascii="Times New Roman" w:hAnsi="Times New Roman"/>
        </w:rPr>
        <w:t xml:space="preserve">they found that </w:t>
      </w:r>
      <w:r w:rsidR="000D73D9" w:rsidRPr="00DA4920">
        <w:rPr>
          <w:rFonts w:ascii="Times New Roman" w:hAnsi="Times New Roman"/>
        </w:rPr>
        <w:t xml:space="preserve">social class at birth was linked to a range of health outcomes, </w:t>
      </w:r>
      <w:r w:rsidR="009D1414" w:rsidRPr="00DA4920">
        <w:rPr>
          <w:rFonts w:ascii="Times New Roman" w:hAnsi="Times New Roman"/>
        </w:rPr>
        <w:t xml:space="preserve">but </w:t>
      </w:r>
      <w:r w:rsidR="000D73D9" w:rsidRPr="00DA4920">
        <w:rPr>
          <w:rFonts w:ascii="Times New Roman" w:hAnsi="Times New Roman"/>
        </w:rPr>
        <w:t>the links were stronger for educational attainment</w:t>
      </w:r>
      <w:r w:rsidR="0040238F" w:rsidRPr="00DA4920">
        <w:rPr>
          <w:rFonts w:ascii="Times New Roman" w:hAnsi="Times New Roman"/>
        </w:rPr>
        <w:t>,</w:t>
      </w:r>
      <w:r w:rsidR="002E0BD4" w:rsidRPr="00DA4920">
        <w:rPr>
          <w:rFonts w:ascii="Times New Roman" w:hAnsi="Times New Roman"/>
        </w:rPr>
        <w:t xml:space="preserve"> </w:t>
      </w:r>
      <w:r w:rsidR="0040238F" w:rsidRPr="00DA4920">
        <w:rPr>
          <w:rFonts w:ascii="Times New Roman" w:hAnsi="Times New Roman"/>
        </w:rPr>
        <w:t>which</w:t>
      </w:r>
      <w:r w:rsidR="002E0BD4" w:rsidRPr="00DA4920">
        <w:rPr>
          <w:rFonts w:ascii="Times New Roman" w:hAnsi="Times New Roman"/>
        </w:rPr>
        <w:t xml:space="preserve"> was</w:t>
      </w:r>
      <w:r w:rsidR="000D73D9" w:rsidRPr="00DA4920">
        <w:rPr>
          <w:rFonts w:ascii="Times New Roman" w:hAnsi="Times New Roman"/>
        </w:rPr>
        <w:t xml:space="preserve"> partially contingent on</w:t>
      </w:r>
      <w:r w:rsidR="0040238F" w:rsidRPr="00DA4920">
        <w:rPr>
          <w:rFonts w:ascii="Times New Roman" w:hAnsi="Times New Roman"/>
        </w:rPr>
        <w:t xml:space="preserve"> -</w:t>
      </w:r>
      <w:r w:rsidR="000D73D9" w:rsidRPr="00DA4920">
        <w:rPr>
          <w:rFonts w:ascii="Times New Roman" w:hAnsi="Times New Roman"/>
        </w:rPr>
        <w:t xml:space="preserve"> but not </w:t>
      </w:r>
      <w:r w:rsidR="006B5F21" w:rsidRPr="00DA4920">
        <w:rPr>
          <w:rFonts w:ascii="Times New Roman" w:hAnsi="Times New Roman"/>
        </w:rPr>
        <w:t xml:space="preserve">equivalent </w:t>
      </w:r>
      <w:r w:rsidR="002E0BD4" w:rsidRPr="00DA4920">
        <w:rPr>
          <w:rFonts w:ascii="Times New Roman" w:hAnsi="Times New Roman"/>
        </w:rPr>
        <w:t>to</w:t>
      </w:r>
      <w:r w:rsidR="0040238F" w:rsidRPr="00DA4920">
        <w:rPr>
          <w:rFonts w:ascii="Times New Roman" w:hAnsi="Times New Roman"/>
        </w:rPr>
        <w:t xml:space="preserve"> -</w:t>
      </w:r>
      <w:r w:rsidR="002E0BD4" w:rsidRPr="00DA4920">
        <w:rPr>
          <w:rFonts w:ascii="Times New Roman" w:hAnsi="Times New Roman"/>
        </w:rPr>
        <w:t xml:space="preserve"> </w:t>
      </w:r>
      <w:r w:rsidR="006B5F21" w:rsidRPr="00DA4920">
        <w:rPr>
          <w:rFonts w:ascii="Times New Roman" w:hAnsi="Times New Roman"/>
        </w:rPr>
        <w:t>social</w:t>
      </w:r>
      <w:r w:rsidR="000D73D9" w:rsidRPr="00DA4920">
        <w:rPr>
          <w:rFonts w:ascii="Times New Roman" w:hAnsi="Times New Roman"/>
        </w:rPr>
        <w:t xml:space="preserve"> class at birth</w:t>
      </w:r>
      <w:r w:rsidR="00E96DA3" w:rsidRPr="00DA4920">
        <w:rPr>
          <w:rFonts w:ascii="Times New Roman" w:hAnsi="Times New Roman"/>
        </w:rPr>
        <w:t xml:space="preserve">. </w:t>
      </w:r>
      <w:r w:rsidR="00F152D8" w:rsidRPr="00DA4920">
        <w:rPr>
          <w:rFonts w:ascii="Times New Roman" w:hAnsi="Times New Roman"/>
        </w:rPr>
        <w:t>Unlike</w:t>
      </w:r>
      <w:r w:rsidR="00E96DA3" w:rsidRPr="00DA4920">
        <w:rPr>
          <w:rFonts w:ascii="Times New Roman" w:hAnsi="Times New Roman"/>
        </w:rPr>
        <w:t xml:space="preserve"> cr</w:t>
      </w:r>
      <w:r w:rsidR="00855E6A" w:rsidRPr="00DA4920">
        <w:rPr>
          <w:rFonts w:ascii="Times New Roman" w:hAnsi="Times New Roman"/>
        </w:rPr>
        <w:t>itical period mechan</w:t>
      </w:r>
      <w:r w:rsidR="00E96DA3" w:rsidRPr="00DA4920">
        <w:rPr>
          <w:rFonts w:ascii="Times New Roman" w:hAnsi="Times New Roman"/>
        </w:rPr>
        <w:t>ism</w:t>
      </w:r>
      <w:r w:rsidR="00855E6A" w:rsidRPr="00DA4920">
        <w:rPr>
          <w:rFonts w:ascii="Times New Roman" w:hAnsi="Times New Roman"/>
        </w:rPr>
        <w:t>s</w:t>
      </w:r>
      <w:r w:rsidR="0040238F" w:rsidRPr="00DA4920">
        <w:rPr>
          <w:rFonts w:ascii="Times New Roman" w:hAnsi="Times New Roman"/>
        </w:rPr>
        <w:t>,</w:t>
      </w:r>
      <w:r w:rsidR="00855E6A" w:rsidRPr="00DA4920">
        <w:rPr>
          <w:rFonts w:ascii="Times New Roman" w:hAnsi="Times New Roman"/>
        </w:rPr>
        <w:t xml:space="preserve"> </w:t>
      </w:r>
      <w:r w:rsidR="00F152D8" w:rsidRPr="00DA4920">
        <w:rPr>
          <w:rFonts w:ascii="Times New Roman" w:hAnsi="Times New Roman"/>
        </w:rPr>
        <w:t>which suggest the need for</w:t>
      </w:r>
      <w:r w:rsidR="00855E6A" w:rsidRPr="00DA4920">
        <w:rPr>
          <w:rFonts w:ascii="Times New Roman" w:hAnsi="Times New Roman"/>
        </w:rPr>
        <w:t xml:space="preserve"> interven</w:t>
      </w:r>
      <w:r w:rsidR="00E96DA3" w:rsidRPr="00DA4920">
        <w:rPr>
          <w:rFonts w:ascii="Times New Roman" w:hAnsi="Times New Roman"/>
        </w:rPr>
        <w:t>tion efforts at precise times in early development</w:t>
      </w:r>
      <w:r w:rsidR="00E05570" w:rsidRPr="00DA4920">
        <w:rPr>
          <w:rFonts w:ascii="Times New Roman" w:hAnsi="Times New Roman"/>
        </w:rPr>
        <w:t>,</w:t>
      </w:r>
      <w:r w:rsidR="00E96DA3" w:rsidRPr="00DA4920">
        <w:rPr>
          <w:rFonts w:ascii="Times New Roman" w:hAnsi="Times New Roman"/>
        </w:rPr>
        <w:t xml:space="preserve"> pathway models </w:t>
      </w:r>
      <w:r w:rsidR="00572771" w:rsidRPr="00DA4920">
        <w:rPr>
          <w:rFonts w:ascii="Times New Roman" w:hAnsi="Times New Roman"/>
        </w:rPr>
        <w:t>suggest</w:t>
      </w:r>
      <w:r w:rsidR="004621EA" w:rsidRPr="00DA4920">
        <w:rPr>
          <w:rFonts w:ascii="Times New Roman" w:hAnsi="Times New Roman"/>
        </w:rPr>
        <w:t xml:space="preserve"> </w:t>
      </w:r>
      <w:r w:rsidR="00572771" w:rsidRPr="00DA4920">
        <w:rPr>
          <w:rFonts w:ascii="Times New Roman" w:hAnsi="Times New Roman"/>
        </w:rPr>
        <w:t>the potential of</w:t>
      </w:r>
      <w:r w:rsidR="00855E6A" w:rsidRPr="00DA4920">
        <w:rPr>
          <w:rFonts w:ascii="Times New Roman" w:hAnsi="Times New Roman"/>
        </w:rPr>
        <w:t xml:space="preserve"> interven</w:t>
      </w:r>
      <w:r w:rsidR="00E96DA3" w:rsidRPr="00DA4920">
        <w:rPr>
          <w:rFonts w:ascii="Times New Roman" w:hAnsi="Times New Roman"/>
        </w:rPr>
        <w:t xml:space="preserve">tions </w:t>
      </w:r>
      <w:r w:rsidR="004621EA" w:rsidRPr="00DA4920">
        <w:rPr>
          <w:rFonts w:ascii="Times New Roman" w:hAnsi="Times New Roman"/>
        </w:rPr>
        <w:t xml:space="preserve">at later </w:t>
      </w:r>
      <w:r w:rsidR="00E96DA3" w:rsidRPr="00DA4920">
        <w:rPr>
          <w:rFonts w:ascii="Times New Roman" w:hAnsi="Times New Roman"/>
        </w:rPr>
        <w:t>stages of the life span</w:t>
      </w:r>
      <w:r w:rsidR="00855E6A" w:rsidRPr="00DA4920">
        <w:rPr>
          <w:rFonts w:ascii="Times New Roman" w:hAnsi="Times New Roman"/>
        </w:rPr>
        <w:t xml:space="preserve"> to offset or moderate one or more of </w:t>
      </w:r>
      <w:r w:rsidR="004621EA" w:rsidRPr="00DA4920">
        <w:rPr>
          <w:rFonts w:ascii="Times New Roman" w:hAnsi="Times New Roman"/>
        </w:rPr>
        <w:t>the</w:t>
      </w:r>
      <w:r w:rsidR="00855E6A" w:rsidRPr="00DA4920">
        <w:rPr>
          <w:rFonts w:ascii="Times New Roman" w:hAnsi="Times New Roman"/>
        </w:rPr>
        <w:t xml:space="preserve"> contingent sequential adversities</w:t>
      </w:r>
      <w:r w:rsidR="004621EA" w:rsidRPr="00DA4920">
        <w:rPr>
          <w:rFonts w:ascii="Times New Roman" w:hAnsi="Times New Roman"/>
        </w:rPr>
        <w:t xml:space="preserve"> associated with ELA</w:t>
      </w:r>
      <w:r w:rsidR="008C59C8" w:rsidRPr="00DA4920">
        <w:rPr>
          <w:rFonts w:ascii="Times New Roman" w:hAnsi="Times New Roman"/>
        </w:rPr>
        <w:t xml:space="preserve">, a </w:t>
      </w:r>
      <w:r w:rsidR="00F5311F" w:rsidRPr="00DA4920">
        <w:rPr>
          <w:rFonts w:ascii="Times New Roman" w:hAnsi="Times New Roman"/>
        </w:rPr>
        <w:t xml:space="preserve">topic we explore further below. </w:t>
      </w:r>
      <w:r w:rsidR="00C5606C" w:rsidRPr="00DA4920">
        <w:rPr>
          <w:rFonts w:ascii="Times New Roman" w:hAnsi="Times New Roman"/>
        </w:rPr>
        <w:t>Current evidence suggest</w:t>
      </w:r>
      <w:r w:rsidR="002F1545" w:rsidRPr="00DA4920">
        <w:rPr>
          <w:rFonts w:ascii="Times New Roman" w:hAnsi="Times New Roman"/>
        </w:rPr>
        <w:t>s</w:t>
      </w:r>
      <w:r w:rsidR="00C5606C" w:rsidRPr="00DA4920">
        <w:rPr>
          <w:rFonts w:ascii="Times New Roman" w:hAnsi="Times New Roman"/>
        </w:rPr>
        <w:t xml:space="preserve"> that both processes are at play, </w:t>
      </w:r>
      <w:r w:rsidR="002351E9" w:rsidRPr="00DA4920">
        <w:rPr>
          <w:rFonts w:ascii="Times New Roman" w:hAnsi="Times New Roman"/>
        </w:rPr>
        <w:t xml:space="preserve">and consideration of both fetal programming and pathways models is essential for understanding </w:t>
      </w:r>
      <w:r w:rsidR="00074764" w:rsidRPr="00DA4920">
        <w:rPr>
          <w:rFonts w:ascii="Times New Roman" w:hAnsi="Times New Roman"/>
        </w:rPr>
        <w:t xml:space="preserve">constraints on later life plasticity and </w:t>
      </w:r>
      <w:r w:rsidR="002351E9" w:rsidRPr="00DA4920">
        <w:rPr>
          <w:rFonts w:ascii="Times New Roman" w:hAnsi="Times New Roman"/>
        </w:rPr>
        <w:t>for</w:t>
      </w:r>
      <w:r w:rsidR="00074764" w:rsidRPr="00DA4920">
        <w:rPr>
          <w:rFonts w:ascii="Times New Roman" w:hAnsi="Times New Roman"/>
        </w:rPr>
        <w:t xml:space="preserve"> selection of targets for </w:t>
      </w:r>
      <w:r w:rsidR="00C5606C" w:rsidRPr="00DA4920">
        <w:rPr>
          <w:rFonts w:ascii="Times New Roman" w:hAnsi="Times New Roman"/>
        </w:rPr>
        <w:t xml:space="preserve">later life intervention. </w:t>
      </w:r>
    </w:p>
    <w:p w14:paraId="48830107" w14:textId="78C19C78" w:rsidR="00845030" w:rsidRPr="00DA4920" w:rsidRDefault="00812E1C" w:rsidP="00845030">
      <w:pPr>
        <w:pStyle w:val="Heading2"/>
        <w:rPr>
          <w:rFonts w:ascii="Times New Roman" w:hAnsi="Times New Roman"/>
        </w:rPr>
      </w:pPr>
      <w:r w:rsidRPr="00DA4920">
        <w:rPr>
          <w:rStyle w:val="Heading2Char"/>
          <w:rFonts w:ascii="Times New Roman" w:hAnsi="Times New Roman"/>
          <w:i/>
        </w:rPr>
        <w:t xml:space="preserve">5) </w:t>
      </w:r>
      <w:r w:rsidR="00C91092" w:rsidRPr="00DA4920">
        <w:rPr>
          <w:rStyle w:val="Heading2Char"/>
          <w:rFonts w:ascii="Times New Roman" w:hAnsi="Times New Roman"/>
          <w:i/>
        </w:rPr>
        <w:t xml:space="preserve">Do characteristics of the child play a role? </w:t>
      </w:r>
    </w:p>
    <w:p w14:paraId="146017BC" w14:textId="559F95B1" w:rsidR="00781808" w:rsidRPr="00DA4920" w:rsidRDefault="00781808" w:rsidP="00053ED3">
      <w:pPr>
        <w:spacing w:line="480" w:lineRule="auto"/>
        <w:ind w:firstLine="720"/>
        <w:rPr>
          <w:rFonts w:ascii="Times New Roman" w:hAnsi="Times New Roman"/>
        </w:rPr>
      </w:pPr>
      <w:r w:rsidRPr="00DA4920">
        <w:rPr>
          <w:rFonts w:ascii="Times New Roman" w:hAnsi="Times New Roman"/>
        </w:rPr>
        <w:t xml:space="preserve">It is clear that the impact of </w:t>
      </w:r>
      <w:r w:rsidR="007D282F" w:rsidRPr="00DA4920">
        <w:rPr>
          <w:rFonts w:ascii="Times New Roman" w:hAnsi="Times New Roman"/>
        </w:rPr>
        <w:t>ELA</w:t>
      </w:r>
      <w:r w:rsidR="000443E7" w:rsidRPr="00DA4920">
        <w:rPr>
          <w:rFonts w:ascii="Times New Roman" w:hAnsi="Times New Roman"/>
        </w:rPr>
        <w:t>s</w:t>
      </w:r>
      <w:r w:rsidRPr="00DA4920">
        <w:rPr>
          <w:rFonts w:ascii="Times New Roman" w:hAnsi="Times New Roman"/>
        </w:rPr>
        <w:t xml:space="preserve"> on long term development can be moderated by child characteristics such as coping strategie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hen&lt;/Author&gt;&lt;Year&gt;2012&lt;/Year&gt;&lt;RecNum&gt;107911&lt;/RecNum&gt;&lt;DisplayText&gt;(E. Chen, Miller, Lachman, Gruenewald, &amp;amp; Seeman, 2012)&lt;/DisplayText&gt;&lt;record&gt;&lt;rec-number&gt;107911&lt;/rec-number&gt;&lt;foreign-keys&gt;&lt;key app="EN" db-id="2pwxxvadl9ad9ueaetr5d2t8zrvft22aa25a" timestamp="1332529950"&gt;107911&lt;/key&gt;&lt;/foreign-keys&gt;&lt;ref-type name="Journal Article"&gt;17&lt;/ref-type&gt;&lt;contributors&gt;&lt;authors&gt;&lt;author&gt;Chen, E.&lt;/author&gt;&lt;author&gt;Miller, G. E.&lt;/author&gt;&lt;author&gt;Lachman, M. E.&lt;/author&gt;&lt;author&gt;Gruenewald, T. L.&lt;/author&gt;&lt;author&gt;Seeman, T. E.&lt;/author&gt;&lt;/authors&gt;&lt;/contributors&gt;&lt;auth-address&gt;Department of Psychology, University of British Columbia, 2136 W Mall, Vancouver, British Columbia, Canada. echen@psych.ubc.ca&lt;/auth-address&gt;&lt;titles&gt;&lt;title&gt;Protective factors for adults from low-childhood socioeconomic circumstances: the benefits of shift-and-persist for allostatic load&lt;/title&gt;&lt;secondary-title&gt;Psychosomatic Medicine&lt;/secondary-title&gt;&lt;/titles&gt;&lt;periodical&gt;&lt;full-title&gt;Psychosomatic Medicine&lt;/full-title&gt;&lt;abbr-1&gt;Psychosom Med&lt;/abbr-1&gt;&lt;/periodical&gt;&lt;pages&gt;178-86&lt;/pages&gt;&lt;volume&gt;74&lt;/volume&gt;&lt;number&gt;2&lt;/number&gt;&lt;edition&gt;2012/01/31&lt;/edition&gt;&lt;dates&gt;&lt;year&gt;2012&lt;/year&gt;&lt;pub-dates&gt;&lt;date&gt;Feb-Mar&lt;/date&gt;&lt;/pub-dates&gt;&lt;/dates&gt;&lt;isbn&gt;1534-7796 (Electronic)&amp;#xD;0033-3174 (Linking)&lt;/isbn&gt;&lt;accession-num&gt;22286848&lt;/accession-num&gt;&lt;urls&gt;&lt;/urls&gt;&lt;custom2&gt;3273596&lt;/custom2&gt;&lt;electronic-resource-num&gt;PSY.0b013e31824206fd [pii]&amp;#xD;10.1097/PSY.0b013e31824206fd [doi]&lt;/electronic-resource-num&gt;&lt;remote-database-provider&gt;Nlm&lt;/remote-database-provider&gt;&lt;language&gt;eng&lt;/language&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Chen, Miller, Lachman, Gruenewald, &amp; Seeman, 2012)</w:t>
      </w:r>
      <w:r w:rsidR="00C86BF0" w:rsidRPr="00DA4920">
        <w:rPr>
          <w:rFonts w:ascii="Times New Roman" w:hAnsi="Times New Roman"/>
        </w:rPr>
        <w:fldChar w:fldCharType="end"/>
      </w:r>
      <w:r w:rsidR="008C59C8" w:rsidRPr="00DA4920">
        <w:rPr>
          <w:rFonts w:ascii="Times New Roman" w:hAnsi="Times New Roman"/>
        </w:rPr>
        <w:t>,</w:t>
      </w:r>
      <w:r w:rsidRPr="00DA4920">
        <w:rPr>
          <w:rFonts w:ascii="Times New Roman" w:hAnsi="Times New Roman"/>
        </w:rPr>
        <w:t xml:space="preserve"> as well as a broad range of factors </w:t>
      </w:r>
      <w:r w:rsidR="00FE56CE" w:rsidRPr="00DA4920">
        <w:rPr>
          <w:rFonts w:ascii="Times New Roman" w:hAnsi="Times New Roman"/>
        </w:rPr>
        <w:t xml:space="preserve">with a heritable component, </w:t>
      </w:r>
      <w:r w:rsidRPr="00DA4920">
        <w:rPr>
          <w:rFonts w:ascii="Times New Roman" w:hAnsi="Times New Roman"/>
        </w:rPr>
        <w:t xml:space="preserve">such as verbal intelligenc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Bagley&lt;/Author&gt;&lt;Year&gt;2000&lt;/Year&gt;&lt;RecNum&gt;112464&lt;/RecNum&gt;&lt;DisplayText&gt;(Bagley &amp;amp; Mallick, 2000)&lt;/DisplayText&gt;&lt;record&gt;&lt;rec-number&gt;112464&lt;/rec-number&gt;&lt;foreign-keys&gt;&lt;key app="EN" db-id="2pwxxvadl9ad9ueaetr5d2t8zrvft22aa25a" timestamp="1499814635"&gt;112464&lt;/key&gt;&lt;/foreign-keys&gt;&lt;ref-type name="Journal Article"&gt;17&lt;/ref-type&gt;&lt;contributors&gt;&lt;authors&gt;&lt;author&gt;Bagley, Christopher&lt;/author&gt;&lt;author&gt;Mallick, Kanka&lt;/author&gt;&lt;/authors&gt;&lt;/contributors&gt;&lt;titles&gt;&lt;title&gt;Prediction of sexual, emotional, and physical maltreatment and mental health outcomes in a longitudinal cohort of 290 adolescent women&lt;/title&gt;&lt;secondary-title&gt;Child maltreatment&lt;/secondary-title&gt;&lt;/titles&gt;&lt;periodical&gt;&lt;full-title&gt;Child Maltreatment&lt;/full-title&gt;&lt;/periodical&gt;&lt;pages&gt;218-226&lt;/pages&gt;&lt;volume&gt;5&lt;/volume&gt;&lt;number&gt;3&lt;/number&gt;&lt;dates&gt;&lt;year&gt;2000&lt;/year&gt;&lt;/dates&gt;&lt;isbn&gt;1077-5595&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Bagley &amp; Mallick, 2000)</w:t>
      </w:r>
      <w:r w:rsidR="00C86BF0" w:rsidRPr="00DA4920">
        <w:rPr>
          <w:rFonts w:ascii="Times New Roman" w:hAnsi="Times New Roman"/>
        </w:rPr>
        <w:fldChar w:fldCharType="end"/>
      </w:r>
      <w:r w:rsidR="008C59C8" w:rsidRPr="00DA4920">
        <w:rPr>
          <w:rFonts w:ascii="Times New Roman" w:hAnsi="Times New Roman"/>
        </w:rPr>
        <w:t>,</w:t>
      </w:r>
      <w:r w:rsidRPr="00DA4920">
        <w:rPr>
          <w:rFonts w:ascii="Times New Roman" w:hAnsi="Times New Roman"/>
        </w:rPr>
        <w:t xml:space="preserve"> and even</w:t>
      </w:r>
      <w:r w:rsidR="00C91092" w:rsidRPr="00DA4920">
        <w:rPr>
          <w:rFonts w:ascii="Times New Roman" w:hAnsi="Times New Roman"/>
        </w:rPr>
        <w:t>, according to preliminary evidence,</w:t>
      </w:r>
      <w:r w:rsidRPr="00DA4920">
        <w:rPr>
          <w:rFonts w:ascii="Times New Roman" w:hAnsi="Times New Roman"/>
        </w:rPr>
        <w:t xml:space="preserve"> specific polymorphisms of the child (e.g., </w:t>
      </w:r>
      <w:r w:rsidR="00C86BF0" w:rsidRPr="00DA4920">
        <w:rPr>
          <w:rFonts w:ascii="Times New Roman" w:hAnsi="Times New Roman"/>
        </w:rPr>
        <w:fldChar w:fldCharType="begin">
          <w:fldData xml:space="preserve">PEVuZE5vdGU+PENpdGU+PEF1dGhvcj5DaWNjaGV0dGk8L0F1dGhvcj48WWVhcj4yMDEwPC9ZZWFy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DaWNjaGV0dGk8L0F1dGhvcj48WWVhcj4yMDEwPC9ZZWFy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Cicchetti, Rogosch, Sturge-Apple, &amp; Toth, 2010)</w:t>
      </w:r>
      <w:r w:rsidR="00C86BF0" w:rsidRPr="00DA4920">
        <w:rPr>
          <w:rFonts w:ascii="Times New Roman" w:hAnsi="Times New Roman"/>
        </w:rPr>
        <w:fldChar w:fldCharType="end"/>
      </w:r>
      <w:r w:rsidRPr="00DA4920">
        <w:rPr>
          <w:rFonts w:ascii="Times New Roman" w:hAnsi="Times New Roman"/>
        </w:rPr>
        <w:t xml:space="preserve">. However, some conceptualizations of </w:t>
      </w:r>
      <w:r w:rsidR="008C59C8" w:rsidRPr="00DA4920">
        <w:rPr>
          <w:rFonts w:ascii="Times New Roman" w:hAnsi="Times New Roman"/>
        </w:rPr>
        <w:t>ELA</w:t>
      </w:r>
      <w:r w:rsidR="008C59C8" w:rsidRPr="00DA4920" w:rsidDel="008C59C8">
        <w:rPr>
          <w:rFonts w:ascii="Times New Roman" w:hAnsi="Times New Roman"/>
        </w:rPr>
        <w:t xml:space="preserve"> </w:t>
      </w:r>
      <w:r w:rsidRPr="00DA4920">
        <w:rPr>
          <w:rFonts w:ascii="Times New Roman" w:hAnsi="Times New Roman"/>
        </w:rPr>
        <w:t xml:space="preserve">suggest that parental harsh treatment and even abuse may </w:t>
      </w:r>
      <w:r w:rsidR="00FE56CE" w:rsidRPr="00DA4920">
        <w:rPr>
          <w:rFonts w:ascii="Times New Roman" w:hAnsi="Times New Roman"/>
        </w:rPr>
        <w:t>be influenced by</w:t>
      </w:r>
      <w:r w:rsidRPr="00DA4920">
        <w:rPr>
          <w:rFonts w:ascii="Times New Roman" w:hAnsi="Times New Roman"/>
        </w:rPr>
        <w:t xml:space="preserve"> difficult or challenging characteristics of the child. There is substantial evidence, for example, that children with physical, neurological</w:t>
      </w:r>
      <w:r w:rsidR="008C59C8" w:rsidRPr="00DA4920">
        <w:rPr>
          <w:rFonts w:ascii="Times New Roman" w:hAnsi="Times New Roman"/>
        </w:rPr>
        <w:t>,</w:t>
      </w:r>
      <w:r w:rsidRPr="00DA4920">
        <w:rPr>
          <w:rFonts w:ascii="Times New Roman" w:hAnsi="Times New Roman"/>
        </w:rPr>
        <w:t xml:space="preserve"> or behavioral abnormalities are </w:t>
      </w:r>
      <w:r w:rsidR="008C59C8" w:rsidRPr="00DA4920">
        <w:rPr>
          <w:rFonts w:ascii="Times New Roman" w:hAnsi="Times New Roman"/>
        </w:rPr>
        <w:t xml:space="preserve">at </w:t>
      </w:r>
      <w:r w:rsidRPr="00DA4920">
        <w:rPr>
          <w:rFonts w:ascii="Times New Roman" w:hAnsi="Times New Roman"/>
        </w:rPr>
        <w:lastRenderedPageBreak/>
        <w:t xml:space="preserve">increased risk of abus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Jones&lt;/Author&gt;&lt;Year&gt;2012&lt;/Year&gt;&lt;RecNum&gt;112461&lt;/RecNum&gt;&lt;DisplayText&gt;(L. Jones et al., 2012)&lt;/DisplayText&gt;&lt;record&gt;&lt;rec-number&gt;112461&lt;/rec-number&gt;&lt;foreign-keys&gt;&lt;key app="EN" db-id="2pwxxvadl9ad9ueaetr5d2t8zrvft22aa25a" timestamp="1499812305"&gt;112461&lt;/key&gt;&lt;key app="ENWeb" db-id=""&gt;0&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section&gt;899&lt;/section&gt;&lt;dates&gt;&lt;year&gt;2012&lt;/year&gt;&lt;/dates&gt;&lt;isbn&gt;01406736&lt;/isbn&gt;&lt;urls&gt;&lt;/urls&gt;&lt;electronic-resource-num&gt;10.1016/s0140-6736(12)60692-8&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Jones et al., 2012)</w:t>
      </w:r>
      <w:r w:rsidR="00C86BF0" w:rsidRPr="00DA4920">
        <w:rPr>
          <w:rFonts w:ascii="Times New Roman" w:hAnsi="Times New Roman"/>
        </w:rPr>
        <w:fldChar w:fldCharType="end"/>
      </w:r>
      <w:r w:rsidRPr="00DA4920">
        <w:rPr>
          <w:rFonts w:ascii="Times New Roman" w:hAnsi="Times New Roman"/>
        </w:rPr>
        <w:t xml:space="preserve">. Weaker evidence suggests a role of difficult child temperament (e.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ackenzie&lt;/Author&gt;&lt;Year&gt;2011&lt;/Year&gt;&lt;RecNum&gt;112462&lt;/RecNum&gt;&lt;DisplayText&gt;(Mackenzie, Nicklas, Brooks-Gunn, &amp;amp; Waldfogel, 2011)&lt;/DisplayText&gt;&lt;record&gt;&lt;rec-number&gt;112462&lt;/rec-number&gt;&lt;foreign-keys&gt;&lt;key app="EN" db-id="2pwxxvadl9ad9ueaetr5d2t8zrvft22aa25a" timestamp="1499812395"&gt;112462&lt;/key&gt;&lt;key app="ENWeb" db-id=""&gt;0&lt;/key&gt;&lt;/foreign-keys&gt;&lt;ref-type name="Journal Article"&gt;17&lt;/ref-type&gt;&lt;contributors&gt;&lt;authors&gt;&lt;author&gt;Mackenzie, M. J.&lt;/author&gt;&lt;author&gt;Nicklas, E.&lt;/author&gt;&lt;author&gt;Brooks-Gunn, J.&lt;/author&gt;&lt;author&gt;Waldfogel, J.&lt;/author&gt;&lt;/authors&gt;&lt;/contributors&gt;&lt;auth-address&gt;Columbia University.&lt;/auth-address&gt;&lt;titles&gt;&lt;title&gt;Who Spanks Infants and Toddlers? Evidence from the Fragile Families and Child Well-Being Study&lt;/title&gt;&lt;secondary-title&gt;Child Youth Serv Rev&lt;/secondary-title&gt;&lt;/titles&gt;&lt;periodical&gt;&lt;full-title&gt;Child Youth Serv Rev&lt;/full-title&gt;&lt;/periodical&gt;&lt;pages&gt;1364-1373&lt;/pages&gt;&lt;volume&gt;33&lt;/volume&gt;&lt;number&gt;8&lt;/number&gt;&lt;edition&gt;2011/06/21&lt;/edition&gt;&lt;dates&gt;&lt;year&gt;2011&lt;/year&gt;&lt;pub-dates&gt;&lt;date&gt;Aug 01&lt;/date&gt;&lt;/pub-dates&gt;&lt;/dates&gt;&lt;isbn&gt;0190-7409 (Print)&amp;#xD;0190-7409 (Linking)&lt;/isbn&gt;&lt;accession-num&gt;21686081&lt;/accession-num&gt;&lt;urls&gt;&lt;related-urls&gt;&lt;url&gt;https://www.ncbi.nlm.nih.gov/pubmed/21686081&lt;/url&gt;&lt;/related-urls&gt;&lt;/urls&gt;&lt;custom2&gt;PMC3114638&lt;/custom2&gt;&lt;electronic-resource-num&gt;10.1016/j.childyouth.2011.04.007&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ackenzie, Nicklas, Brooks-Gunn, &amp; Waldfogel, 2011)</w:t>
      </w:r>
      <w:r w:rsidR="00C86BF0" w:rsidRPr="00DA4920">
        <w:rPr>
          <w:rFonts w:ascii="Times New Roman" w:hAnsi="Times New Roman"/>
        </w:rPr>
        <w:fldChar w:fldCharType="end"/>
      </w:r>
      <w:r w:rsidRPr="00DA4920">
        <w:rPr>
          <w:rFonts w:ascii="Times New Roman" w:hAnsi="Times New Roman"/>
        </w:rPr>
        <w:t xml:space="preserve">. Most arresting are studies suggesting heritable characteristics of children may evoke harsh parentin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Jaffee&lt;/Author&gt;&lt;Year&gt;2004&lt;/Year&gt;&lt;RecNum&gt;112444&lt;/RecNum&gt;&lt;DisplayText&gt;(Sara R. Jaffee et al., 2004)&lt;/DisplayText&gt;&lt;record&gt;&lt;rec-number&gt;112444&lt;/rec-number&gt;&lt;foreign-keys&gt;&lt;key app="EN" db-id="2pwxxvadl9ad9ueaetr5d2t8zrvft22aa25a" timestamp="1499618384"&gt;112444&lt;/key&gt;&lt;/foreign-keys&gt;&lt;ref-type name="Journal Article"&gt;17&lt;/ref-type&gt;&lt;contributors&gt;&lt;authors&gt;&lt;author&gt;Jaffee, Sara R.&lt;/author&gt;&lt;author&gt;Caspi, Avshalom&lt;/author&gt;&lt;author&gt;Moffitt, Terrie E.&lt;/author&gt;&lt;author&gt;Polo-Tomas, Monica&lt;/author&gt;&lt;author&gt;Price, Thomas S.&lt;/author&gt;&lt;author&gt;Taylor, Alan&lt;/author&gt;&lt;/authors&gt;&lt;/contributors&gt;&lt;auth-address&gt;Jaffee, Sara R.: srjaffee@psych.upenn.edu&lt;/auth-address&gt;&lt;titles&gt;&lt;title&gt;The Limits of Child Effects: Evidence for Genetically Mediated Child Effects on Corporal Punishment but Not on Physical Maltreatment&lt;/title&gt;&lt;secondary-title&gt;Developmental Psychology&lt;/secondary-title&gt;&lt;/titles&gt;&lt;periodical&gt;&lt;full-title&gt;Developmental Psychology&lt;/full-title&gt;&lt;/periodical&gt;&lt;pages&gt;1047-1058&lt;/pages&gt;&lt;volume&gt;40&lt;/volume&gt;&lt;number&gt;6&lt;/number&gt;&lt;dates&gt;&lt;year&gt;2004&lt;/year&gt;&lt;pub-dates&gt;&lt;date&gt;Nov&lt;/date&gt;&lt;/pub-dates&gt;&lt;/dates&gt;&lt;accession-num&gt;2004-20098-010&lt;/accession-num&gt;&lt;urls&gt;&lt;related-urls&gt;&lt;url&gt;http://ovidsp.ovid.com/ovidweb.cgi?T=JS&amp;amp;CSC=Y&amp;amp;NEWS=N&amp;amp;PAGE=fulltext&amp;amp;D=psyc4&amp;amp;AN=2004-20098-010&lt;/url&gt;&lt;url&gt;http://wa4py6yj8t.search.serialssolutions.com/?url_ver=Z39.88-2004&amp;amp;rft_val_fmt=info:ofi/fmt:kev:mtx:journal&amp;amp;rfr_id=info:sid/Ovid:psyc4&amp;amp;rft.genre=article&amp;amp;rft_id=info:doi/10.1037%2F0012-1649.40.6.1047&amp;amp;rft_id=info:pmid/&amp;amp;rft.issn=0012-1649&amp;amp;rft.volume=40&amp;amp;rft.issue=6&amp;amp;rft.spage=1047&amp;amp;rft.pages=1047-1058&amp;amp;rft.date=2004&amp;amp;rft.jtitle=Developmental+Psychology&amp;amp;rft.atitle=The+Limits+of+Child+Effects%3A+Evidence+for+Genetically+Mediated+Child+Effects+on+Corporal+Punishment+but+Not+on+Physical+Maltreatment.&amp;amp;rft.aulast=Jaffee&lt;/url&gt;&lt;/related-urls&gt;&lt;/urls&gt;&lt;remote-database-name&gt;PsycINFO&lt;/remote-database-name&gt;&lt;remote-database-provider&gt;Ovid Technologies&lt;/remote-database-provider&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Jaffee et al., 2004)</w:t>
      </w:r>
      <w:r w:rsidR="00C86BF0" w:rsidRPr="00DA4920">
        <w:rPr>
          <w:rFonts w:ascii="Times New Roman" w:hAnsi="Times New Roman"/>
        </w:rPr>
        <w:fldChar w:fldCharType="end"/>
      </w:r>
      <w:r w:rsidRPr="00DA4920">
        <w:rPr>
          <w:rFonts w:ascii="Times New Roman" w:hAnsi="Times New Roman"/>
        </w:rPr>
        <w:t xml:space="preserve"> and even more severe maltreatment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Schulz-Heik&lt;/Author&gt;&lt;Year&gt;2010&lt;/Year&gt;&lt;RecNum&gt;7663&lt;/RecNum&gt;&lt;DisplayText&gt;(Schulz-Heik et al., 2010)&lt;/DisplayText&gt;&lt;record&gt;&lt;rec-number&gt;7663&lt;/rec-number&gt;&lt;foreign-keys&gt;&lt;key app="EN" db-id="2pwxxvadl9ad9ueaetr5d2t8zrvft22aa25a" timestamp="1280251316"&gt;7663&lt;/key&gt;&lt;/foreign-keys&gt;&lt;ref-type name="Journal Article"&gt;17&lt;/ref-type&gt;&lt;contributors&gt;&lt;authors&gt;&lt;author&gt;Schulz-Heik, R.&lt;/author&gt;&lt;author&gt;Rhee, Soo Hyun&lt;/author&gt;&lt;author&gt;Silvern, Louise E.&lt;/author&gt;&lt;author&gt;Haberstick, Brett C.&lt;/author&gt;&lt;author&gt;Hopfer, Christian&lt;/author&gt;&lt;author&gt;Lessem, Jeffrey M.&lt;/author&gt;&lt;author&gt;Hewitt, John K.&lt;/author&gt;&lt;/authors&gt;&lt;/contributors&gt;&lt;auth-address&gt;Jay&amp;#xD;Schulz-Heik, R. Jay: jay.schulz-heik@colorado.edu&lt;/auth-address&gt;&lt;titles&gt;&lt;title&gt;The association between conduct problems and maltreatment: Testing genetic and environmental mediation&lt;/title&gt;&lt;secondary-title&gt;Behavior Genetics&lt;/secondary-title&gt;&lt;/titles&gt;&lt;periodical&gt;&lt;full-title&gt;Behavior Genetics&lt;/full-title&gt;&lt;/periodical&gt;&lt;pages&gt;338-348&lt;/pages&gt;&lt;volume&gt;40&lt;/volume&gt;&lt;number&gt;3&lt;/number&gt;&lt;keywords&gt;&lt;keyword&gt;conduct problems, child maltreatment, genetic mediation, environmental mediation&lt;/keyword&gt;&lt;keyword&gt;*Behavior Problems&lt;/keyword&gt;&lt;keyword&gt;*Child Abuse&lt;/keyword&gt;&lt;keyword&gt;*Conduct Disorder&lt;/keyword&gt;&lt;keyword&gt;*Behavioral Genetics&lt;/keyword&gt;&lt;keyword&gt;Twins&lt;/keyword&gt;&lt;keyword&gt;Behavior Disorders &amp;amp; Antisocial Behavior [3230]&lt;/keyword&gt;&lt;/keywords&gt;&lt;dates&gt;&lt;year&gt;2010&lt;/year&gt;&lt;pub-dates&gt;&lt;date&gt;May&lt;/date&gt;&lt;/pub-dates&gt;&lt;/dates&gt;&lt;accession-num&gt;Peer Reviewed Journal: 2010-07391-007&lt;/accession-num&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Schulz-Heik et al., 2010)</w:t>
      </w:r>
      <w:r w:rsidR="00C86BF0" w:rsidRPr="00DA4920">
        <w:rPr>
          <w:rFonts w:ascii="Times New Roman" w:hAnsi="Times New Roman"/>
        </w:rPr>
        <w:fldChar w:fldCharType="end"/>
      </w:r>
      <w:r w:rsidRPr="00DA4920">
        <w:rPr>
          <w:rFonts w:ascii="Times New Roman" w:hAnsi="Times New Roman"/>
        </w:rPr>
        <w:t>. Thus, harsh</w:t>
      </w:r>
      <w:r w:rsidR="002E0BD4" w:rsidRPr="00DA4920">
        <w:rPr>
          <w:rFonts w:ascii="Times New Roman" w:hAnsi="Times New Roman"/>
        </w:rPr>
        <w:t xml:space="preserve"> parenting</w:t>
      </w:r>
      <w:r w:rsidRPr="00DA4920">
        <w:rPr>
          <w:rFonts w:ascii="Times New Roman" w:hAnsi="Times New Roman"/>
        </w:rPr>
        <w:t xml:space="preserve"> or frank maltreatment may reflect, in some cases, an escalating transaction between parents made vulnerable by their own risk factors and evocative </w:t>
      </w:r>
      <w:r w:rsidR="001335BC" w:rsidRPr="00DA4920">
        <w:rPr>
          <w:rFonts w:ascii="Times New Roman" w:hAnsi="Times New Roman"/>
        </w:rPr>
        <w:t>characteristics of</w:t>
      </w:r>
      <w:r w:rsidR="00F01024" w:rsidRPr="00DA4920">
        <w:rPr>
          <w:rFonts w:ascii="Times New Roman" w:hAnsi="Times New Roman"/>
        </w:rPr>
        <w:t xml:space="preserve"> </w:t>
      </w:r>
      <w:r w:rsidRPr="00DA4920">
        <w:rPr>
          <w:rFonts w:ascii="Times New Roman" w:hAnsi="Times New Roman"/>
        </w:rPr>
        <w:t xml:space="preserve">children. </w:t>
      </w:r>
      <w:r w:rsidR="00007E6E" w:rsidRPr="00DA4920">
        <w:rPr>
          <w:rFonts w:ascii="Times New Roman" w:hAnsi="Times New Roman"/>
        </w:rPr>
        <w:t>We have already noted a</w:t>
      </w:r>
      <w:r w:rsidR="00D86DA6" w:rsidRPr="00DA4920">
        <w:rPr>
          <w:rFonts w:ascii="Times New Roman" w:hAnsi="Times New Roman"/>
        </w:rPr>
        <w:t xml:space="preserve">nother </w:t>
      </w:r>
      <w:r w:rsidR="00007E6E" w:rsidRPr="00DA4920">
        <w:rPr>
          <w:rFonts w:ascii="Times New Roman" w:hAnsi="Times New Roman"/>
        </w:rPr>
        <w:t>transactional model: where there is mismatch between the environment that is sampled by the</w:t>
      </w:r>
      <w:r w:rsidR="00F04656" w:rsidRPr="00DA4920">
        <w:rPr>
          <w:rFonts w:ascii="Times New Roman" w:hAnsi="Times New Roman"/>
        </w:rPr>
        <w:t xml:space="preserve"> fetus in utero (or by the young</w:t>
      </w:r>
      <w:r w:rsidR="00007E6E" w:rsidRPr="00DA4920">
        <w:rPr>
          <w:rFonts w:ascii="Times New Roman" w:hAnsi="Times New Roman"/>
        </w:rPr>
        <w:t xml:space="preserve"> child in adverse social environment) </w:t>
      </w:r>
      <w:r w:rsidR="007D282F" w:rsidRPr="00DA4920">
        <w:rPr>
          <w:rFonts w:ascii="Times New Roman" w:hAnsi="Times New Roman"/>
        </w:rPr>
        <w:t>and</w:t>
      </w:r>
      <w:r w:rsidR="00007E6E" w:rsidRPr="00DA4920">
        <w:rPr>
          <w:rFonts w:ascii="Times New Roman" w:hAnsi="Times New Roman"/>
        </w:rPr>
        <w:t xml:space="preserve"> the environment </w:t>
      </w:r>
      <w:r w:rsidR="007D282F" w:rsidRPr="00DA4920">
        <w:rPr>
          <w:rFonts w:ascii="Times New Roman" w:hAnsi="Times New Roman"/>
        </w:rPr>
        <w:t xml:space="preserve">encountered </w:t>
      </w:r>
      <w:r w:rsidR="00007E6E" w:rsidRPr="00DA4920">
        <w:rPr>
          <w:rFonts w:ascii="Times New Roman" w:hAnsi="Times New Roman"/>
        </w:rPr>
        <w:t>later in life.</w:t>
      </w:r>
    </w:p>
    <w:p w14:paraId="1F0CB34D" w14:textId="4178D7E9" w:rsidR="00C56867" w:rsidRPr="00DA4920" w:rsidRDefault="00C56867" w:rsidP="00C56867">
      <w:pPr>
        <w:pStyle w:val="Heading2"/>
        <w:rPr>
          <w:rFonts w:ascii="Times New Roman" w:hAnsi="Times New Roman"/>
        </w:rPr>
      </w:pPr>
      <w:r w:rsidRPr="00DA4920">
        <w:rPr>
          <w:rStyle w:val="Heading2Char"/>
          <w:rFonts w:ascii="Times New Roman" w:hAnsi="Times New Roman"/>
          <w:i/>
        </w:rPr>
        <w:t>6) Can we identify among children exposed to severe adversity those who are most likely to suffer consequent long</w:t>
      </w:r>
      <w:r w:rsidR="000443E7" w:rsidRPr="00DA4920">
        <w:rPr>
          <w:rStyle w:val="Heading2Char"/>
          <w:rFonts w:ascii="Times New Roman" w:hAnsi="Times New Roman"/>
          <w:i/>
        </w:rPr>
        <w:t>-term</w:t>
      </w:r>
      <w:r w:rsidRPr="00DA4920">
        <w:rPr>
          <w:rStyle w:val="Heading2Char"/>
          <w:rFonts w:ascii="Times New Roman" w:hAnsi="Times New Roman"/>
          <w:i/>
        </w:rPr>
        <w:t xml:space="preserve"> health problems? </w:t>
      </w:r>
      <w:r w:rsidRPr="00DA4920">
        <w:rPr>
          <w:rFonts w:ascii="Times New Roman" w:hAnsi="Times New Roman"/>
        </w:rPr>
        <w:t xml:space="preserve"> </w:t>
      </w:r>
    </w:p>
    <w:p w14:paraId="45474187" w14:textId="203F2F6E" w:rsidR="00C56867" w:rsidRPr="00DA4920" w:rsidRDefault="00C56867" w:rsidP="00C56867">
      <w:pPr>
        <w:spacing w:line="480" w:lineRule="auto"/>
        <w:ind w:firstLine="720"/>
        <w:rPr>
          <w:rFonts w:ascii="Times New Roman" w:hAnsi="Times New Roman"/>
        </w:rPr>
      </w:pPr>
      <w:r w:rsidRPr="00DA4920">
        <w:rPr>
          <w:rFonts w:ascii="Times New Roman" w:hAnsi="Times New Roman"/>
        </w:rPr>
        <w:t>Early indicators of biological embedding of ELA may permit identification of resilient children and the mechanisms of that resilience</w:t>
      </w:r>
      <w:r w:rsidR="00104481" w:rsidRPr="00DA4920">
        <w:rPr>
          <w:rFonts w:ascii="Times New Roman" w:hAnsi="Times New Roman"/>
        </w:rPr>
        <w:t xml:space="preserve">, </w:t>
      </w:r>
      <w:r w:rsidRPr="00DA4920">
        <w:rPr>
          <w:rFonts w:ascii="Times New Roman" w:hAnsi="Times New Roman"/>
        </w:rPr>
        <w:t>of factors that may determine the collapse of this resilience later in development</w:t>
      </w:r>
      <w:r w:rsidR="00B6687E" w:rsidRPr="00DA4920">
        <w:rPr>
          <w:rFonts w:ascii="Times New Roman" w:hAnsi="Times New Roman"/>
        </w:rPr>
        <w:t xml:space="preserve">; </w:t>
      </w:r>
      <w:r w:rsidRPr="00DA4920">
        <w:rPr>
          <w:rFonts w:ascii="Times New Roman" w:hAnsi="Times New Roman"/>
        </w:rPr>
        <w:t xml:space="preserve">and </w:t>
      </w:r>
      <w:r w:rsidR="00104481" w:rsidRPr="00DA4920">
        <w:rPr>
          <w:rFonts w:ascii="Times New Roman" w:hAnsi="Times New Roman"/>
        </w:rPr>
        <w:t xml:space="preserve">may </w:t>
      </w:r>
      <w:r w:rsidRPr="00DA4920">
        <w:rPr>
          <w:rFonts w:ascii="Times New Roman" w:hAnsi="Times New Roman"/>
        </w:rPr>
        <w:t xml:space="preserve">represent the earliest indicators of the impact of ELA on subsequent psychobiological processes that accelerate disease processes. These indicators help improve precision ascertainment of health risks attributable to ELA, before disease processes take </w:t>
      </w:r>
      <w:r w:rsidR="00004F50" w:rsidRPr="00DA4920">
        <w:rPr>
          <w:rFonts w:ascii="Times New Roman" w:hAnsi="Times New Roman"/>
        </w:rPr>
        <w:t>hold.</w:t>
      </w:r>
    </w:p>
    <w:p w14:paraId="59A9A67E" w14:textId="2BCD9544" w:rsidR="00C56867" w:rsidRPr="00DA4920" w:rsidRDefault="00C56867" w:rsidP="00C56867">
      <w:pPr>
        <w:spacing w:line="480" w:lineRule="auto"/>
        <w:ind w:firstLine="720"/>
        <w:rPr>
          <w:rFonts w:ascii="Times New Roman" w:hAnsi="Times New Roman"/>
        </w:rPr>
      </w:pPr>
      <w:r w:rsidRPr="00DA4920">
        <w:rPr>
          <w:rFonts w:ascii="Times New Roman" w:hAnsi="Times New Roman"/>
        </w:rPr>
        <w:t xml:space="preserve">The allostatic load model proposed by McEwen and Seeman (McEwen, 1998; McEwen &amp; Seeman, 1999), articulates how multiple or excessive “hits” to systems that serve to maintain homeostasis and promote health in the face of normal day-to-day challenge, can become dysregulated under severe or cumulative adversity. To maintain homeostasis, stress activates the autonomic and central nervous systems that, in turn, influence cortisol, adrenalin, the immune system, and metabolism. Severe and unrelenting challenges to these systems can result in gradual </w:t>
      </w:r>
      <w:r w:rsidRPr="00DA4920">
        <w:rPr>
          <w:rFonts w:ascii="Times New Roman" w:hAnsi="Times New Roman"/>
        </w:rPr>
        <w:lastRenderedPageBreak/>
        <w:t>and long-term dysregulation in these homeostatic processes, causing them to become overused and dysregulated, resulting in allostatic load and overload</w:t>
      </w:r>
      <w:r w:rsidR="00C12F75" w:rsidRPr="00DA4920">
        <w:rPr>
          <w:rFonts w:ascii="Times New Roman" w:hAnsi="Times New Roman"/>
        </w:rPr>
        <w:t xml:space="preserve"> </w:t>
      </w:r>
      <w:r w:rsidR="00C12F75" w:rsidRPr="00DA4920">
        <w:rPr>
          <w:rFonts w:ascii="Times New Roman" w:hAnsi="Times New Roman"/>
        </w:rPr>
        <w:fldChar w:fldCharType="begin"/>
      </w:r>
      <w:r w:rsidR="00C12F75" w:rsidRPr="00DA4920">
        <w:rPr>
          <w:rFonts w:ascii="Times New Roman" w:hAnsi="Times New Roman"/>
        </w:rPr>
        <w:instrText xml:space="preserve"> ADDIN EN.CITE &lt;EndNote&gt;&lt;Cite&gt;&lt;Author&gt;McEwen&lt;/Author&gt;&lt;Year&gt;2004&lt;/Year&gt;&lt;RecNum&gt;112598&lt;/RecNum&gt;&lt;DisplayText&gt;(McEwen, 2004)&lt;/DisplayText&gt;&lt;record&gt;&lt;rec-number&gt;112598&lt;/rec-number&gt;&lt;foreign-keys&gt;&lt;key app="EN" db-id="2pwxxvadl9ad9ueaetr5d2t8zrvft22aa25a" timestamp="1525303321"&gt;112598&lt;/key&gt;&lt;/foreign-keys&gt;&lt;ref-type name="Journal Article"&gt;17&lt;/ref-type&gt;&lt;contributors&gt;&lt;authors&gt;&lt;author&gt;McEwen, Bruce S&lt;/author&gt;&lt;/authors&gt;&lt;/contributors&gt;&lt;titles&gt;&lt;title&gt;Protection and damage from acute and chronic stress: allostasis and allostatic overload and relevance to the pathophysiology of psychiatric disorders&lt;/title&gt;&lt;secondary-title&gt;Annals of the New York Academy of Sciences&lt;/secondary-title&gt;&lt;/titles&gt;&lt;periodical&gt;&lt;full-title&gt;Annals of the New York Academy of Sciences&lt;/full-title&gt;&lt;/periodical&gt;&lt;pages&gt;1-7&lt;/pages&gt;&lt;volume&gt;1032&lt;/volume&gt;&lt;number&gt;1&lt;/number&gt;&lt;dates&gt;&lt;year&gt;2004&lt;/year&gt;&lt;/dates&gt;&lt;isbn&gt;1749-6632&lt;/isbn&gt;&lt;urls&gt;&lt;/urls&gt;&lt;/record&gt;&lt;/Cite&gt;&lt;/EndNote&gt;</w:instrText>
      </w:r>
      <w:r w:rsidR="00C12F75" w:rsidRPr="00DA4920">
        <w:rPr>
          <w:rFonts w:ascii="Times New Roman" w:hAnsi="Times New Roman"/>
        </w:rPr>
        <w:fldChar w:fldCharType="separate"/>
      </w:r>
      <w:r w:rsidR="00C12F75" w:rsidRPr="00DA4920">
        <w:rPr>
          <w:rFonts w:ascii="Times New Roman" w:hAnsi="Times New Roman"/>
          <w:noProof/>
        </w:rPr>
        <w:t>(McEwen, 2004)</w:t>
      </w:r>
      <w:r w:rsidR="00C12F75" w:rsidRPr="00DA4920">
        <w:rPr>
          <w:rFonts w:ascii="Times New Roman" w:hAnsi="Times New Roman"/>
        </w:rPr>
        <w:fldChar w:fldCharType="end"/>
      </w:r>
      <w:r w:rsidRPr="00DA4920">
        <w:rPr>
          <w:rFonts w:ascii="Times New Roman" w:hAnsi="Times New Roman"/>
        </w:rPr>
        <w:t xml:space="preserve">. Several approaches have been used to cumulate indices of systems affected, including those based on assays of urinary cortisol, norepinephrine and epinephrine, dyslipidemia, blood pressure, and waist-hip ratio, validated through prediction of future health and mortality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Seeman&lt;/Author&gt;&lt;Year&gt;2001&lt;/Year&gt;&lt;RecNum&gt;112504&lt;/RecNum&gt;&lt;DisplayText&gt;(Seeman, McEwen, Rowe, &amp;amp; Singer, 2001)&lt;/DisplayText&gt;&lt;record&gt;&lt;rec-number&gt;112504&lt;/rec-number&gt;&lt;foreign-keys&gt;&lt;key app="EN" db-id="2pwxxvadl9ad9ueaetr5d2t8zrvft22aa25a" timestamp="1501267972"&gt;112504&lt;/key&gt;&lt;key app="ENWeb" db-id=""&gt;0&lt;/key&gt;&lt;/foreign-keys&gt;&lt;ref-type name="Journal Article"&gt;17&lt;/ref-type&gt;&lt;contributors&gt;&lt;authors&gt;&lt;author&gt;Seeman, T. E.&lt;/author&gt;&lt;author&gt;McEwen, B. S.&lt;/author&gt;&lt;author&gt;Rowe, J. W.&lt;/author&gt;&lt;author&gt;Singer, B. H.&lt;/author&gt;&lt;/authors&gt;&lt;/contributors&gt;&lt;auth-address&gt;Division of Geriatrics, University of California School of Medicine, Los Angeles, CA 90095-1687, USA. tseeman@mednet.ucla.edu&lt;/auth-address&gt;&lt;titles&gt;&lt;title&gt;Allostatic load as a marker of cumulative biological risk: MacArthur studies of successful aging&lt;/title&gt;&lt;secondary-title&gt;Proc Natl Acad Sci U S A&lt;/secondary-title&gt;&lt;/titles&gt;&lt;periodical&gt;&lt;full-title&gt;Proc Natl Acad Sci U S A&lt;/full-title&gt;&lt;/periodical&gt;&lt;pages&gt;4770-5&lt;/pages&gt;&lt;volume&gt;98&lt;/volume&gt;&lt;number&gt;8&lt;/number&gt;&lt;edition&gt;2001/04/05&lt;/edition&gt;&lt;keywords&gt;&lt;keyword&gt;Aged&lt;/keyword&gt;&lt;keyword&gt;Aging/*physiology&lt;/keyword&gt;&lt;keyword&gt;Female&lt;/keyword&gt;&lt;keyword&gt;Humans&lt;/keyword&gt;&lt;keyword&gt;Male&lt;/keyword&gt;&lt;keyword&gt;Microvascular Angina/physiopathology&lt;/keyword&gt;&lt;keyword&gt;Regression Analysis&lt;/keyword&gt;&lt;keyword&gt;Stress, Physiological/*physiopathology&lt;/keyword&gt;&lt;/keywords&gt;&lt;dates&gt;&lt;year&gt;2001&lt;/year&gt;&lt;pub-dates&gt;&lt;date&gt;Apr 10&lt;/date&gt;&lt;/pub-dates&gt;&lt;/dates&gt;&lt;isbn&gt;0027-8424 (Print)&amp;#xD;0027-8424 (Linking)&lt;/isbn&gt;&lt;accession-num&gt;11287659&lt;/accession-num&gt;&lt;urls&gt;&lt;related-urls&gt;&lt;url&gt;https://www.ncbi.nlm.nih.gov/pubmed/11287659&lt;/url&gt;&lt;/related-urls&gt;&lt;/urls&gt;&lt;custom2&gt;PMC31909&lt;/custom2&gt;&lt;electronic-resource-num&gt;10.1073/pnas.081072698&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Seeman, McEwen, Rowe, &amp; Singer, 2001)</w:t>
      </w:r>
      <w:r w:rsidR="00C86BF0" w:rsidRPr="00DA4920">
        <w:rPr>
          <w:rFonts w:ascii="Times New Roman" w:hAnsi="Times New Roman"/>
        </w:rPr>
        <w:fldChar w:fldCharType="end"/>
      </w:r>
      <w:r w:rsidRPr="00DA4920">
        <w:rPr>
          <w:rFonts w:ascii="Times New Roman" w:hAnsi="Times New Roman"/>
        </w:rPr>
        <w:t>.</w:t>
      </w:r>
    </w:p>
    <w:p w14:paraId="5C65106E" w14:textId="32564950" w:rsidR="00C56867" w:rsidRPr="00DA4920" w:rsidRDefault="00C56867" w:rsidP="00C56867">
      <w:pPr>
        <w:spacing w:line="480" w:lineRule="auto"/>
        <w:ind w:firstLine="720"/>
        <w:rPr>
          <w:rFonts w:ascii="Times New Roman" w:hAnsi="Times New Roman"/>
        </w:rPr>
      </w:pPr>
      <w:r w:rsidRPr="00DA4920">
        <w:rPr>
          <w:rFonts w:ascii="Times New Roman" w:hAnsi="Times New Roman"/>
        </w:rPr>
        <w:t xml:space="preserve">Adults with a documented history of maltreatment show evidence of high allostatic load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Widom&lt;/Author&gt;&lt;Year&gt;2015&lt;/Year&gt;&lt;RecNum&gt;111717&lt;/RecNum&gt;&lt;DisplayText&gt;(C. S. Widom, Horan, &amp;amp; Brzustowicz, 2015)&lt;/DisplayText&gt;&lt;record&gt;&lt;rec-number&gt;111717&lt;/rec-number&gt;&lt;foreign-keys&gt;&lt;key app="EN" db-id="2pwxxvadl9ad9ueaetr5d2t8zrvft22aa25a" timestamp="1442501668"&gt;111717&lt;/key&gt;&lt;key app="ENWeb" db-id=""&gt;0&lt;/key&gt;&lt;/foreign-keys&gt;&lt;ref-type name="Journal Article"&gt;17&lt;/ref-type&gt;&lt;contributors&gt;&lt;authors&gt;&lt;author&gt;Widom, C. S.&lt;/author&gt;&lt;author&gt;Horan, J.&lt;/author&gt;&lt;author&gt;Brzustowicz, L.&lt;/author&gt;&lt;/authors&gt;&lt;/contributors&gt;&lt;auth-address&gt;Psychology Department, John Jay College, City University of New York, New York City, NY, USA.&amp;#xD;Department of Genetics, Rutgers University, Piscataway, NJ, USA.&lt;/auth-address&gt;&lt;titles&gt;&lt;title&gt;Childhood maltreatment predicts allostatic load in adulthood&lt;/title&gt;&lt;secondary-title&gt;Child Abuse Negl&lt;/secondary-title&gt;&lt;/titles&gt;&lt;periodical&gt;&lt;full-title&gt;Child Abuse Negl&lt;/full-title&gt;&lt;/periodical&gt;&lt;pages&gt;59-69&lt;/pages&gt;&lt;volume&gt;47&lt;/volume&gt;&lt;keywords&gt;&lt;keyword&gt;Allostatic load&lt;/keyword&gt;&lt;keyword&gt;Child maltreatment&lt;/keyword&gt;&lt;keyword&gt;Longitudinal&lt;/keyword&gt;&lt;keyword&gt;Physical health&lt;/keyword&gt;&lt;/keywords&gt;&lt;dates&gt;&lt;year&gt;2015&lt;/year&gt;&lt;pub-dates&gt;&lt;date&gt;Sep&lt;/date&gt;&lt;/pub-dates&gt;&lt;/dates&gt;&lt;isbn&gt;1873-7757 (Electronic)&amp;#xD;0145-2134 (Linking)&lt;/isbn&gt;&lt;accession-num&gt;25700779&lt;/accession-num&gt;&lt;urls&gt;&lt;related-urls&gt;&lt;url&gt;http://www.ncbi.nlm.nih.gov/pubmed/25700779&lt;/url&gt;&lt;/related-urls&gt;&lt;/urls&gt;&lt;custom2&gt;PMC4539293&lt;/custom2&gt;&lt;electronic-resource-num&gt;10.1016/j.chiabu.2015.01.016&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Widom, Horan, &amp; Brzustowicz, 2015)</w:t>
      </w:r>
      <w:r w:rsidR="00C86BF0" w:rsidRPr="00DA4920">
        <w:rPr>
          <w:rFonts w:ascii="Times New Roman" w:hAnsi="Times New Roman"/>
        </w:rPr>
        <w:fldChar w:fldCharType="end"/>
      </w:r>
      <w:r w:rsidRPr="00DA4920">
        <w:rPr>
          <w:rFonts w:ascii="Times New Roman" w:hAnsi="Times New Roman"/>
        </w:rPr>
        <w:t xml:space="preserve">. Allostatic load is also manifested in children exposed to severe adversity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Evans&lt;/Author&gt;&lt;Year&gt;2003&lt;/Year&gt;&lt;RecNum&gt;112505&lt;/RecNum&gt;&lt;DisplayText&gt;(Evans, 2003)&lt;/DisplayText&gt;&lt;record&gt;&lt;rec-number&gt;112505&lt;/rec-number&gt;&lt;foreign-keys&gt;&lt;key app="EN" db-id="2pwxxvadl9ad9ueaetr5d2t8zrvft22aa25a" timestamp="1501269464"&gt;112505&lt;/key&gt;&lt;key app="ENWeb" db-id=""&gt;0&lt;/key&gt;&lt;/foreign-keys&gt;&lt;ref-type name="Journal Article"&gt;17&lt;/ref-type&gt;&lt;contributors&gt;&lt;authors&gt;&lt;author&gt;Evans, Gary W.&lt;/author&gt;&lt;/authors&gt;&lt;/contributors&gt;&lt;titles&gt;&lt;title&gt;A multimethodological analysis of cumulative risk and allostatic load among rural children&lt;/title&gt;&lt;secondary-title&gt;Developmental Psychology&lt;/secondary-title&gt;&lt;/titles&gt;&lt;periodical&gt;&lt;full-title&gt;Developmental Psychology&lt;/full-title&gt;&lt;/periodical&gt;&lt;pages&gt;924-933&lt;/pages&gt;&lt;volume&gt;39&lt;/volume&gt;&lt;number&gt;5&lt;/number&gt;&lt;section&gt;924&lt;/section&gt;&lt;dates&gt;&lt;year&gt;2003&lt;/year&gt;&lt;/dates&gt;&lt;isbn&gt;1939-0599&amp;#xD;0012-1649&lt;/isbn&gt;&lt;urls&gt;&lt;/urls&gt;&lt;electronic-resource-num&gt;10.1037/0012-1649.39.5.924&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Evans, 2003)</w:t>
      </w:r>
      <w:r w:rsidR="00C86BF0" w:rsidRPr="00DA4920">
        <w:rPr>
          <w:rFonts w:ascii="Times New Roman" w:hAnsi="Times New Roman"/>
        </w:rPr>
        <w:fldChar w:fldCharType="end"/>
      </w:r>
      <w:r w:rsidRPr="00DA4920">
        <w:rPr>
          <w:rFonts w:ascii="Times New Roman" w:hAnsi="Times New Roman"/>
        </w:rPr>
        <w:t>. One component of this load</w:t>
      </w:r>
      <w:r w:rsidR="000C4045" w:rsidRPr="00DA4920">
        <w:rPr>
          <w:rFonts w:ascii="Times New Roman" w:hAnsi="Times New Roman"/>
        </w:rPr>
        <w:t xml:space="preserve">, </w:t>
      </w:r>
      <w:r w:rsidRPr="00DA4920">
        <w:rPr>
          <w:rFonts w:ascii="Times New Roman" w:hAnsi="Times New Roman"/>
        </w:rPr>
        <w:t>serum cholesterol</w:t>
      </w:r>
      <w:r w:rsidR="000C4045" w:rsidRPr="00DA4920">
        <w:rPr>
          <w:rFonts w:ascii="Times New Roman" w:hAnsi="Times New Roman"/>
        </w:rPr>
        <w:t xml:space="preserve">, </w:t>
      </w:r>
      <w:r w:rsidRPr="00DA4920">
        <w:rPr>
          <w:rFonts w:ascii="Times New Roman" w:hAnsi="Times New Roman"/>
        </w:rPr>
        <w:t xml:space="preserve">may be elevated in the short term in children with ELA but decline to levels below children without ELA (e.g. </w:t>
      </w:r>
      <w:r w:rsidR="00C86BF0" w:rsidRPr="00DA4920">
        <w:rPr>
          <w:rFonts w:ascii="Times New Roman" w:hAnsi="Times New Roman"/>
        </w:rPr>
        <w:fldChar w:fldCharType="begin">
          <w:fldData xml:space="preserve">PEVuZE5vdGU+PENpdGU+PEF1dGhvcj5Ucmlja2V0dDwvQXV0aG9yPjxZZWFyPjIwMTA8L1llYXI+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=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Ucmlja2V0dDwvQXV0aG9yPjxZZWFyPjIwMTA8L1llYXI+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=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Trickett, Noll, Susman, Shenk, &amp; Putnam, 2010)</w:t>
      </w:r>
      <w:r w:rsidR="00C86BF0" w:rsidRPr="00DA4920">
        <w:rPr>
          <w:rFonts w:ascii="Times New Roman" w:hAnsi="Times New Roman"/>
        </w:rPr>
        <w:fldChar w:fldCharType="end"/>
      </w:r>
      <w:r w:rsidRPr="00DA4920">
        <w:rPr>
          <w:rFonts w:ascii="Times New Roman" w:hAnsi="Times New Roman"/>
        </w:rPr>
        <w:t xml:space="preserve">. Indeed, </w:t>
      </w:r>
      <w:r w:rsidRPr="00DA4920">
        <w:rPr>
          <w:rFonts w:ascii="Times New Roman" w:hAnsi="Times New Roman"/>
          <w:i/>
        </w:rPr>
        <w:t xml:space="preserve">low </w:t>
      </w:r>
      <w:r w:rsidRPr="00DA4920">
        <w:rPr>
          <w:rFonts w:ascii="Times New Roman" w:hAnsi="Times New Roman"/>
        </w:rPr>
        <w:t xml:space="preserve">serum cholesterol has been reported in some children exposed to ELA who go on to develop psychiatric difficulties </w:t>
      </w:r>
      <w:r w:rsidR="00C86BF0" w:rsidRPr="00DA4920">
        <w:rPr>
          <w:rFonts w:ascii="Times New Roman" w:hAnsi="Times New Roman"/>
        </w:rPr>
        <w:fldChar w:fldCharType="begin">
          <w:fldData xml:space="preserve">PEVuZE5vdGU+PENpdGU+PEF1dGhvcj5XaGl0ZTwvQXV0aG9yPjxZZWFyPjIwMTc8L1llYXI+PFJl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XaGl0ZTwvQXV0aG9yPjxZZWFyPjIwMTc8L1llYXI+PFJl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Laurent et al., 2013; White et al., 2017)</w:t>
      </w:r>
      <w:r w:rsidR="00C86BF0" w:rsidRPr="00DA4920">
        <w:rPr>
          <w:rFonts w:ascii="Times New Roman" w:hAnsi="Times New Roman"/>
        </w:rPr>
        <w:fldChar w:fldCharType="end"/>
      </w:r>
      <w:r w:rsidR="000C4045" w:rsidRPr="00DA4920">
        <w:rPr>
          <w:rFonts w:ascii="Times New Roman" w:hAnsi="Times New Roman"/>
        </w:rPr>
        <w:t>.</w:t>
      </w:r>
      <w:r w:rsidRPr="00DA4920">
        <w:rPr>
          <w:rFonts w:ascii="Times New Roman" w:hAnsi="Times New Roman"/>
        </w:rPr>
        <w:t xml:space="preserve"> </w:t>
      </w:r>
    </w:p>
    <w:p w14:paraId="2C3431F1" w14:textId="3265F2E8" w:rsidR="00C56867" w:rsidRPr="00DA4920" w:rsidRDefault="00C56867" w:rsidP="00C56867">
      <w:pPr>
        <w:spacing w:line="480" w:lineRule="auto"/>
        <w:ind w:firstLine="720"/>
        <w:rPr>
          <w:rFonts w:ascii="Times New Roman" w:hAnsi="Times New Roman"/>
        </w:rPr>
      </w:pPr>
      <w:r w:rsidRPr="00DA4920">
        <w:rPr>
          <w:rFonts w:ascii="Times New Roman" w:hAnsi="Times New Roman"/>
        </w:rPr>
        <w:t xml:space="preserve">More recently, gene expression profiles have been shown to be sensitive to adverse rearing conditions in animal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eaney&lt;/Author&gt;&lt;Year&gt;2001&lt;/Year&gt;&lt;RecNum&gt;2818&lt;/RecNum&gt;&lt;DisplayText&gt;(Meaney, 2001)&lt;/DisplayText&gt;&lt;record&gt;&lt;rec-number&gt;2818&lt;/rec-number&gt;&lt;foreign-keys&gt;&lt;key app="EN" db-id="2pwxxvadl9ad9ueaetr5d2t8zrvft22aa25a" timestamp="0"&gt;2818&lt;/key&gt;&lt;/foreign-keys&gt;&lt;ref-type name="Journal Article"&gt;17&lt;/ref-type&gt;&lt;contributors&gt;&lt;authors&gt;&lt;author&gt;Meaney, M. J.&lt;/author&gt;&lt;/authors&gt;&lt;/contributors&gt;&lt;titles&gt;&lt;title&gt;Maternal care, gene expression, and the transmission of individual differences in stress reactivity across generations. [Review] [203 refs]&lt;/title&gt;&lt;secondary-title&gt;Annual Review of Neuroscience&lt;/secondary-title&gt;&lt;/titles&gt;&lt;periodical&gt;&lt;full-title&gt;Annual Review of Neuroscience&lt;/full-title&gt;&lt;/periodical&gt;&lt;pages&gt;1161-92&lt;/pages&gt;&lt;volume&gt;24&lt;/volume&gt;&lt;keywords&gt;&lt;keyword&gt;Animal&lt;/keyword&gt;&lt;keyword&gt;Environment&lt;/keyword&gt;&lt;keyword&gt;Female&lt;/keyword&gt;&lt;keyword&gt;*Gene Expression&lt;/keyword&gt;&lt;keyword&gt;Hippocampus/gd [Growth &amp;amp; Development]&lt;/keyword&gt;&lt;keyword&gt;*Hippocampus/ph [Physiology]&lt;/keyword&gt;&lt;keyword&gt;Human&lt;/keyword&gt;&lt;keyword&gt;Male&lt;/keyword&gt;&lt;keyword&gt;*Maternal Behavior&lt;/keyword&gt;&lt;keyword&gt;Receptors, Oxytocin/ge [Genetics]&lt;/keyword&gt;&lt;keyword&gt;*Stress/ge [Genetics]&lt;/keyword&gt;&lt;keyword&gt;Stress/pp [Physiopathology]&lt;/keyword&gt;&lt;keyword&gt;*Stress, Psychological/ge [Genetics]&lt;/keyword&gt;&lt;keyword&gt;Stress, Psychological/pp [Physiopathology]&lt;/keyword&gt;&lt;/keywords&gt;&lt;dates&gt;&lt;year&gt;2001&lt;/year&gt;&lt;/dates&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eaney, 2001)</w:t>
      </w:r>
      <w:r w:rsidR="00C86BF0" w:rsidRPr="00DA4920">
        <w:rPr>
          <w:rFonts w:ascii="Times New Roman" w:hAnsi="Times New Roman"/>
        </w:rPr>
        <w:fldChar w:fldCharType="end"/>
      </w:r>
      <w:r w:rsidRPr="00DA4920">
        <w:rPr>
          <w:rFonts w:ascii="Times New Roman" w:hAnsi="Times New Roman"/>
        </w:rPr>
        <w:t xml:space="preserve"> and humans </w:t>
      </w:r>
      <w:r w:rsidR="00C86BF0" w:rsidRPr="00DA4920">
        <w:rPr>
          <w:rFonts w:ascii="Times New Roman" w:hAnsi="Times New Roman"/>
        </w:rPr>
        <w:fldChar w:fldCharType="begin">
          <w:fldData xml:space="preserve">PEVuZE5vdGU+PENpdGU+PEF1dGhvcj5NaWxsZXI8L0F1dGhvcj48WWVhcj4yMDA5PC9ZZWFyPjxS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NaWxsZXI8L0F1dGhvcj48WWVhcj4yMDA5PC9ZZWFyPjxS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Miller et al., 2009)</w:t>
      </w:r>
      <w:r w:rsidR="00C86BF0" w:rsidRPr="00DA4920">
        <w:rPr>
          <w:rFonts w:ascii="Times New Roman" w:hAnsi="Times New Roman"/>
        </w:rPr>
        <w:fldChar w:fldCharType="end"/>
      </w:r>
      <w:r w:rsidRPr="00DA4920">
        <w:rPr>
          <w:rFonts w:ascii="Times New Roman" w:hAnsi="Times New Roman"/>
        </w:rPr>
        <w:t xml:space="preserve">. Animal studies suggest that effects of maternal deprivation on </w:t>
      </w:r>
      <w:r w:rsidR="00104481" w:rsidRPr="00DA4920">
        <w:rPr>
          <w:rFonts w:ascii="Times New Roman" w:hAnsi="Times New Roman"/>
        </w:rPr>
        <w:t xml:space="preserve">offspring </w:t>
      </w:r>
      <w:r w:rsidRPr="00DA4920">
        <w:rPr>
          <w:rFonts w:ascii="Times New Roman" w:hAnsi="Times New Roman"/>
        </w:rPr>
        <w:t xml:space="preserve">gene methylation profiles can be observed in the first month postpartum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assart&lt;/Author&gt;&lt;Year&gt;2016&lt;/Year&gt;&lt;RecNum&gt;112502&lt;/RecNum&gt;&lt;DisplayText&gt;(Massart, Nemoda, et al., 2016)&lt;/DisplayText&gt;&lt;record&gt;&lt;rec-number&gt;112502&lt;/rec-number&gt;&lt;foreign-keys&gt;&lt;key app="EN" db-id="2pwxxvadl9ad9ueaetr5d2t8zrvft22aa25a" timestamp="1501015184"&gt;112502&lt;/key&gt;&lt;key app="ENWeb" db-id=""&gt;0&lt;/key&gt;&lt;/foreign-keys&gt;&lt;ref-type name="Journal Article"&gt;17&lt;/ref-type&gt;&lt;contributors&gt;&lt;authors&gt;&lt;author&gt;Massart, R.&lt;/author&gt;&lt;author&gt;Nemoda, Z.&lt;/author&gt;&lt;author&gt;Suderman, M. J.&lt;/author&gt;&lt;author&gt;Sutti, S.&lt;/author&gt;&lt;author&gt;Ruggiero, A. M.&lt;/author&gt;&lt;author&gt;Dettmer, A. M.&lt;/author&gt;&lt;author&gt;Suomi, S. J.&lt;/author&gt;&lt;author&gt;Szyf, M.&lt;/author&gt;&lt;/authors&gt;&lt;/contributors&gt;&lt;auth-address&gt;McGill University.&amp;#xD;Eunice Kennedy Shriver National Institute of Child Health and Human Development.&lt;/auth-address&gt;&lt;titles&gt;&lt;title&gt;Early life adversity alters normal sex-dependent developmental dynamics of DNA methylation&lt;/title&gt;&lt;secondary-title&gt;Dev Psychopathol&lt;/secondary-title&gt;&lt;/titles&gt;&lt;periodical&gt;&lt;full-title&gt;Dev Psychopathol&lt;/full-title&gt;&lt;/periodical&gt;&lt;pages&gt;1259-1272&lt;/pages&gt;&lt;volume&gt;28&lt;/volume&gt;&lt;number&gt;4pt2&lt;/number&gt;&lt;edition&gt;2016/10/26&lt;/edition&gt;&lt;keywords&gt;&lt;keyword&gt;Animals&lt;/keyword&gt;&lt;keyword&gt;DNA Methylation/*genetics&lt;/keyword&gt;&lt;keyword&gt;Epigenesis, Genetic/*genetics&lt;/keyword&gt;&lt;keyword&gt;Female&lt;/keyword&gt;&lt;keyword&gt;Humans&lt;/keyword&gt;&lt;keyword&gt;Life Change Events&lt;/keyword&gt;&lt;keyword&gt;Macaca mulatta&lt;/keyword&gt;&lt;keyword&gt;Male&lt;/keyword&gt;&lt;keyword&gt;*Maternal Deprivation&lt;/keyword&gt;&lt;keyword&gt;Phenotype&lt;/keyword&gt;&lt;keyword&gt;Sex Factors&lt;/keyword&gt;&lt;keyword&gt;Stress, Psychological/*complications&lt;/keyword&gt;&lt;/keywords&gt;&lt;dates&gt;&lt;year&gt;2016&lt;/year&gt;&lt;pub-dates&gt;&lt;date&gt;Nov&lt;/date&gt;&lt;/pub-dates&gt;&lt;/dates&gt;&lt;isbn&gt;1469-2198 (Electronic)&amp;#xD;0954-5794 (Linking)&lt;/isbn&gt;&lt;accession-num&gt;27687908&lt;/accession-num&gt;&lt;urls&gt;&lt;related-urls&gt;&lt;url&gt;https://www.ncbi.nlm.nih.gov/pubmed/27687908&lt;/url&gt;&lt;/related-urls&gt;&lt;/urls&gt;&lt;electronic-resource-num&gt;10.1017/S0954579416000833&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assart, Nemoda, et al., 2016)</w:t>
      </w:r>
      <w:r w:rsidR="00C86BF0" w:rsidRPr="00DA4920">
        <w:rPr>
          <w:rFonts w:ascii="Times New Roman" w:hAnsi="Times New Roman"/>
        </w:rPr>
        <w:fldChar w:fldCharType="end"/>
      </w:r>
      <w:r w:rsidRPr="00DA4920">
        <w:rPr>
          <w:rFonts w:ascii="Times New Roman" w:hAnsi="Times New Roman"/>
        </w:rPr>
        <w:t xml:space="preserve">. Effects of prenatal stress in mothers on gene expression profiles in the developing fetus are apparent in both human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onk&lt;/Author&gt;&lt;Year&gt;2016&lt;/Year&gt;&lt;RecNum&gt;112145&lt;/RecNum&gt;&lt;DisplayText&gt;(Monk et al., 2016)&lt;/DisplayText&gt;&lt;record&gt;&lt;rec-number&gt;112145&lt;/rec-number&gt;&lt;foreign-keys&gt;&lt;key app="EN" db-id="2pwxxvadl9ad9ueaetr5d2t8zrvft22aa25a" timestamp="1475678804"&gt;112145&lt;/key&gt;&lt;/foreign-keys&gt;&lt;ref-type name="Journal Article"&gt;17&lt;/ref-type&gt;&lt;contributors&gt;&lt;authors&gt;&lt;author&gt;Monk, Catherine&lt;/author&gt;&lt;author&gt;Feng, Tianshu&lt;/author&gt;&lt;author&gt;Lee, Seonjoo&lt;/author&gt;&lt;author&gt;Krupska, Izabela&lt;/author&gt;&lt;author&gt;Champagne, Frances A&lt;/author&gt;&lt;author&gt;Tycko, Benjamin&lt;/author&gt;&lt;/authors&gt;&lt;/contributors&gt;&lt;titles&gt;&lt;title&gt;Distress During Pregnancy: Epigenetic Regulation of Placenta Glucocorticoid-Related Genes and Fetal Neurobehavior&lt;/title&gt;&lt;secondary-title&gt;American Journal of Psychiatry&lt;/secondary-title&gt;&lt;/titles&gt;&lt;periodical&gt;&lt;full-title&gt;American Journal of Psychiatry&lt;/full-title&gt;&lt;/periodical&gt;&lt;dates&gt;&lt;year&gt;2016&lt;/year&gt;&lt;/dates&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onk et al., 2016)</w:t>
      </w:r>
      <w:r w:rsidR="00C86BF0" w:rsidRPr="00DA4920">
        <w:rPr>
          <w:rFonts w:ascii="Times New Roman" w:hAnsi="Times New Roman"/>
        </w:rPr>
        <w:fldChar w:fldCharType="end"/>
      </w:r>
      <w:r w:rsidRPr="00DA4920">
        <w:rPr>
          <w:rFonts w:ascii="Times New Roman" w:hAnsi="Times New Roman"/>
        </w:rPr>
        <w:t xml:space="preserve"> and monkey placenta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assart&lt;/Author&gt;&lt;Year&gt;2016&lt;/Year&gt;&lt;RecNum&gt;112211&lt;/RecNum&gt;&lt;DisplayText&gt;(Massart, Suderman, et al., 2016)&lt;/DisplayText&gt;&lt;record&gt;&lt;rec-number&gt;112211&lt;/rec-number&gt;&lt;foreign-keys&gt;&lt;key app="EN" db-id="2pwxxvadl9ad9ueaetr5d2t8zrvft22aa25a" timestamp="1486146165"&gt;112211&lt;/key&gt;&lt;key app="ENWeb" db-id=""&gt;0&lt;/key&gt;&lt;/foreign-keys&gt;&lt;ref-type name="Journal Article"&gt;17&lt;/ref-type&gt;&lt;contributors&gt;&lt;authors&gt;&lt;author&gt;Massart, R.&lt;/author&gt;&lt;author&gt;Suderman, M. J.&lt;/author&gt;&lt;author&gt;Nemoda, Z.&lt;/author&gt;&lt;author&gt;Sutti, S.&lt;/author&gt;&lt;author&gt;Ruggiero, A. M.&lt;/author&gt;&lt;author&gt;Dettmer, A. M.&lt;/author&gt;&lt;author&gt;Suomi, S. J.&lt;/author&gt;&lt;author&gt;Szyf, M.&lt;/author&gt;&lt;/authors&gt;&lt;/contributors&gt;&lt;auth-address&gt;McGill University.&amp;#xD;National Institutes of Health.&amp;#xD;National Institutes of Health. suomis@lce.nichd.nih.gov.&amp;#xD;McGill University. moshe.szyf@mcgill.ca.&lt;/auth-address&gt;&lt;titles&gt;&lt;title&gt;The Signature of Maternal Social Rank in Placenta Deoxyribonucleic Acid Methylation Profiles in Rhesus Monkeys&lt;/title&gt;&lt;secondary-title&gt;Child Dev&lt;/secondary-title&gt;&lt;/titles&gt;&lt;periodical&gt;&lt;abbr-1&gt;Child Dev&lt;/abbr-1&gt;&lt;/periodical&gt;&lt;dates&gt;&lt;year&gt;2016&lt;/year&gt;&lt;pub-dates&gt;&lt;date&gt;Oct 14&lt;/date&gt;&lt;/pub-dates&gt;&lt;/dates&gt;&lt;isbn&gt;1467-8624 (Electronic)&amp;#xD;0009-3920 (Linking)&lt;/isbn&gt;&lt;accession-num&gt;27739069&lt;/accession-num&gt;&lt;urls&gt;&lt;related-urls&gt;&lt;url&gt;https://www.ncbi.nlm.nih.gov/pubmed/27739069&lt;/url&gt;&lt;/related-urls&gt;&lt;/urls&gt;&lt;electronic-resource-num&gt;10.1111/cdev.12640&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assart, Suderman, et al., 2016)</w:t>
      </w:r>
      <w:r w:rsidR="00C86BF0" w:rsidRPr="00DA4920">
        <w:rPr>
          <w:rFonts w:ascii="Times New Roman" w:hAnsi="Times New Roman"/>
        </w:rPr>
        <w:fldChar w:fldCharType="end"/>
      </w:r>
      <w:r w:rsidRPr="00DA4920">
        <w:rPr>
          <w:rFonts w:ascii="Times New Roman" w:hAnsi="Times New Roman"/>
        </w:rPr>
        <w:t xml:space="preserve">. </w:t>
      </w:r>
    </w:p>
    <w:p w14:paraId="696CA631" w14:textId="46DC88E7" w:rsidR="00C56867" w:rsidRPr="00DA4920" w:rsidRDefault="00C56867" w:rsidP="00C56867">
      <w:pPr>
        <w:spacing w:line="480" w:lineRule="auto"/>
        <w:ind w:firstLine="720"/>
        <w:rPr>
          <w:rFonts w:ascii="Times New Roman" w:hAnsi="Times New Roman"/>
        </w:rPr>
      </w:pPr>
      <w:r w:rsidRPr="00DA4920">
        <w:rPr>
          <w:rFonts w:ascii="Times New Roman" w:hAnsi="Times New Roman"/>
        </w:rPr>
        <w:t xml:space="preserve">Models of ELA, such as those of McLaughlin and </w:t>
      </w:r>
      <w:r w:rsidR="00140CCE" w:rsidRPr="00DA4920">
        <w:rPr>
          <w:rFonts w:ascii="Times New Roman" w:hAnsi="Times New Roman"/>
        </w:rPr>
        <w:t xml:space="preserve">colleagues </w:t>
      </w:r>
      <w:r w:rsidRPr="00DA4920">
        <w:rPr>
          <w:rFonts w:ascii="Times New Roman" w:hAnsi="Times New Roman"/>
        </w:rPr>
        <w:t>(</w:t>
      </w:r>
      <w:r w:rsidR="00140CCE" w:rsidRPr="00DA4920">
        <w:rPr>
          <w:rFonts w:ascii="Times New Roman" w:hAnsi="Times New Roman"/>
        </w:rPr>
        <w:t>2014</w:t>
      </w:r>
      <w:r w:rsidRPr="00DA4920">
        <w:rPr>
          <w:rFonts w:ascii="Times New Roman" w:hAnsi="Times New Roman"/>
        </w:rPr>
        <w:t>), may widen the scope of search for initial indicators. For example, early indicators of biological embedding in children suffering from ELAs that deprives them of cognitive and social stimulation might include reduced</w:t>
      </w:r>
      <w:r w:rsidR="00FF3DE2" w:rsidRPr="00DA4920">
        <w:rPr>
          <w:rFonts w:ascii="Times New Roman" w:hAnsi="Times New Roman"/>
        </w:rPr>
        <w:t xml:space="preserve"> cerebral</w:t>
      </w:r>
      <w:r w:rsidRPr="00DA4920">
        <w:rPr>
          <w:rFonts w:ascii="Times New Roman" w:hAnsi="Times New Roman"/>
        </w:rPr>
        <w:t xml:space="preserve"> cortical thickness and performance deficits on complex cognitive tasks.</w:t>
      </w:r>
    </w:p>
    <w:p w14:paraId="5EE1FF51" w14:textId="50DA5E67" w:rsidR="00C56867" w:rsidRPr="00DA4920" w:rsidRDefault="00C56867" w:rsidP="00C56867">
      <w:pPr>
        <w:spacing w:line="480" w:lineRule="auto"/>
        <w:ind w:firstLine="720"/>
        <w:rPr>
          <w:rFonts w:ascii="Times New Roman" w:hAnsi="Times New Roman"/>
        </w:rPr>
      </w:pPr>
      <w:r w:rsidRPr="00DA4920">
        <w:rPr>
          <w:rFonts w:ascii="Times New Roman" w:hAnsi="Times New Roman"/>
        </w:rPr>
        <w:lastRenderedPageBreak/>
        <w:t xml:space="preserve">An equally strong case for “psychosocial embedding” can also be made.  There is good evidence that child maltreatment, for example, is prospectively associated with </w:t>
      </w:r>
      <w:r w:rsidR="00900F64" w:rsidRPr="00DA4920">
        <w:rPr>
          <w:rFonts w:ascii="Times New Roman" w:hAnsi="Times New Roman"/>
        </w:rPr>
        <w:t xml:space="preserve">children’s </w:t>
      </w:r>
      <w:r w:rsidRPr="00DA4920">
        <w:rPr>
          <w:rFonts w:ascii="Times New Roman" w:hAnsi="Times New Roman"/>
        </w:rPr>
        <w:t>problems in emotion regulation, impaired attachment security, withdrawal from or aggression with peers, school problems as well as personality problems, cognitive deficits and both internalizing and externalizing behavioral problems (for a comprehensive review see</w:t>
      </w:r>
      <w:r w:rsidR="00140CCE" w:rsidRPr="00DA4920">
        <w:rPr>
          <w:rFonts w:ascii="Times New Roman" w:hAnsi="Times New Roman"/>
        </w:rPr>
        <w:t>:</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icchetti&lt;/Author&gt;&lt;Year&gt;2016&lt;/Year&gt;&lt;RecNum&gt;112593&lt;/RecNum&gt;&lt;DisplayText&gt;(Dante Cicchetti &amp;amp; Toth, 2016)&lt;/DisplayText&gt;&lt;record&gt;&lt;rec-number&gt;112593&lt;/rec-number&gt;&lt;foreign-keys&gt;&lt;key app="EN" db-id="2pwxxvadl9ad9ueaetr5d2t8zrvft22aa25a" timestamp="1524066971"&gt;112593&lt;/key&gt;&lt;/foreign-keys&gt;&lt;ref-type name="Book"&gt;6&lt;/ref-type&gt;&lt;contributors&gt;&lt;authors&gt;&lt;author&gt;Cicchetti, Dante&lt;/author&gt;&lt;author&gt;Toth, Sheree L&lt;/author&gt;&lt;/authors&gt;&lt;/contributors&gt;&lt;titles&gt;&lt;title&gt;Child maltreatment and developmental psychopathology: A multilevel perspective&lt;/title&gt;&lt;/titles&gt;&lt;dates&gt;&lt;year&gt;2016&lt;/year&gt;&lt;/dates&gt;&lt;publisher&gt;Wiley Online Library&lt;/publisher&gt;&lt;isbn&gt;1119125553&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 xml:space="preserve"> Cicchetti &amp; Toth, 2016)</w:t>
      </w:r>
      <w:r w:rsidR="00C86BF0" w:rsidRPr="00DA4920">
        <w:rPr>
          <w:rFonts w:ascii="Times New Roman" w:hAnsi="Times New Roman"/>
        </w:rPr>
        <w:fldChar w:fldCharType="end"/>
      </w:r>
      <w:r w:rsidRPr="00DA4920">
        <w:rPr>
          <w:rFonts w:ascii="Times New Roman" w:hAnsi="Times New Roman"/>
        </w:rPr>
        <w:t xml:space="preserve">. These childhood difficulties may help identify children who were both exposed to adversity and are increased risk for later problems. In </w:t>
      </w:r>
      <w:r w:rsidR="00004F50" w:rsidRPr="00DA4920">
        <w:rPr>
          <w:rFonts w:ascii="Times New Roman" w:hAnsi="Times New Roman"/>
        </w:rPr>
        <w:t>addition, some</w:t>
      </w:r>
      <w:r w:rsidRPr="00DA4920">
        <w:rPr>
          <w:rFonts w:ascii="Times New Roman" w:hAnsi="Times New Roman"/>
        </w:rPr>
        <w:t xml:space="preserve"> of these behavioral or relational problems might reflect a causal path connecting early adversity to health outcomes in mid-life. For example, attachment insecurity in infancy and toddlerhood anticipates cardiorespirator</w:t>
      </w:r>
      <w:r w:rsidR="005448B3" w:rsidRPr="00DA4920">
        <w:rPr>
          <w:rFonts w:ascii="Times New Roman" w:hAnsi="Times New Roman"/>
        </w:rPr>
        <w:t>y disease and diabetes at age 32</w:t>
      </w:r>
      <w:r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Puig&lt;/Author&gt;&lt;Year&gt;2013&lt;/Year&gt;&lt;RecNum&gt;112594&lt;/RecNum&gt;&lt;DisplayText&gt;(Puig, Englund, Simpson, &amp;amp; Collins, 2013)&lt;/DisplayText&gt;&lt;record&gt;&lt;rec-number&gt;112594&lt;/rec-number&gt;&lt;foreign-keys&gt;&lt;key app="EN" db-id="2pwxxvadl9ad9ueaetr5d2t8zrvft22aa25a" timestamp="1524068005"&gt;112594&lt;/key&gt;&lt;/foreign-keys&gt;&lt;ref-type name="Journal Article"&gt;17&lt;/ref-type&gt;&lt;contributors&gt;&lt;authors&gt;&lt;author&gt;Puig, Jennifer&lt;/author&gt;&lt;author&gt;Englund, Michelle M&lt;/author&gt;&lt;author&gt;Simpson, Jeffry A&lt;/author&gt;&lt;author&gt;Collins, W Andrew&lt;/author&gt;&lt;/authors&gt;&lt;/contributors&gt;&lt;titles&gt;&lt;title&gt;Predicting adult physical illness from infant attachment: A prospective longitudinal study&lt;/title&gt;&lt;secondary-title&gt;Health Psychology&lt;/secondary-title&gt;&lt;/titles&gt;&lt;periodical&gt;&lt;full-title&gt;Health Psychology&lt;/full-title&gt;&lt;/periodical&gt;&lt;pages&gt;409&lt;/pages&gt;&lt;volume&gt;32&lt;/volume&gt;&lt;number&gt;4&lt;/number&gt;&lt;dates&gt;&lt;year&gt;2013&lt;/year&gt;&lt;/dates&gt;&lt;isbn&gt;1930-7810&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Puig, Englund, Simpson, &amp; Collins, 2013)</w:t>
      </w:r>
      <w:r w:rsidR="00C86BF0" w:rsidRPr="00DA4920">
        <w:rPr>
          <w:rFonts w:ascii="Times New Roman" w:hAnsi="Times New Roman"/>
        </w:rPr>
        <w:fldChar w:fldCharType="end"/>
      </w:r>
      <w:r w:rsidRPr="00DA4920">
        <w:rPr>
          <w:rFonts w:ascii="Times New Roman" w:hAnsi="Times New Roman"/>
        </w:rPr>
        <w:t>.</w:t>
      </w:r>
    </w:p>
    <w:p w14:paraId="1183552A" w14:textId="7E6E6D3A" w:rsidR="00C56867" w:rsidRPr="00DA4920" w:rsidRDefault="00C56867" w:rsidP="00C56867">
      <w:pPr>
        <w:spacing w:line="480" w:lineRule="auto"/>
        <w:ind w:firstLine="720"/>
        <w:rPr>
          <w:rFonts w:ascii="Times New Roman" w:hAnsi="Times New Roman"/>
        </w:rPr>
      </w:pPr>
      <w:r w:rsidRPr="00DA4920">
        <w:rPr>
          <w:rFonts w:ascii="Times New Roman" w:hAnsi="Times New Roman"/>
        </w:rPr>
        <w:t xml:space="preserve">For both indicators of biological and psychosocial embedding it remains an important </w:t>
      </w:r>
      <w:r w:rsidR="005448B3" w:rsidRPr="00DA4920">
        <w:rPr>
          <w:rFonts w:ascii="Times New Roman" w:hAnsi="Times New Roman"/>
        </w:rPr>
        <w:t>research task to determine their persistence into adulthood</w:t>
      </w:r>
      <w:r w:rsidR="00B354C5" w:rsidRPr="00DA4920">
        <w:rPr>
          <w:rFonts w:ascii="Times New Roman" w:hAnsi="Times New Roman"/>
        </w:rPr>
        <w:t xml:space="preserve">. </w:t>
      </w:r>
      <w:r w:rsidR="00175EF4" w:rsidRPr="00DA4920">
        <w:rPr>
          <w:rFonts w:ascii="Times New Roman" w:hAnsi="Times New Roman"/>
        </w:rPr>
        <w:t xml:space="preserve">Is there a marker that </w:t>
      </w:r>
      <w:r w:rsidR="005448B3" w:rsidRPr="00DA4920">
        <w:rPr>
          <w:rFonts w:ascii="Times New Roman" w:hAnsi="Times New Roman"/>
        </w:rPr>
        <w:t>accurate</w:t>
      </w:r>
      <w:r w:rsidR="00B354C5" w:rsidRPr="00DA4920">
        <w:rPr>
          <w:rFonts w:ascii="Times New Roman" w:hAnsi="Times New Roman"/>
        </w:rPr>
        <w:t>ly</w:t>
      </w:r>
      <w:r w:rsidR="005448B3" w:rsidRPr="00DA4920">
        <w:rPr>
          <w:rFonts w:ascii="Times New Roman" w:hAnsi="Times New Roman"/>
        </w:rPr>
        <w:t xml:space="preserve"> </w:t>
      </w:r>
      <w:r w:rsidR="00175EF4" w:rsidRPr="00DA4920">
        <w:rPr>
          <w:rFonts w:ascii="Times New Roman" w:hAnsi="Times New Roman"/>
        </w:rPr>
        <w:t xml:space="preserve">identifies </w:t>
      </w:r>
      <w:r w:rsidR="005448B3" w:rsidRPr="00DA4920">
        <w:rPr>
          <w:rFonts w:ascii="Times New Roman" w:hAnsi="Times New Roman"/>
        </w:rPr>
        <w:t xml:space="preserve">the subgroup of adults with a history </w:t>
      </w:r>
      <w:r w:rsidR="004909F4" w:rsidRPr="00DA4920">
        <w:rPr>
          <w:rFonts w:ascii="Times New Roman" w:hAnsi="Times New Roman"/>
        </w:rPr>
        <w:t xml:space="preserve">of </w:t>
      </w:r>
      <w:r w:rsidR="005448B3" w:rsidRPr="00DA4920">
        <w:rPr>
          <w:rFonts w:ascii="Times New Roman" w:hAnsi="Times New Roman"/>
        </w:rPr>
        <w:t>ELA who are vulnerable to later health impairments that are not yet apparent</w:t>
      </w:r>
      <w:r w:rsidR="00F27638" w:rsidRPr="00DA4920">
        <w:rPr>
          <w:rFonts w:ascii="Times New Roman" w:hAnsi="Times New Roman"/>
        </w:rPr>
        <w:t xml:space="preserve">? </w:t>
      </w:r>
      <w:r w:rsidR="00B354C5" w:rsidRPr="00DA4920">
        <w:rPr>
          <w:rFonts w:ascii="Times New Roman" w:hAnsi="Times New Roman"/>
        </w:rPr>
        <w:t xml:space="preserve">Beyond identifying this subgroup, there is a broader </w:t>
      </w:r>
      <w:r w:rsidR="005448B3" w:rsidRPr="00DA4920">
        <w:rPr>
          <w:rFonts w:ascii="Times New Roman" w:hAnsi="Times New Roman"/>
        </w:rPr>
        <w:t>problem of whether we—at the current state of our knowledge—can validly identify adults who have been expos</w:t>
      </w:r>
      <w:r w:rsidR="00690F60" w:rsidRPr="00DA4920">
        <w:rPr>
          <w:rFonts w:ascii="Times New Roman" w:hAnsi="Times New Roman"/>
        </w:rPr>
        <w:t>ed</w:t>
      </w:r>
      <w:r w:rsidR="005448B3" w:rsidRPr="00DA4920">
        <w:rPr>
          <w:rFonts w:ascii="Times New Roman" w:hAnsi="Times New Roman"/>
        </w:rPr>
        <w:t xml:space="preserve"> to </w:t>
      </w:r>
      <w:r w:rsidR="00690F60" w:rsidRPr="00DA4920">
        <w:rPr>
          <w:rFonts w:ascii="Times New Roman" w:hAnsi="Times New Roman"/>
        </w:rPr>
        <w:t>ELAs</w:t>
      </w:r>
      <w:r w:rsidR="00B354C5" w:rsidRPr="00DA4920">
        <w:rPr>
          <w:rFonts w:ascii="Times New Roman" w:hAnsi="Times New Roman"/>
        </w:rPr>
        <w:t>, whether or not such exposure renders them vulnerable.</w:t>
      </w:r>
      <w:r w:rsidRPr="00DA4920">
        <w:rPr>
          <w:rFonts w:ascii="Times New Roman" w:hAnsi="Times New Roman"/>
        </w:rPr>
        <w:t xml:space="preserve"> </w:t>
      </w:r>
    </w:p>
    <w:p w14:paraId="109C19E2" w14:textId="1D8D4657" w:rsidR="00FF6AE5" w:rsidRPr="00DA4920" w:rsidRDefault="00FF3DE2" w:rsidP="007C40A7">
      <w:pPr>
        <w:pStyle w:val="Heading2"/>
        <w:rPr>
          <w:rFonts w:ascii="Times New Roman" w:hAnsi="Times New Roman"/>
        </w:rPr>
      </w:pPr>
      <w:r w:rsidRPr="00DA4920">
        <w:rPr>
          <w:rFonts w:ascii="Times New Roman" w:hAnsi="Times New Roman"/>
        </w:rPr>
        <w:t>7</w:t>
      </w:r>
      <w:r w:rsidR="00812E1C" w:rsidRPr="00DA4920">
        <w:rPr>
          <w:rFonts w:ascii="Times New Roman" w:hAnsi="Times New Roman"/>
        </w:rPr>
        <w:t xml:space="preserve">) </w:t>
      </w:r>
      <w:r w:rsidR="00FF6AE5" w:rsidRPr="00DA4920">
        <w:rPr>
          <w:rFonts w:ascii="Times New Roman" w:hAnsi="Times New Roman"/>
        </w:rPr>
        <w:t>Can we ascertain in adult</w:t>
      </w:r>
      <w:r w:rsidR="00690F60" w:rsidRPr="00DA4920">
        <w:rPr>
          <w:rFonts w:ascii="Times New Roman" w:hAnsi="Times New Roman"/>
        </w:rPr>
        <w:t>s</w:t>
      </w:r>
      <w:r w:rsidR="00FF6AE5" w:rsidRPr="00DA4920">
        <w:rPr>
          <w:rFonts w:ascii="Times New Roman" w:hAnsi="Times New Roman"/>
        </w:rPr>
        <w:t xml:space="preserve"> their exposure to adversity when they were children?</w:t>
      </w:r>
    </w:p>
    <w:p w14:paraId="2E64DB9E" w14:textId="5D948C43" w:rsidR="00FF6AE5" w:rsidRPr="00DA4920" w:rsidRDefault="00FF6AE5" w:rsidP="00FF6AE5">
      <w:pPr>
        <w:spacing w:line="480" w:lineRule="auto"/>
        <w:ind w:firstLine="720"/>
        <w:rPr>
          <w:rFonts w:ascii="Times New Roman" w:hAnsi="Times New Roman"/>
        </w:rPr>
      </w:pPr>
      <w:r w:rsidRPr="00DA4920">
        <w:rPr>
          <w:rFonts w:ascii="Times New Roman" w:hAnsi="Times New Roman"/>
        </w:rPr>
        <w:t>Most of what we know about the links between ELA</w:t>
      </w:r>
      <w:r w:rsidR="00690F60" w:rsidRPr="00DA4920">
        <w:rPr>
          <w:rFonts w:ascii="Times New Roman" w:hAnsi="Times New Roman"/>
        </w:rPr>
        <w:t>s</w:t>
      </w:r>
      <w:r w:rsidRPr="00DA4920">
        <w:rPr>
          <w:rFonts w:ascii="Times New Roman" w:hAnsi="Times New Roman"/>
        </w:rPr>
        <w:t xml:space="preserve"> and adult health derives from studies using retrospective recall through questionnaires or structured interviews. In </w:t>
      </w:r>
      <w:r w:rsidR="005448B3" w:rsidRPr="00DA4920">
        <w:rPr>
          <w:rFonts w:ascii="Times New Roman" w:hAnsi="Times New Roman"/>
        </w:rPr>
        <w:t>most</w:t>
      </w:r>
      <w:r w:rsidRPr="00DA4920">
        <w:rPr>
          <w:rFonts w:ascii="Times New Roman" w:hAnsi="Times New Roman"/>
        </w:rPr>
        <w:t xml:space="preserve"> cases, with notable exceptions (e.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Barnes&lt;/Author&gt;&lt;Year&gt;2009&lt;/Year&gt;&lt;RecNum&gt;112179&lt;/RecNum&gt;&lt;DisplayText&gt;(Barnes, Noll, Putnam, &amp;amp; Trickett, 2009)&lt;/DisplayText&gt;&lt;record&gt;&lt;rec-number&gt;112179&lt;/rec-number&gt;&lt;foreign-keys&gt;&lt;key app="EN" db-id="2pwxxvadl9ad9ueaetr5d2t8zrvft22aa25a" timestamp="1483555576"&gt;112179&lt;/key&gt;&lt;key app="ENWeb" db-id=""&gt;0&lt;/key&gt;&lt;/foreign-keys&gt;&lt;ref-type name="Journal Article"&gt;17&lt;/ref-type&gt;&lt;contributors&gt;&lt;authors&gt;&lt;author&gt;Barnes, J. E.&lt;/author&gt;&lt;author&gt;Noll, J. G.&lt;/author&gt;&lt;author&gt;Putnam, F. W.&lt;/author&gt;&lt;author&gt;Trickett, P. K.&lt;/author&gt;&lt;/authors&gt;&lt;/contributors&gt;&lt;auth-address&gt;Cincinnati Children&amp;apos;s Hospital, Cincinnati, OH 45229, USA.&lt;/auth-address&gt;&lt;titles&gt;&lt;title&gt;Sexual and physical revictimization among victims of severe childhood sexual abuse&lt;/title&gt;&lt;secondary-title&gt;Child Abuse Negl&lt;/secondary-title&gt;&lt;/titles&gt;&lt;periodical&gt;&lt;full-title&gt;Child Abuse Negl&lt;/full-title&gt;&lt;/periodical&gt;&lt;pages&gt;412-20&lt;/pages&gt;&lt;volume&gt;33&lt;/volume&gt;&lt;number&gt;7&lt;/number&gt;&lt;keywords&gt;&lt;keyword&gt;Adolescent&lt;/keyword&gt;&lt;keyword&gt;Child&lt;/keyword&gt;&lt;keyword&gt;Child Abuse, Sexual/*psychology/statistics &amp;amp; numerical data&lt;/keyword&gt;&lt;keyword&gt;Crime Victims/*psychology&lt;/keyword&gt;&lt;keyword&gt;Female&lt;/keyword&gt;&lt;keyword&gt;Humans&lt;/keyword&gt;&lt;keyword&gt;Longitudinal Studies&lt;/keyword&gt;&lt;keyword&gt;Prospective Studies&lt;/keyword&gt;&lt;keyword&gt;*Trauma Severity Indices&lt;/keyword&gt;&lt;/keywords&gt;&lt;dates&gt;&lt;year&gt;2009&lt;/year&gt;&lt;pub-dates&gt;&lt;date&gt;Jul&lt;/date&gt;&lt;/pub-dates&gt;&lt;/dates&gt;&lt;isbn&gt;1873-7757 (Electronic)&amp;#xD;0145-2134 (Linking)&lt;/isbn&gt;&lt;accession-num&gt;19596434&lt;/accession-num&gt;&lt;urls&gt;&lt;related-urls&gt;&lt;url&gt;https://www.ncbi.nlm.nih.gov/pubmed/19596434&lt;/url&gt;&lt;/related-urls&gt;&lt;/urls&gt;&lt;custom2&gt;PMC2723796&lt;/custom2&gt;&lt;electronic-resource-num&gt;10.1016/j.chiabu.2008.09.013&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Barnes, Noll, Putnam, &amp; Trickett, 2009)</w:t>
      </w:r>
      <w:r w:rsidR="00C86BF0" w:rsidRPr="00DA4920">
        <w:rPr>
          <w:rFonts w:ascii="Times New Roman" w:hAnsi="Times New Roman"/>
        </w:rPr>
        <w:fldChar w:fldCharType="end"/>
      </w:r>
      <w:r w:rsidRPr="00DA4920">
        <w:rPr>
          <w:rFonts w:ascii="Times New Roman" w:hAnsi="Times New Roman"/>
        </w:rPr>
        <w:t xml:space="preserve">, these procedures have </w:t>
      </w:r>
      <w:r w:rsidR="00F27638" w:rsidRPr="00DA4920">
        <w:rPr>
          <w:rFonts w:ascii="Times New Roman" w:hAnsi="Times New Roman"/>
        </w:rPr>
        <w:t xml:space="preserve">only </w:t>
      </w:r>
      <w:r w:rsidRPr="00DA4920">
        <w:rPr>
          <w:rFonts w:ascii="Times New Roman" w:hAnsi="Times New Roman"/>
        </w:rPr>
        <w:t xml:space="preserve">been validated against other </w:t>
      </w:r>
      <w:r w:rsidR="005448B3" w:rsidRPr="00DA4920">
        <w:rPr>
          <w:rFonts w:ascii="Times New Roman" w:hAnsi="Times New Roman"/>
        </w:rPr>
        <w:t>adult ascertainment</w:t>
      </w:r>
      <w:r w:rsidRPr="00DA4920">
        <w:rPr>
          <w:rFonts w:ascii="Times New Roman" w:hAnsi="Times New Roman"/>
        </w:rPr>
        <w:t xml:space="preserve"> </w:t>
      </w:r>
      <w:r w:rsidR="005448B3" w:rsidRPr="00DA4920">
        <w:rPr>
          <w:rFonts w:ascii="Times New Roman" w:hAnsi="Times New Roman"/>
        </w:rPr>
        <w:t xml:space="preserve">such </w:t>
      </w:r>
      <w:r w:rsidRPr="00DA4920">
        <w:rPr>
          <w:rFonts w:ascii="Times New Roman" w:hAnsi="Times New Roman"/>
        </w:rPr>
        <w:t xml:space="preserve">as detailed clinical interviews (e.g., </w:t>
      </w:r>
      <w:r w:rsidR="00C86BF0" w:rsidRPr="00DA4920">
        <w:rPr>
          <w:rFonts w:ascii="Times New Roman" w:hAnsi="Times New Roman"/>
        </w:rPr>
        <w:fldChar w:fldCharType="begin">
          <w:fldData xml:space="preserve">PEVuZE5vdGU+PENpdGU+PEF1dGhvcj5CaWZ1bGNvPC9BdXRob3I+PFllYXI+MjAwNTwvWWVhcj48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CaWZ1bGNvPC9BdXRob3I+PFllYXI+MjAwNTwvWWVhcj48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Bernstein et al., 1994; Bifulco, Bernazzani, Moran, &amp; Jacobs, 2005; Wingenfeld et al., 2011)</w:t>
      </w:r>
      <w:r w:rsidR="00C86BF0" w:rsidRPr="00DA4920">
        <w:rPr>
          <w:rFonts w:ascii="Times New Roman" w:hAnsi="Times New Roman"/>
        </w:rPr>
        <w:fldChar w:fldCharType="end"/>
      </w:r>
      <w:r w:rsidRPr="00DA4920">
        <w:rPr>
          <w:rFonts w:ascii="Times New Roman" w:hAnsi="Times New Roman"/>
        </w:rPr>
        <w:t xml:space="preserve"> or with each other (e.g., </w:t>
      </w:r>
      <w:r w:rsidR="00C86BF0" w:rsidRPr="00DA4920">
        <w:rPr>
          <w:rFonts w:ascii="Times New Roman" w:hAnsi="Times New Roman"/>
        </w:rPr>
        <w:fldChar w:fldCharType="begin">
          <w:fldData xml:space="preserve">PEVuZE5vdGU+PENpdGU+PEF1dGhvcj5XaW5nZW5mZWxkPC9BdXRob3I+PFllYXI+MjAxMTwvWWVh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XaW5nZW5mZWxkPC9BdXRob3I+PFllYXI+MjAxMTwvWWVh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Wingenfeld et al., 2011)</w:t>
      </w:r>
      <w:r w:rsidR="00C86BF0" w:rsidRPr="00DA4920">
        <w:rPr>
          <w:rFonts w:ascii="Times New Roman" w:hAnsi="Times New Roman"/>
        </w:rPr>
        <w:fldChar w:fldCharType="end"/>
      </w:r>
      <w:r w:rsidRPr="00DA4920">
        <w:rPr>
          <w:rFonts w:ascii="Times New Roman" w:hAnsi="Times New Roman"/>
        </w:rPr>
        <w:t xml:space="preserve">. Recent efforts have focused on the relationships </w:t>
      </w:r>
      <w:r w:rsidRPr="00DA4920">
        <w:rPr>
          <w:rFonts w:ascii="Times New Roman" w:hAnsi="Times New Roman"/>
        </w:rPr>
        <w:lastRenderedPageBreak/>
        <w:t xml:space="preserve">between retrospective and prospective measures of ELA, including agency reports, on children in long-term longitudinal studies. Published report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Reuben&lt;/Author&gt;&lt;Year&gt;2016&lt;/Year&gt;&lt;RecNum&gt;112144&lt;/RecNum&gt;&lt;DisplayText&gt;(Reuben et al., 2016)&lt;/DisplayText&gt;&lt;record&gt;&lt;rec-number&gt;112144&lt;/rec-number&gt;&lt;foreign-keys&gt;&lt;key app="EN" db-id="2pwxxvadl9ad9ueaetr5d2t8zrvft22aa25a" timestamp="1475676901"&gt;112144&lt;/key&gt;&lt;/foreign-keys&gt;&lt;ref-type name="Journal Article"&gt;17&lt;/ref-type&gt;&lt;contributors&gt;&lt;authors&gt;&lt;author&gt;Reuben, Aaron&lt;/author&gt;&lt;author&gt;Moffitt, Terrie E&lt;/author&gt;&lt;author&gt;Caspi, Avshalom&lt;/author&gt;&lt;author&gt;Belsky, Daniel W&lt;/author&gt;&lt;author&gt;Harrington, Honalee&lt;/author&gt;&lt;author&gt;Schroeder, Felix&lt;/author&gt;&lt;author&gt;Hogan, Sean&lt;/author&gt;&lt;author&gt;Ramrakha, Sandhya&lt;/author&gt;&lt;author&gt;Poulton, Richie&lt;/author&gt;&lt;author&gt;Danese, Andrea&lt;/author&gt;&lt;/authors&gt;&lt;/contributors&gt;&lt;titles&gt;&lt;title&gt;Lest we forget: comparing retrospective and prospective assessments of adverse childhood experiences in the prediction of adult health&lt;/title&gt;&lt;secondary-title&gt;Journal of Child Psychology and Psychiatry&lt;/secondary-title&gt;&lt;/titles&gt;&lt;periodical&gt;&lt;full-title&gt;Journal of Child Psychology and Psychiatry&lt;/full-title&gt;&lt;/periodical&gt;&lt;pages&gt;1103-1112&lt;/pages&gt;&lt;volume&gt;57&lt;/volume&gt;&lt;number&gt;10&lt;/number&gt;&lt;dates&gt;&lt;year&gt;2016&lt;/year&gt;&lt;/dates&gt;&lt;isbn&gt;1469-7610&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Reuben et al., 2016</w:t>
      </w:r>
      <w:r w:rsidR="00B30AF3" w:rsidRPr="00DA4920">
        <w:rPr>
          <w:rFonts w:ascii="Times New Roman" w:hAnsi="Times New Roman"/>
          <w:noProof/>
        </w:rPr>
        <w:t>; Newbury et al., 2018</w:t>
      </w:r>
      <w:r w:rsidR="00C86BF0" w:rsidRPr="00DA4920">
        <w:rPr>
          <w:rFonts w:ascii="Times New Roman" w:hAnsi="Times New Roman"/>
          <w:noProof/>
        </w:rPr>
        <w:t>)</w:t>
      </w:r>
      <w:r w:rsidR="00C86BF0" w:rsidRPr="00DA4920">
        <w:rPr>
          <w:rFonts w:ascii="Times New Roman" w:hAnsi="Times New Roman"/>
        </w:rPr>
        <w:fldChar w:fldCharType="end"/>
      </w:r>
      <w:r w:rsidRPr="00DA4920">
        <w:rPr>
          <w:rFonts w:ascii="Times New Roman" w:hAnsi="Times New Roman"/>
        </w:rPr>
        <w:t xml:space="preserve"> and the Network’s review of 15 additional published studies </w:t>
      </w:r>
      <w:r w:rsidR="00F27638" w:rsidRPr="00DA4920">
        <w:rPr>
          <w:rFonts w:ascii="Times New Roman" w:hAnsi="Times New Roman"/>
        </w:rPr>
        <w:t>(</w:t>
      </w:r>
      <w:r w:rsidRPr="00DA4920">
        <w:rPr>
          <w:rFonts w:ascii="Times New Roman" w:hAnsi="Times New Roman"/>
        </w:rPr>
        <w:t>Network on Reversibility, 2016)</w:t>
      </w:r>
      <w:r w:rsidR="00140CCE" w:rsidRPr="00DA4920">
        <w:rPr>
          <w:rFonts w:ascii="Times New Roman" w:hAnsi="Times New Roman"/>
        </w:rPr>
        <w:t xml:space="preserve"> </w:t>
      </w:r>
      <w:r w:rsidRPr="00DA4920">
        <w:rPr>
          <w:rFonts w:ascii="Times New Roman" w:hAnsi="Times New Roman"/>
        </w:rPr>
        <w:t xml:space="preserve">that used both prospective, contemporaneous ascertainment and retrospective recall decades later, suggest poor agreement between the two, with kappas in the low .30s or less, with the exception of reports of parental loss. </w:t>
      </w:r>
      <w:r w:rsidR="00E318D9" w:rsidRPr="00DA4920">
        <w:rPr>
          <w:rFonts w:ascii="Times New Roman" w:hAnsi="Times New Roman"/>
        </w:rPr>
        <w:t xml:space="preserve"> In the published data by Reuben and colleagues</w:t>
      </w:r>
      <w:r w:rsidR="00F27638" w:rsidRPr="00DA4920">
        <w:rPr>
          <w:rFonts w:ascii="Times New Roman" w:hAnsi="Times New Roman"/>
        </w:rPr>
        <w:t>,</w:t>
      </w:r>
      <w:r w:rsidR="00615898" w:rsidRPr="00DA4920">
        <w:rPr>
          <w:rFonts w:ascii="Times New Roman" w:hAnsi="Times New Roman"/>
        </w:rPr>
        <w:t xml:space="preserve"> there were adults who both </w:t>
      </w:r>
      <w:r w:rsidR="00F27638" w:rsidRPr="00DA4920">
        <w:rPr>
          <w:rFonts w:ascii="Times New Roman" w:hAnsi="Times New Roman"/>
        </w:rPr>
        <w:t>over-</w:t>
      </w:r>
      <w:r w:rsidR="00615898" w:rsidRPr="00DA4920">
        <w:rPr>
          <w:rFonts w:ascii="Times New Roman" w:hAnsi="Times New Roman"/>
        </w:rPr>
        <w:t>reported</w:t>
      </w:r>
      <w:r w:rsidR="005448B3" w:rsidRPr="00DA4920">
        <w:rPr>
          <w:rFonts w:ascii="Times New Roman" w:hAnsi="Times New Roman"/>
        </w:rPr>
        <w:t xml:space="preserve"> and others who</w:t>
      </w:r>
      <w:r w:rsidR="00615898" w:rsidRPr="00DA4920">
        <w:rPr>
          <w:rFonts w:ascii="Times New Roman" w:hAnsi="Times New Roman"/>
        </w:rPr>
        <w:t xml:space="preserve"> </w:t>
      </w:r>
      <w:r w:rsidR="00F27638" w:rsidRPr="00DA4920">
        <w:rPr>
          <w:rFonts w:ascii="Times New Roman" w:hAnsi="Times New Roman"/>
        </w:rPr>
        <w:t>under-</w:t>
      </w:r>
      <w:r w:rsidR="00615898" w:rsidRPr="00DA4920">
        <w:rPr>
          <w:rFonts w:ascii="Times New Roman" w:hAnsi="Times New Roman"/>
        </w:rPr>
        <w:t>reported events that were recorded in childhood</w:t>
      </w:r>
      <w:r w:rsidR="00F27638" w:rsidRPr="00DA4920">
        <w:rPr>
          <w:rFonts w:ascii="Times New Roman" w:hAnsi="Times New Roman"/>
        </w:rPr>
        <w:t>,</w:t>
      </w:r>
      <w:r w:rsidR="00615898" w:rsidRPr="00DA4920">
        <w:rPr>
          <w:rFonts w:ascii="Times New Roman" w:hAnsi="Times New Roman"/>
        </w:rPr>
        <w:t xml:space="preserve"> with a preponderance of the former. </w:t>
      </w:r>
    </w:p>
    <w:p w14:paraId="6E4A01B4" w14:textId="4CCFCE8F" w:rsidR="00FF6AE5" w:rsidRPr="00DA4920" w:rsidRDefault="00FF6AE5" w:rsidP="00FF6AE5">
      <w:pPr>
        <w:spacing w:line="480" w:lineRule="auto"/>
        <w:ind w:firstLine="720"/>
        <w:rPr>
          <w:rFonts w:ascii="Times New Roman" w:hAnsi="Times New Roman"/>
        </w:rPr>
      </w:pPr>
      <w:r w:rsidRPr="00DA4920">
        <w:rPr>
          <w:rFonts w:ascii="Times New Roman" w:hAnsi="Times New Roman"/>
        </w:rPr>
        <w:t xml:space="preserve">There is some evidence that current prospective and retrospective measures may be measuring </w:t>
      </w:r>
      <w:r w:rsidR="005448B3" w:rsidRPr="00DA4920">
        <w:rPr>
          <w:rFonts w:ascii="Times New Roman" w:hAnsi="Times New Roman"/>
        </w:rPr>
        <w:t xml:space="preserve">somewhat </w:t>
      </w:r>
      <w:r w:rsidRPr="00DA4920">
        <w:rPr>
          <w:rFonts w:ascii="Times New Roman" w:hAnsi="Times New Roman"/>
        </w:rPr>
        <w:t>different constructs. For example, those who recall adversity, in comparison to those prospective</w:t>
      </w:r>
      <w:r w:rsidR="00F27638" w:rsidRPr="00DA4920">
        <w:rPr>
          <w:rFonts w:ascii="Times New Roman" w:hAnsi="Times New Roman"/>
        </w:rPr>
        <w:t>ly</w:t>
      </w:r>
      <w:r w:rsidRPr="00DA4920">
        <w:rPr>
          <w:rFonts w:ascii="Times New Roman" w:hAnsi="Times New Roman"/>
        </w:rPr>
        <w:t xml:space="preserve"> ascertained, score higher on measures of neuroticism, lower on agreeablenes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Reuben&lt;/Author&gt;&lt;Year&gt;2016&lt;/Year&gt;&lt;RecNum&gt;112144&lt;/RecNum&gt;&lt;DisplayText&gt;(Reuben et al., 2016)&lt;/DisplayText&gt;&lt;record&gt;&lt;rec-number&gt;112144&lt;/rec-number&gt;&lt;foreign-keys&gt;&lt;key app="EN" db-id="2pwxxvadl9ad9ueaetr5d2t8zrvft22aa25a" timestamp="1475676901"&gt;112144&lt;/key&gt;&lt;/foreign-keys&gt;&lt;ref-type name="Journal Article"&gt;17&lt;/ref-type&gt;&lt;contributors&gt;&lt;authors&gt;&lt;author&gt;Reuben, Aaron&lt;/author&gt;&lt;author&gt;Moffitt, Terrie E&lt;/author&gt;&lt;author&gt;Caspi, Avshalom&lt;/author&gt;&lt;author&gt;Belsky, Daniel W&lt;/author&gt;&lt;author&gt;Harrington, Honalee&lt;/author&gt;&lt;author&gt;Schroeder, Felix&lt;/author&gt;&lt;author&gt;Hogan, Sean&lt;/author&gt;&lt;author&gt;Ramrakha, Sandhya&lt;/author&gt;&lt;author&gt;Poulton, Richie&lt;/author&gt;&lt;author&gt;Danese, Andrea&lt;/author&gt;&lt;/authors&gt;&lt;/contributors&gt;&lt;titles&gt;&lt;title&gt;Lest we forget: comparing retrospective and prospective assessments of adverse childhood experiences in the prediction of adult health&lt;/title&gt;&lt;secondary-title&gt;Journal of Child Psychology and Psychiatry&lt;/secondary-title&gt;&lt;/titles&gt;&lt;periodical&gt;&lt;full-title&gt;Journal of Child Psychology and Psychiatry&lt;/full-title&gt;&lt;/periodical&gt;&lt;pages&gt;1103-1112&lt;/pages&gt;&lt;volume&gt;57&lt;/volume&gt;&lt;number&gt;10&lt;/number&gt;&lt;dates&gt;&lt;year&gt;2016&lt;/year&gt;&lt;/dates&gt;&lt;isbn&gt;1469-7610&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Reuben et al., 2016)</w:t>
      </w:r>
      <w:r w:rsidR="00C86BF0" w:rsidRPr="00DA4920">
        <w:rPr>
          <w:rFonts w:ascii="Times New Roman" w:hAnsi="Times New Roman"/>
        </w:rPr>
        <w:fldChar w:fldCharType="end"/>
      </w:r>
      <w:r w:rsidRPr="00DA4920">
        <w:rPr>
          <w:rFonts w:ascii="Times New Roman" w:hAnsi="Times New Roman"/>
        </w:rPr>
        <w:t xml:space="preserve">, and higher on perceived pain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Raphael&lt;/Author&gt;&lt;Year&gt;2001&lt;/Year&gt;&lt;RecNum&gt;112483&lt;/RecNum&gt;&lt;DisplayText&gt;(Raphael, Widom, &amp;amp; Lange, 2001)&lt;/DisplayText&gt;&lt;record&gt;&lt;rec-number&gt;112483&lt;/rec-number&gt;&lt;foreign-keys&gt;&lt;key app="EN" db-id="2pwxxvadl9ad9ueaetr5d2t8zrvft22aa25a" timestamp="1500411933"&gt;112483&lt;/key&gt;&lt;/foreign-keys&gt;&lt;ref-type name="Journal Article"&gt;17&lt;/ref-type&gt;&lt;contributors&gt;&lt;authors&gt;&lt;author&gt;Raphael, Karen G&lt;/author&gt;&lt;author&gt;Widom, Cathy Spatz&lt;/author&gt;&lt;author&gt;Lange, Gudrun&lt;/author&gt;&lt;/authors&gt;&lt;/contributors&gt;&lt;titles&gt;&lt;title&gt;Childhood victimization and pain in adulthood: a prospective investigation&lt;/title&gt;&lt;secondary-title&gt;Pain&lt;/secondary-title&gt;&lt;/titles&gt;&lt;periodical&gt;&lt;full-title&gt;Pain&lt;/full-title&gt;&lt;/periodical&gt;&lt;pages&gt;283-293&lt;/pages&gt;&lt;volume&gt;92&lt;/volume&gt;&lt;number&gt;1&lt;/number&gt;&lt;dates&gt;&lt;year&gt;2001&lt;/year&gt;&lt;/dates&gt;&lt;isbn&gt;0304-3959&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Raphael, Widom, &amp; Lange, 2001)</w:t>
      </w:r>
      <w:r w:rsidR="00C86BF0" w:rsidRPr="00DA4920">
        <w:rPr>
          <w:rFonts w:ascii="Times New Roman" w:hAnsi="Times New Roman"/>
        </w:rPr>
        <w:fldChar w:fldCharType="end"/>
      </w:r>
      <w:r w:rsidRPr="00DA4920">
        <w:rPr>
          <w:rStyle w:val="FootnoteReference"/>
          <w:rFonts w:ascii="Times New Roman" w:hAnsi="Times New Roman"/>
        </w:rPr>
        <w:footnoteReference w:id="2"/>
      </w:r>
      <w:r w:rsidRPr="00DA4920">
        <w:rPr>
          <w:rFonts w:ascii="Times New Roman" w:hAnsi="Times New Roman"/>
        </w:rPr>
        <w:t xml:space="preserve">, providing preliminary evidence that retrospective recall may be associated with an individual’s high reactivity to physical and emotional stimuli. Recalled childhood adversity is also partly heritable, further evidence that those reports may reflect, in part, dispositional differences among subjects that affect their recall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South&lt;/Author&gt;&lt;Year&gt;2015&lt;/Year&gt;&lt;RecNum&gt;112429&lt;/RecNum&gt;&lt;DisplayText&gt;(South, Schafer, &amp;amp; Ferraro, 2015)&lt;/DisplayText&gt;&lt;record&gt;&lt;rec-number&gt;112429&lt;/rec-number&gt;&lt;foreign-keys&gt;&lt;key app="EN" db-id="2pwxxvadl9ad9ueaetr5d2t8zrvft22aa25a" timestamp="1499618384"&gt;112429&lt;/key&gt;&lt;/foreign-keys&gt;&lt;ref-type name="Journal Article"&gt;17&lt;/ref-type&gt;&lt;contributors&gt;&lt;authors&gt;&lt;author&gt;South, Susan C.&lt;/author&gt;&lt;author&gt;Schafer, Markus H.&lt;/author&gt;&lt;author&gt;Ferraro, Kenneth F.&lt;/author&gt;&lt;/authors&gt;&lt;/contributors&gt;&lt;auth-address&gt;South, Susan C.: ssouth@purdue.edu&lt;/auth-address&gt;&lt;titles&gt;&lt;title&gt;Genetic and environmental overlap between childhood maltreatment and adult physical health&lt;/title&gt;&lt;secondary-title&gt;Twin Research and Human Genetics&lt;/secondary-title&gt;&lt;/titles&gt;&lt;periodical&gt;&lt;full-title&gt;Twin Research and Human Genetics&lt;/full-title&gt;&lt;/periodical&gt;&lt;pages&gt;533-544&lt;/pages&gt;&lt;volume&gt;18&lt;/volume&gt;&lt;number&gt;5&lt;/number&gt;&lt;dates&gt;&lt;year&gt;2015&lt;/year&gt;&lt;pub-dates&gt;&lt;date&gt;Oct&lt;/date&gt;&lt;/pub-dates&gt;&lt;/dates&gt;&lt;accession-num&gt;2015-43386-008&lt;/accession-num&gt;&lt;urls&gt;&lt;related-urls&gt;&lt;url&gt;http://ovidsp.ovid.com/ovidweb.cgi?T=JS&amp;amp;CSC=Y&amp;amp;NEWS=N&amp;amp;PAGE=fulltext&amp;amp;D=psyc12&amp;amp;AN=2015-43386-008&lt;/url&gt;&lt;url&gt;http://wa4py6yj8t.search.serialssolutions.com/?url_ver=Z39.88-2004&amp;amp;rft_val_fmt=info:ofi/fmt:kev:mtx:journal&amp;amp;rfr_id=info:sid/Ovid:psyc12&amp;amp;rft.genre=article&amp;amp;rft_id=info:doi/10.1017%2Fthg.2015.62&amp;amp;rft_id=info:pmid/&amp;amp;rft.issn=1832-4274&amp;amp;rft.volume=18&amp;amp;rft.issue=5&amp;amp;rft.spage=533&amp;amp;rft.pages=533-544&amp;amp;rft.date=2015&amp;amp;rft.jtitle=Twin+Research+and+Human+Genetics&amp;amp;rft.atitle=Genetic+and+environmental+overlap+between+childhood+maltreatment+and+adult+physical+health.&amp;amp;rft.aulast=South&lt;/url&gt;&lt;/related-urls&gt;&lt;/urls&gt;&lt;remote-database-name&gt;PsycINFO&lt;/remote-database-name&gt;&lt;remote-database-provider&gt;Ovid Technologies&lt;/remote-database-provider&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South, Schafer, &amp; Ferraro, 2015)</w:t>
      </w:r>
      <w:r w:rsidR="00C86BF0" w:rsidRPr="00DA4920">
        <w:rPr>
          <w:rFonts w:ascii="Times New Roman" w:hAnsi="Times New Roman"/>
        </w:rPr>
        <w:fldChar w:fldCharType="end"/>
      </w:r>
      <w:r w:rsidRPr="00DA4920">
        <w:rPr>
          <w:rStyle w:val="FootnoteReference"/>
          <w:rFonts w:ascii="Times New Roman" w:hAnsi="Times New Roman"/>
        </w:rPr>
        <w:footnoteReference w:id="3"/>
      </w:r>
      <w:r w:rsidRPr="00DA4920">
        <w:rPr>
          <w:rFonts w:ascii="Times New Roman" w:hAnsi="Times New Roman"/>
        </w:rPr>
        <w:t xml:space="preserve">. </w:t>
      </w:r>
      <w:r w:rsidR="005448B3" w:rsidRPr="00DA4920">
        <w:rPr>
          <w:rFonts w:ascii="Times New Roman" w:hAnsi="Times New Roman"/>
        </w:rPr>
        <w:t>Still, the reported kappas are significantly greater than zero; hence, child adversity may be a considered one of several determinants of adult retrospective reports.</w:t>
      </w:r>
    </w:p>
    <w:p w14:paraId="28305745" w14:textId="06B2B501" w:rsidR="00FF6AE5" w:rsidRPr="00DA4920" w:rsidRDefault="00FF6AE5" w:rsidP="00FF6AE5">
      <w:pPr>
        <w:spacing w:line="480" w:lineRule="auto"/>
        <w:ind w:firstLine="720"/>
        <w:rPr>
          <w:rFonts w:ascii="Times New Roman" w:hAnsi="Times New Roman"/>
        </w:rPr>
      </w:pPr>
      <w:r w:rsidRPr="00DA4920">
        <w:rPr>
          <w:rFonts w:ascii="Times New Roman" w:hAnsi="Times New Roman"/>
        </w:rPr>
        <w:t xml:space="preserve">Meanwhile, prospective measures cannot be considered foolproof. Agency reports, for example, have two biases. First, agencies may conclude that a child is maltreated because other </w:t>
      </w:r>
      <w:r w:rsidRPr="00DA4920">
        <w:rPr>
          <w:rFonts w:ascii="Times New Roman" w:hAnsi="Times New Roman"/>
        </w:rPr>
        <w:lastRenderedPageBreak/>
        <w:t xml:space="preserve">members of the family, by their antisocial behavior, have given the child’s family a bad reputation. </w:t>
      </w:r>
      <w:r w:rsidR="005448B3" w:rsidRPr="00DA4920">
        <w:rPr>
          <w:rFonts w:ascii="Times New Roman" w:hAnsi="Times New Roman"/>
        </w:rPr>
        <w:t>Second</w:t>
      </w:r>
      <w:r w:rsidRPr="00DA4920">
        <w:rPr>
          <w:rFonts w:ascii="Times New Roman" w:hAnsi="Times New Roman"/>
        </w:rPr>
        <w:t>, many severely maltreated or traumatized children are never detected by relevant agencies; some may end up in the comparison groups of studies using prospective case identification, thus confounding results unless they are detected</w:t>
      </w:r>
      <w:r w:rsidR="005448B3" w:rsidRPr="00DA4920">
        <w:rPr>
          <w:rFonts w:ascii="Times New Roman" w:hAnsi="Times New Roman"/>
        </w:rPr>
        <w:t xml:space="preserve"> by the researcher</w:t>
      </w:r>
      <w:r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TaGVuazwvQXV0aG9yPjxZZWFyPjIwMTY8L1llYXI+PFJl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TaGVuazwvQXV0aG9yPjxZZWFyPjIwMTY8L1llYXI+PFJl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Shenk, Noll, Peugh, Griffin, &amp; Bensman, 2016)</w:t>
      </w:r>
      <w:r w:rsidR="00C86BF0" w:rsidRPr="00DA4920">
        <w:rPr>
          <w:rFonts w:ascii="Times New Roman" w:hAnsi="Times New Roman"/>
        </w:rPr>
        <w:fldChar w:fldCharType="end"/>
      </w:r>
      <w:r w:rsidR="00F27638" w:rsidRPr="00DA4920">
        <w:rPr>
          <w:rFonts w:ascii="Times New Roman" w:hAnsi="Times New Roman"/>
        </w:rPr>
        <w:t xml:space="preserve">. </w:t>
      </w:r>
      <w:r w:rsidR="00B354C5" w:rsidRPr="00DA4920">
        <w:rPr>
          <w:rFonts w:ascii="Times New Roman" w:hAnsi="Times New Roman"/>
        </w:rPr>
        <w:t xml:space="preserve">Third, </w:t>
      </w:r>
      <w:r w:rsidRPr="00DA4920">
        <w:rPr>
          <w:rFonts w:ascii="Times New Roman" w:hAnsi="Times New Roman"/>
        </w:rPr>
        <w:t>comparisons between prospective and retrospective measures in the same sample—to be broadly persuasive—must reflect scientific consensus that both the prospective and retrospective measure are aimed at the same construct</w:t>
      </w:r>
      <w:r w:rsidR="00B354C5" w:rsidRPr="00DA4920">
        <w:rPr>
          <w:rFonts w:ascii="Times New Roman" w:hAnsi="Times New Roman"/>
        </w:rPr>
        <w:t>. Fourth,</w:t>
      </w:r>
      <w:r w:rsidRPr="00DA4920">
        <w:rPr>
          <w:rFonts w:ascii="Times New Roman" w:hAnsi="Times New Roman"/>
        </w:rPr>
        <w:t xml:space="preserve"> retrospective measures—especially when they are improved—are often the sole source of data in many large, representative samples of adults and often reveal associations similar to those seen with prospective measures, as demonstrated for both economic outcomes (</w:t>
      </w:r>
      <w:r w:rsidR="00ED626A" w:rsidRPr="00DA4920">
        <w:rPr>
          <w:rFonts w:ascii="Times New Roman" w:hAnsi="Times New Roman"/>
        </w:rPr>
        <w:t xml:space="preserve">Currie &amp; Widom, 2011; </w:t>
      </w:r>
      <w:r w:rsidRPr="00DA4920">
        <w:rPr>
          <w:rFonts w:ascii="Times New Roman" w:hAnsi="Times New Roman"/>
        </w:rPr>
        <w:t xml:space="preserve">Pinto Periera et al., 2017) and HbA1c (Thomas et al., 2008; Widom, Czaja, Bentley, &amp; Johnson, 2012). These population samples are crucial for understanding the causal role of ELA in adult health, the factors that moderate its impact, and the identification of potential beneficiaries of adult interventions. </w:t>
      </w:r>
    </w:p>
    <w:p w14:paraId="6190B5BA" w14:textId="369C9238" w:rsidR="00FF6AE5" w:rsidRPr="00DA4920" w:rsidRDefault="00FF6AE5" w:rsidP="00FF6AE5">
      <w:pPr>
        <w:spacing w:line="480" w:lineRule="auto"/>
        <w:ind w:firstLine="720"/>
        <w:rPr>
          <w:rFonts w:ascii="Times New Roman" w:hAnsi="Times New Roman"/>
        </w:rPr>
      </w:pPr>
      <w:r w:rsidRPr="00DA4920">
        <w:rPr>
          <w:rFonts w:ascii="Times New Roman" w:hAnsi="Times New Roman"/>
        </w:rPr>
        <w:t xml:space="preserve">The striking predictive capability of retrospective measures opens the search for causal relationships and mechanisms between memories of ELA and adult health. </w:t>
      </w:r>
      <w:r w:rsidR="00A85CB0" w:rsidRPr="00DA4920">
        <w:rPr>
          <w:rFonts w:ascii="Times New Roman" w:hAnsi="Times New Roman"/>
        </w:rPr>
        <w:t>That is, causal models would begin with recalled memories of ELA earlier in development and link these to disease incidence later in developmen</w:t>
      </w:r>
      <w:r w:rsidR="001C6F35" w:rsidRPr="00DA4920">
        <w:rPr>
          <w:rFonts w:ascii="Times New Roman" w:hAnsi="Times New Roman"/>
        </w:rPr>
        <w:t>t. Once this sequence was established these models</w:t>
      </w:r>
      <w:r w:rsidR="00B36336" w:rsidRPr="00DA4920">
        <w:rPr>
          <w:rFonts w:ascii="Times New Roman" w:hAnsi="Times New Roman"/>
        </w:rPr>
        <w:t xml:space="preserve"> would seek mediating links</w:t>
      </w:r>
      <w:r w:rsidR="004A3632" w:rsidRPr="00DA4920">
        <w:rPr>
          <w:rFonts w:ascii="Times New Roman" w:hAnsi="Times New Roman"/>
        </w:rPr>
        <w:t xml:space="preserve"> between these two</w:t>
      </w:r>
      <w:r w:rsidR="00ED5717" w:rsidRPr="00DA4920">
        <w:rPr>
          <w:rFonts w:ascii="Times New Roman" w:hAnsi="Times New Roman"/>
        </w:rPr>
        <w:t>, including psychological and behavioral processes, as well as biological mechanisms</w:t>
      </w:r>
      <w:r w:rsidR="00B36336" w:rsidRPr="00DA4920">
        <w:rPr>
          <w:rFonts w:ascii="Times New Roman" w:hAnsi="Times New Roman"/>
        </w:rPr>
        <w:t>.</w:t>
      </w:r>
      <w:r w:rsidR="001C6F35" w:rsidRPr="00DA4920">
        <w:rPr>
          <w:rFonts w:ascii="Times New Roman" w:hAnsi="Times New Roman"/>
        </w:rPr>
        <w:t xml:space="preserve"> </w:t>
      </w:r>
      <w:r w:rsidR="00D63C63" w:rsidRPr="00DA4920">
        <w:rPr>
          <w:rFonts w:ascii="Times New Roman" w:hAnsi="Times New Roman"/>
        </w:rPr>
        <w:t>Thes</w:t>
      </w:r>
      <w:r w:rsidR="00D2346C" w:rsidRPr="00DA4920">
        <w:rPr>
          <w:rFonts w:ascii="Times New Roman" w:hAnsi="Times New Roman"/>
        </w:rPr>
        <w:t>e</w:t>
      </w:r>
      <w:r w:rsidR="00D63C63" w:rsidRPr="00DA4920">
        <w:rPr>
          <w:rFonts w:ascii="Times New Roman" w:hAnsi="Times New Roman"/>
        </w:rPr>
        <w:t xml:space="preserve"> models would ack</w:t>
      </w:r>
      <w:r w:rsidR="00D2346C" w:rsidRPr="00DA4920">
        <w:rPr>
          <w:rFonts w:ascii="Times New Roman" w:hAnsi="Times New Roman"/>
        </w:rPr>
        <w:t>n</w:t>
      </w:r>
      <w:r w:rsidR="00D63C63" w:rsidRPr="00DA4920">
        <w:rPr>
          <w:rFonts w:ascii="Times New Roman" w:hAnsi="Times New Roman"/>
        </w:rPr>
        <w:t>owledge that several factors determine the conte</w:t>
      </w:r>
      <w:r w:rsidR="00D2346C" w:rsidRPr="00DA4920">
        <w:rPr>
          <w:rFonts w:ascii="Times New Roman" w:hAnsi="Times New Roman"/>
        </w:rPr>
        <w:t>nt of these memories including--</w:t>
      </w:r>
      <w:r w:rsidR="00D63C63" w:rsidRPr="00DA4920">
        <w:rPr>
          <w:rFonts w:ascii="Times New Roman" w:hAnsi="Times New Roman"/>
        </w:rPr>
        <w:t>as noted</w:t>
      </w:r>
      <w:r w:rsidR="00D2346C" w:rsidRPr="00DA4920">
        <w:rPr>
          <w:rFonts w:ascii="Times New Roman" w:hAnsi="Times New Roman"/>
        </w:rPr>
        <w:t xml:space="preserve">—personality, pain thresholds as well as actual early exposure. </w:t>
      </w:r>
      <w:r w:rsidR="00DF26B9" w:rsidRPr="00DA4920">
        <w:rPr>
          <w:rFonts w:ascii="Times New Roman" w:hAnsi="Times New Roman"/>
        </w:rPr>
        <w:t>As an example</w:t>
      </w:r>
      <w:r w:rsidR="00523321" w:rsidRPr="00DA4920">
        <w:rPr>
          <w:rFonts w:ascii="Times New Roman" w:hAnsi="Times New Roman"/>
        </w:rPr>
        <w:t xml:space="preserve"> of the discovery of a mediating process</w:t>
      </w:r>
      <w:r w:rsidRPr="00DA4920">
        <w:rPr>
          <w:rFonts w:ascii="Times New Roman" w:hAnsi="Times New Roman"/>
        </w:rPr>
        <w:t xml:space="preserve">, the prospective association of the ACEs questionnaire with lung cancer appears partly attributable to increased </w:t>
      </w:r>
      <w:r w:rsidRPr="00DA4920">
        <w:rPr>
          <w:rFonts w:ascii="Times New Roman" w:hAnsi="Times New Roman"/>
        </w:rPr>
        <w:lastRenderedPageBreak/>
        <w:t xml:space="preserve">smoking among those recalling adverse childhood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Brown&lt;/Author&gt;&lt;Year&gt;2010&lt;/Year&gt;&lt;RecNum&gt;112421&lt;/RecNum&gt;&lt;DisplayText&gt;(David W Brown et al., 2010)&lt;/DisplayText&gt;&lt;record&gt;&lt;rec-number&gt;112421&lt;/rec-number&gt;&lt;foreign-keys&gt;&lt;key app="EN" db-id="2pwxxvadl9ad9ueaetr5d2t8zrvft22aa25a" timestamp="1499372522"&gt;112421&lt;/key&gt;&lt;/foreign-keys&gt;&lt;ref-type name="Journal Article"&gt;17&lt;/ref-type&gt;&lt;contributors&gt;&lt;authors&gt;&lt;author&gt;Brown, David W&lt;/author&gt;&lt;author&gt;Anda, Robert F&lt;/author&gt;&lt;author&gt;Felitti, Vincent J&lt;/author&gt;&lt;author&gt;Edwards, Valerie J&lt;/author&gt;&lt;author&gt;Malarcher, Ann Marie&lt;/author&gt;&lt;author&gt;Croft, Janet B&lt;/author&gt;&lt;author&gt;Giles, Wayne H&lt;/author&gt;&lt;/authors&gt;&lt;/contributors&gt;&lt;titles&gt;&lt;title&gt;Adverse childhood experiences are associated with the risk of lung cancer: a prospective cohort study&lt;/title&gt;&lt;secondary-title&gt;BMC public health&lt;/secondary-title&gt;&lt;/titles&gt;&lt;periodical&gt;&lt;full-title&gt;BMC Public Health&lt;/full-title&gt;&lt;/periodical&gt;&lt;pages&gt;20&lt;/pages&gt;&lt;volume&gt;10&lt;/volume&gt;&lt;number&gt;1&lt;/number&gt;&lt;dates&gt;&lt;year&gt;2010&lt;/year&gt;&lt;/dates&gt;&lt;isbn&gt;1471-2458&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 Brown et al., 2010)</w:t>
      </w:r>
      <w:r w:rsidR="00C86BF0" w:rsidRPr="00DA4920">
        <w:rPr>
          <w:rFonts w:ascii="Times New Roman" w:hAnsi="Times New Roman"/>
        </w:rPr>
        <w:fldChar w:fldCharType="end"/>
      </w:r>
      <w:r w:rsidRPr="00DA4920">
        <w:rPr>
          <w:rFonts w:ascii="Times New Roman" w:hAnsi="Times New Roman"/>
        </w:rPr>
        <w:t xml:space="preserve">. </w:t>
      </w:r>
      <w:r w:rsidR="00DA4279" w:rsidRPr="00DA4920">
        <w:rPr>
          <w:rFonts w:ascii="Times New Roman" w:hAnsi="Times New Roman"/>
        </w:rPr>
        <w:t>Future research may establish more detailed biological mechan</w:t>
      </w:r>
      <w:r w:rsidR="000A125F" w:rsidRPr="00DA4920">
        <w:rPr>
          <w:rFonts w:ascii="Times New Roman" w:hAnsi="Times New Roman"/>
        </w:rPr>
        <w:t>i</w:t>
      </w:r>
      <w:r w:rsidR="00DA4279" w:rsidRPr="00DA4920">
        <w:rPr>
          <w:rFonts w:ascii="Times New Roman" w:hAnsi="Times New Roman"/>
        </w:rPr>
        <w:t>sms linking recalled ELA and illness incidence</w:t>
      </w:r>
      <w:r w:rsidR="000A125F" w:rsidRPr="00DA4920">
        <w:rPr>
          <w:rFonts w:ascii="Times New Roman" w:hAnsi="Times New Roman"/>
        </w:rPr>
        <w:t>. For example</w:t>
      </w:r>
      <w:r w:rsidR="00D60ABB" w:rsidRPr="00DA4920">
        <w:rPr>
          <w:rFonts w:ascii="Times New Roman" w:hAnsi="Times New Roman"/>
        </w:rPr>
        <w:t>, r</w:t>
      </w:r>
      <w:r w:rsidR="000A125F" w:rsidRPr="00DA4920">
        <w:rPr>
          <w:rFonts w:ascii="Times New Roman" w:hAnsi="Times New Roman"/>
        </w:rPr>
        <w:t xml:space="preserve">ecalled </w:t>
      </w:r>
      <w:r w:rsidR="00D60ABB" w:rsidRPr="00DA4920">
        <w:rPr>
          <w:rFonts w:ascii="Times New Roman" w:hAnsi="Times New Roman"/>
        </w:rPr>
        <w:t>ELA has been</w:t>
      </w:r>
      <w:r w:rsidRPr="00DA4920">
        <w:rPr>
          <w:rFonts w:ascii="Times New Roman" w:hAnsi="Times New Roman"/>
        </w:rPr>
        <w:t xml:space="preserve"> </w:t>
      </w:r>
      <w:r w:rsidR="00D60ABB" w:rsidRPr="00DA4920">
        <w:rPr>
          <w:rFonts w:ascii="Times New Roman" w:hAnsi="Times New Roman"/>
        </w:rPr>
        <w:t xml:space="preserve"> associated </w:t>
      </w:r>
      <w:r w:rsidRPr="00DA4920">
        <w:rPr>
          <w:rFonts w:ascii="Times New Roman" w:hAnsi="Times New Roman"/>
        </w:rPr>
        <w:t xml:space="preserve">with general indices of </w:t>
      </w:r>
      <w:r w:rsidR="00550E2B" w:rsidRPr="00DA4920">
        <w:rPr>
          <w:rFonts w:ascii="Times New Roman" w:hAnsi="Times New Roman"/>
        </w:rPr>
        <w:t>cell</w:t>
      </w:r>
      <w:r w:rsidR="00ED5717" w:rsidRPr="00DA4920">
        <w:rPr>
          <w:rFonts w:ascii="Times New Roman" w:hAnsi="Times New Roman"/>
        </w:rPr>
        <w:t>ular</w:t>
      </w:r>
      <w:r w:rsidR="00550E2B" w:rsidRPr="00DA4920">
        <w:rPr>
          <w:rFonts w:ascii="Times New Roman" w:hAnsi="Times New Roman"/>
        </w:rPr>
        <w:t xml:space="preserve"> </w:t>
      </w:r>
      <w:r w:rsidRPr="00DA4920">
        <w:rPr>
          <w:rFonts w:ascii="Times New Roman" w:hAnsi="Times New Roman"/>
        </w:rPr>
        <w:t xml:space="preserve">senescence such as telomere shortening </w:t>
      </w:r>
      <w:r w:rsidR="00C86BF0" w:rsidRPr="00DA4920">
        <w:rPr>
          <w:rFonts w:ascii="Times New Roman" w:hAnsi="Times New Roman"/>
        </w:rPr>
        <w:fldChar w:fldCharType="begin">
          <w:fldData xml:space="preserve">PEVuZE5vdGU+PENpdGU+PEF1dGhvcj5QdXRlcm1hbjwvQXV0aG9yPjxZZWFyPjIwMTY8L1llYXI+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QdXRlcm1hbjwvQXV0aG9yPjxZZWFyPjIwMTY8L1llYXI+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Puterman et al., 2016)</w:t>
      </w:r>
      <w:r w:rsidR="00C86BF0" w:rsidRPr="00DA4920">
        <w:rPr>
          <w:rFonts w:ascii="Times New Roman" w:hAnsi="Times New Roman"/>
        </w:rPr>
        <w:fldChar w:fldCharType="end"/>
      </w:r>
      <w:r w:rsidRPr="00DA4920">
        <w:rPr>
          <w:rFonts w:ascii="Times New Roman" w:hAnsi="Times New Roman"/>
        </w:rPr>
        <w:t xml:space="preserve">, known risk factors for subsequent illness such as chronic inflammation (e.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iller&lt;/Author&gt;&lt;Year&gt;2016&lt;/Year&gt;&lt;RecNum&gt;112422&lt;/RecNum&gt;&lt;DisplayText&gt;(A. H. Miller &amp;amp; Raison, 2016)&lt;/DisplayText&gt;&lt;record&gt;&lt;rec-number&gt;112422&lt;/rec-number&gt;&lt;foreign-keys&gt;&lt;key app="EN" db-id="2pwxxvadl9ad9ueaetr5d2t8zrvft22aa25a" timestamp="1499374911"&gt;112422&lt;/key&gt;&lt;key app="ENWeb" db-id=""&gt;0&lt;/key&gt;&lt;/foreign-keys&gt;&lt;ref-type name="Journal Article"&gt;17&lt;/ref-type&gt;&lt;contributors&gt;&lt;authors&gt;&lt;author&gt;Miller, A. H.&lt;/author&gt;&lt;author&gt;Raison, C. L.&lt;/author&gt;&lt;/authors&gt;&lt;/contributors&gt;&lt;auth-address&gt;Emory University School of Medicine, Winship Cancer Institute, Atlanta, 30322 Georgia, USA.&amp;#xD;School of Human Ecology, University of Wisconsin-Madison, Madison, 53706 Wisconsin, USA.&lt;/auth-address&gt;&lt;titles&gt;&lt;title&gt;The role of inflammation in depression: from evolutionary imperative to modern treatment target&lt;/title&gt;&lt;secondary-title&gt;Nat Rev Immunol&lt;/secondary-title&gt;&lt;/titles&gt;&lt;periodical&gt;&lt;full-title&gt;Nat Rev Immunol&lt;/full-title&gt;&lt;/periodical&gt;&lt;pages&gt;22-34&lt;/pages&gt;&lt;volume&gt;16&lt;/volume&gt;&lt;number&gt;1&lt;/number&gt;&lt;edition&gt;2015/12/30&lt;/edition&gt;&lt;keywords&gt;&lt;keyword&gt;Adaptive Immunity/immunology&lt;/keyword&gt;&lt;keyword&gt;Brain/*immunology/pathology&lt;/keyword&gt;&lt;keyword&gt;Cytokines/immunology&lt;/keyword&gt;&lt;keyword&gt;Depression/*psychology&lt;/keyword&gt;&lt;keyword&gt;Humans&lt;/keyword&gt;&lt;keyword&gt;Immunity, Innate/immunology&lt;/keyword&gt;&lt;keyword&gt;Inflammasomes/immunology&lt;/keyword&gt;&lt;keyword&gt;Inflammation/*immunology/*psychology&lt;/keyword&gt;&lt;keyword&gt;Neurotransmitter Agents/metabolism&lt;/keyword&gt;&lt;keyword&gt;Signal Transduction/immunology&lt;/keyword&gt;&lt;keyword&gt;T-Lymphocytes/immunology&lt;/keyword&gt;&lt;/keywords&gt;&lt;dates&gt;&lt;year&gt;2016&lt;/year&gt;&lt;pub-dates&gt;&lt;date&gt;Jan&lt;/date&gt;&lt;/pub-dates&gt;&lt;/dates&gt;&lt;isbn&gt;1474-1741 (Electronic)&amp;#xD;1474-1733 (Linking)&lt;/isbn&gt;&lt;accession-num&gt;26711676&lt;/accession-num&gt;&lt;urls&gt;&lt;related-urls&gt;&lt;url&gt;https://www.ncbi.nlm.nih.gov/pubmed/26711676&lt;/url&gt;&lt;/related-urls&gt;&lt;/urls&gt;&lt;electronic-resource-num&gt;10.1038/nri.2015.5&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iller &amp; Raison, 2016)</w:t>
      </w:r>
      <w:r w:rsidR="00C86BF0" w:rsidRPr="00DA4920">
        <w:rPr>
          <w:rFonts w:ascii="Times New Roman" w:hAnsi="Times New Roman"/>
        </w:rPr>
        <w:fldChar w:fldCharType="end"/>
      </w:r>
      <w:r w:rsidRPr="00DA4920">
        <w:rPr>
          <w:rFonts w:ascii="Times New Roman" w:hAnsi="Times New Roman"/>
        </w:rPr>
        <w:t xml:space="preserve">, and brain changes that may be the basis of a broad range of maladaptive </w:t>
      </w:r>
      <w:r w:rsidR="00004F50" w:rsidRPr="00DA4920">
        <w:rPr>
          <w:rFonts w:ascii="Times New Roman" w:hAnsi="Times New Roman"/>
        </w:rPr>
        <w:t xml:space="preserve">behavior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cCrory&lt;/Author&gt;&lt;Year&gt;2011&lt;/Year&gt;&lt;RecNum&gt;107611&lt;/RecNum&gt;&lt;DisplayText&gt;(McCrory, De Brito, &amp;amp; Viding, 2011)&lt;/DisplayText&gt;&lt;record&gt;&lt;rec-number&gt;107611&lt;/rec-number&gt;&lt;foreign-keys&gt;&lt;key app="EN" db-id="2pwxxvadl9ad9ueaetr5d2t8zrvft22aa25a" timestamp="1318864834"&gt;107611&lt;/key&gt;&lt;/foreign-keys&gt;&lt;ref-type name="Journal Article"&gt;17&lt;/ref-type&gt;&lt;contributors&gt;&lt;authors&gt;&lt;author&gt;McCrory, E.&lt;/author&gt;&lt;author&gt;De Brito, S. A.&lt;/author&gt;&lt;author&gt;Viding, E.&lt;/author&gt;&lt;/authors&gt;&lt;/contributors&gt;&lt;auth-address&gt;Developmental Risk and Resilience Unit, Division of Psychology and Language Sciences, University College London London, UK.&lt;/auth-address&gt;&lt;titles&gt;&lt;title&gt;The impact of childhood maltreatment: a review of neurobiological and genetic factors&lt;/title&gt;&lt;secondary-title&gt;Front Psychiatry&lt;/secondary-title&gt;&lt;/titles&gt;&lt;periodical&gt;&lt;full-title&gt;Front Psychiatry&lt;/full-title&gt;&lt;/periodical&gt;&lt;pages&gt;48&lt;/pages&gt;&lt;volume&gt;2&lt;/volume&gt;&lt;edition&gt;2011/08/19&lt;/edition&gt;&lt;dates&gt;&lt;year&gt;2011&lt;/year&gt;&lt;/dates&gt;&lt;isbn&gt;1664-0640 (Electronic)&lt;/isbn&gt;&lt;accession-num&gt;21847382&lt;/accession-num&gt;&lt;urls&gt;&lt;/urls&gt;&lt;custom2&gt;3148713&lt;/custom2&gt;&lt;electronic-resource-num&gt;10.3389/fpsyt.2011.00048 [doi]&lt;/electronic-resource-num&gt;&lt;remote-database-provider&gt;Nlm&lt;/remote-database-provider&gt;&lt;language&gt;eng&lt;/language&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cCrory, De Brito, &amp; Viding, 2011)</w:t>
      </w:r>
      <w:r w:rsidR="00C86BF0" w:rsidRPr="00DA4920">
        <w:rPr>
          <w:rFonts w:ascii="Times New Roman" w:hAnsi="Times New Roman"/>
        </w:rPr>
        <w:fldChar w:fldCharType="end"/>
      </w:r>
      <w:r w:rsidRPr="00DA4920">
        <w:rPr>
          <w:rFonts w:ascii="Times New Roman" w:hAnsi="Times New Roman"/>
        </w:rPr>
        <w:t xml:space="preserve">. </w:t>
      </w:r>
    </w:p>
    <w:p w14:paraId="07987B3D" w14:textId="37461F6C" w:rsidR="00FF6AE5" w:rsidRPr="00DA4920" w:rsidRDefault="00FF6AE5" w:rsidP="00FF6AE5">
      <w:pPr>
        <w:spacing w:line="480" w:lineRule="auto"/>
        <w:ind w:firstLine="720"/>
        <w:rPr>
          <w:rFonts w:ascii="Times New Roman" w:hAnsi="Times New Roman"/>
        </w:rPr>
      </w:pPr>
      <w:r w:rsidRPr="00DA4920">
        <w:rPr>
          <w:rFonts w:ascii="Times New Roman" w:hAnsi="Times New Roman"/>
        </w:rPr>
        <w:t xml:space="preserve">Research efforts to improve retrospective ascertainment are warranted. Improvements might come from the development of structured interviews to replace questionnaire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Barnes&lt;/Author&gt;&lt;Year&gt;2009&lt;/Year&gt;&lt;RecNum&gt;112179&lt;/RecNum&gt;&lt;DisplayText&gt;(Barnes et al., 2009)&lt;/DisplayText&gt;&lt;record&gt;&lt;rec-number&gt;112179&lt;/rec-number&gt;&lt;foreign-keys&gt;&lt;key app="EN" db-id="2pwxxvadl9ad9ueaetr5d2t8zrvft22aa25a" timestamp="1483555576"&gt;112179&lt;/key&gt;&lt;key app="ENWeb" db-id=""&gt;0&lt;/key&gt;&lt;/foreign-keys&gt;&lt;ref-type name="Journal Article"&gt;17&lt;/ref-type&gt;&lt;contributors&gt;&lt;authors&gt;&lt;author&gt;Barnes, J. E.&lt;/author&gt;&lt;author&gt;Noll, J. G.&lt;/author&gt;&lt;author&gt;Putnam, F. W.&lt;/author&gt;&lt;author&gt;Trickett, P. K.&lt;/author&gt;&lt;/authors&gt;&lt;/contributors&gt;&lt;auth-address&gt;Cincinnati Children&amp;apos;s Hospital, Cincinnati, OH 45229, USA.&lt;/auth-address&gt;&lt;titles&gt;&lt;title&gt;Sexual and physical revictimization among victims of severe childhood sexual abuse&lt;/title&gt;&lt;secondary-title&gt;Child Abuse Negl&lt;/secondary-title&gt;&lt;/titles&gt;&lt;periodical&gt;&lt;full-title&gt;Child Abuse Negl&lt;/full-title&gt;&lt;/periodical&gt;&lt;pages&gt;412-20&lt;/pages&gt;&lt;volume&gt;33&lt;/volume&gt;&lt;number&gt;7&lt;/number&gt;&lt;keywords&gt;&lt;keyword&gt;Adolescent&lt;/keyword&gt;&lt;keyword&gt;Child&lt;/keyword&gt;&lt;keyword&gt;Child Abuse, Sexual/*psychology/statistics &amp;amp; numerical data&lt;/keyword&gt;&lt;keyword&gt;Crime Victims/*psychology&lt;/keyword&gt;&lt;keyword&gt;Female&lt;/keyword&gt;&lt;keyword&gt;Humans&lt;/keyword&gt;&lt;keyword&gt;Longitudinal Studies&lt;/keyword&gt;&lt;keyword&gt;Prospective Studies&lt;/keyword&gt;&lt;keyword&gt;*Trauma Severity Indices&lt;/keyword&gt;&lt;/keywords&gt;&lt;dates&gt;&lt;year&gt;2009&lt;/year&gt;&lt;pub-dates&gt;&lt;date&gt;Jul&lt;/date&gt;&lt;/pub-dates&gt;&lt;/dates&gt;&lt;isbn&gt;1873-7757 (Electronic)&amp;#xD;0145-2134 (Linking)&lt;/isbn&gt;&lt;accession-num&gt;19596434&lt;/accession-num&gt;&lt;urls&gt;&lt;related-urls&gt;&lt;url&gt;https://www.ncbi.nlm.nih.gov/pubmed/19596434&lt;/url&gt;&lt;/related-urls&gt;&lt;/urls&gt;&lt;custom2&gt;PMC2723796&lt;/custom2&gt;&lt;electronic-resource-num&gt;10.1016/j.chiabu.2008.09.013&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Barnes et al., 2009)</w:t>
      </w:r>
      <w:r w:rsidR="00C86BF0" w:rsidRPr="00DA4920">
        <w:rPr>
          <w:rFonts w:ascii="Times New Roman" w:hAnsi="Times New Roman"/>
        </w:rPr>
        <w:fldChar w:fldCharType="end"/>
      </w:r>
      <w:r w:rsidRPr="00DA4920">
        <w:rPr>
          <w:rFonts w:ascii="Times New Roman" w:hAnsi="Times New Roman"/>
        </w:rPr>
        <w:t xml:space="preserve">. A second approach, building on basic memory research, uses strategies to recreate contexts of adversity, e.g., pictures of sites where adversity may have occurred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Goodman&lt;/Author&gt;&lt;Year&gt;2007&lt;/Year&gt;&lt;RecNum&gt;112448&lt;/RecNum&gt;&lt;DisplayText&gt;(Goodman &amp;amp; Melinder, 2007; Memon, Meissner, &amp;amp; Fraser, 2010)&lt;/DisplayText&gt;&lt;record&gt;&lt;rec-number&gt;112448&lt;/rec-number&gt;&lt;foreign-keys&gt;&lt;key app="EN" db-id="2pwxxvadl9ad9ueaetr5d2t8zrvft22aa25a" timestamp="1499627524"&gt;112448&lt;/key&gt;&lt;key app="ENWeb" db-id=""&gt;0&lt;/key&gt;&lt;/foreign-keys&gt;&lt;ref-type name="Journal Article"&gt;17&lt;/ref-type&gt;&lt;contributors&gt;&lt;authors&gt;&lt;author&gt;Goodman, Gail S.&lt;/author&gt;&lt;author&gt;Melinder, Annika&lt;/author&gt;&lt;/authors&gt;&lt;/contributors&gt;&lt;titles&gt;&lt;title&gt;Child witness research and forensic interviews of young children: A review&lt;/title&gt;&lt;secondary-title&gt;Legal and Criminological Psychology&lt;/secondary-title&gt;&lt;/titles&gt;&lt;periodical&gt;&lt;full-title&gt;Legal and Criminological Psychology&lt;/full-title&gt;&lt;/periodical&gt;&lt;pages&gt;1-19&lt;/pages&gt;&lt;volume&gt;12&lt;/volume&gt;&lt;number&gt;1&lt;/number&gt;&lt;section&gt;1&lt;/section&gt;&lt;dates&gt;&lt;year&gt;2007&lt;/year&gt;&lt;/dates&gt;&lt;isbn&gt;13553259&lt;/isbn&gt;&lt;urls&gt;&lt;/urls&gt;&lt;electronic-resource-num&gt;10.1348/135532506x156620&lt;/electronic-resource-num&gt;&lt;/record&gt;&lt;/Cite&gt;&lt;Cite&gt;&lt;Author&gt;Memon&lt;/Author&gt;&lt;Year&gt;2010&lt;/Year&gt;&lt;RecNum&gt;112449&lt;/RecNum&gt;&lt;record&gt;&lt;rec-number&gt;112449&lt;/rec-number&gt;&lt;foreign-keys&gt;&lt;key app="EN" db-id="2pwxxvadl9ad9ueaetr5d2t8zrvft22aa25a" timestamp="1499627876"&gt;112449&lt;/key&gt;&lt;key app="ENWeb" db-id=""&gt;0&lt;/key&gt;&lt;/foreign-keys&gt;&lt;ref-type name="Journal Article"&gt;17&lt;/ref-type&gt;&lt;contributors&gt;&lt;authors&gt;&lt;author&gt;Memon, Amina&lt;/author&gt;&lt;author&gt;Meissner, Christian A.&lt;/author&gt;&lt;author&gt;Fraser, Joanne&lt;/author&gt;&lt;/authors&gt;&lt;/contributors&gt;&lt;titles&gt;&lt;title&gt;The Cognitive Interview: A meta-analytic review and study space analysis of the past 25 years&lt;/title&gt;&lt;secondary-title&gt;Psychology, Public Policy, and Law&lt;/secondary-title&gt;&lt;/titles&gt;&lt;periodical&gt;&lt;full-title&gt;Psychology, Public Policy, and Law&lt;/full-title&gt;&lt;/periodical&gt;&lt;pages&gt;340-372&lt;/pages&gt;&lt;volume&gt;16&lt;/volume&gt;&lt;number&gt;4&lt;/number&gt;&lt;section&gt;340&lt;/section&gt;&lt;dates&gt;&lt;year&gt;2010&lt;/year&gt;&lt;/dates&gt;&lt;isbn&gt;1939-1528&amp;#xD;1076-8971&lt;/isbn&gt;&lt;urls&gt;&lt;/urls&gt;&lt;electronic-resource-num&gt;10.1037/a0020518&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Goodman &amp; Melinder, 2007; Memon, Meissner, &amp; Fraser, 2010)</w:t>
      </w:r>
      <w:r w:rsidR="00C86BF0" w:rsidRPr="00DA4920">
        <w:rPr>
          <w:rFonts w:ascii="Times New Roman" w:hAnsi="Times New Roman"/>
        </w:rPr>
        <w:fldChar w:fldCharType="end"/>
      </w:r>
      <w:r w:rsidRPr="00DA4920">
        <w:rPr>
          <w:rFonts w:ascii="Times New Roman" w:hAnsi="Times New Roman"/>
        </w:rPr>
        <w:t xml:space="preserve">. A third approach is a search for behavioral patterns (e.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Shaffer&lt;/Author&gt;&lt;Year&gt;2005&lt;/Year&gt;&lt;RecNum&gt;112450&lt;/RecNum&gt;&lt;DisplayText&gt;(Kumsta et al., 2015; Shaffer &amp;amp; Sroufe, 2005)&lt;/DisplayText&gt;&lt;record&gt;&lt;rec-number&gt;112450&lt;/rec-number&gt;&lt;foreign-keys&gt;&lt;key app="EN" db-id="2pwxxvadl9ad9ueaetr5d2t8zrvft22aa25a" timestamp="1499629371"&gt;112450&lt;/key&gt;&lt;/foreign-keys&gt;&lt;ref-type name="Journal Article"&gt;17&lt;/ref-type&gt;&lt;contributors&gt;&lt;authors&gt;&lt;author&gt;Shaffer, Anne&lt;/author&gt;&lt;author&gt;Sroufe, L Alan&lt;/author&gt;&lt;/authors&gt;&lt;/contributors&gt;&lt;titles&gt;&lt;title&gt;The developmental and adaptational implications of generational boundary dissolution: Findings from a prospective, longitudinal study&lt;/title&gt;&lt;secondary-title&gt;Journal of Emotional Abuse&lt;/secondary-title&gt;&lt;/titles&gt;&lt;periodical&gt;&lt;full-title&gt;Journal of Emotional Abuse&lt;/full-title&gt;&lt;/periodical&gt;&lt;pages&gt;67-84&lt;/pages&gt;&lt;volume&gt;5&lt;/volume&gt;&lt;number&gt;2-3&lt;/number&gt;&lt;dates&gt;&lt;year&gt;2005&lt;/year&gt;&lt;/dates&gt;&lt;isbn&gt;1092-6798&lt;/isbn&gt;&lt;urls&gt;&lt;/urls&gt;&lt;/record&gt;&lt;/Cite&gt;&lt;Cite&gt;&lt;Author&gt;Kumsta&lt;/Author&gt;&lt;Year&gt;2015&lt;/Year&gt;&lt;RecNum&gt;112498&lt;/RecNum&gt;&lt;record&gt;&lt;rec-number&gt;112498&lt;/rec-number&gt;&lt;foreign-keys&gt;&lt;key app="EN" db-id="2pwxxvadl9ad9ueaetr5d2t8zrvft22aa25a" timestamp="1500561895"&gt;112498&lt;/key&gt;&lt;/foreign-keys&gt;&lt;ref-type name="Journal Article"&gt;17&lt;/ref-type&gt;&lt;contributors&gt;&lt;authors&gt;&lt;author&gt;Kumsta, Robert&lt;/author&gt;&lt;author&gt;Kreppner, Jana&lt;/author&gt;&lt;author&gt;Kennedy, Mark&lt;/author&gt;&lt;author&gt;Knights, Nicky&lt;/author&gt;&lt;author&gt;Rutter, Michael&lt;/author&gt;&lt;author&gt;Sonuga-Barke, Edmund&lt;/author&gt;&lt;/authors&gt;&lt;/contributors&gt;&lt;titles&gt;&lt;title&gt;Psychological consequences of early global deprivation&lt;/title&gt;&lt;secondary-title&gt;European Psychologist&lt;/secondary-title&gt;&lt;/titles&gt;&lt;periodical&gt;&lt;full-title&gt;European Psychologist&lt;/full-title&gt;&lt;/periodical&gt;&lt;dates&gt;&lt;year&gt;2015&lt;/year&gt;&lt;/dates&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Kumsta et al., 2015; Shaffer &amp; Sroufe, 2005)</w:t>
      </w:r>
      <w:r w:rsidR="00C86BF0" w:rsidRPr="00DA4920">
        <w:rPr>
          <w:rFonts w:ascii="Times New Roman" w:hAnsi="Times New Roman"/>
        </w:rPr>
        <w:fldChar w:fldCharType="end"/>
      </w:r>
      <w:r w:rsidRPr="00DA4920">
        <w:rPr>
          <w:rFonts w:ascii="Times New Roman" w:hAnsi="Times New Roman"/>
        </w:rPr>
        <w:t xml:space="preserve">, distinctive gene expression profiles (e.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Provençal&lt;/Author&gt;&lt;Year&gt;2012&lt;/Year&gt;&lt;RecNum&gt;112451&lt;/RecNum&gt;&lt;DisplayText&gt;(Provençal et al., 2012)&lt;/DisplayText&gt;&lt;record&gt;&lt;rec-number&gt;112451&lt;/rec-number&gt;&lt;foreign-keys&gt;&lt;key app="EN" db-id="2pwxxvadl9ad9ueaetr5d2t8zrvft22aa25a" timestamp="1499629738"&gt;112451&lt;/key&gt;&lt;/foreign-keys&gt;&lt;ref-type name="Journal Article"&gt;17&lt;/ref-type&gt;&lt;contributors&gt;&lt;authors&gt;&lt;author&gt;Provençal, Nadine&lt;/author&gt;&lt;author&gt;Suderman, Matthew J&lt;/author&gt;&lt;author&gt;Guillemin, Claire&lt;/author&gt;&lt;author&gt;Massart, Renaud&lt;/author&gt;&lt;author&gt;Ruggiero, Angela&lt;/author&gt;&lt;author&gt;Wang, Dongsha&lt;/author&gt;&lt;author&gt;Bennett, Allyson J&lt;/author&gt;&lt;author&gt;Pierre, Peter J&lt;/author&gt;&lt;author&gt;Friedman, David P&lt;/author&gt;&lt;author&gt;Côté, Sylvana M&lt;/author&gt;&lt;/authors&gt;&lt;/contributors&gt;&lt;titles&gt;&lt;title&gt;The signature of maternal rearing in the methylome in rhesus macaque prefrontal cortex and T cells&lt;/title&gt;&lt;secondary-title&gt;Journal of Neuroscience&lt;/secondary-title&gt;&lt;/titles&gt;&lt;periodical&gt;&lt;full-title&gt;Journal of Neuroscience&lt;/full-title&gt;&lt;/periodical&gt;&lt;pages&gt;15626-15642&lt;/pages&gt;&lt;volume&gt;32&lt;/volume&gt;&lt;number&gt;44&lt;/number&gt;&lt;dates&gt;&lt;year&gt;2012&lt;/year&gt;&lt;/dates&gt;&lt;isbn&gt;0270-6474&lt;/isbn&gt;&lt;urls&gt;&lt;related-urls&gt;&lt;url&gt;http://www.jneurosci.org/content/jneuro/32/44/15626.full.pdf&lt;/url&gt;&lt;/related-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Provençal et al., 2012)</w:t>
      </w:r>
      <w:r w:rsidR="00C86BF0" w:rsidRPr="00DA4920">
        <w:rPr>
          <w:rFonts w:ascii="Times New Roman" w:hAnsi="Times New Roman"/>
        </w:rPr>
        <w:fldChar w:fldCharType="end"/>
      </w:r>
      <w:r w:rsidRPr="00DA4920">
        <w:rPr>
          <w:rFonts w:ascii="Times New Roman" w:hAnsi="Times New Roman"/>
        </w:rPr>
        <w:t xml:space="preserve">, markers of chronic inflammation (e.g. </w:t>
      </w:r>
      <w:r w:rsidR="00C86BF0" w:rsidRPr="00DA4920">
        <w:rPr>
          <w:rFonts w:ascii="Times New Roman" w:hAnsi="Times New Roman"/>
        </w:rPr>
        <w:fldChar w:fldCharType="begin">
          <w:fldData xml:space="preserve">PEVuZE5vdGU+PENpdGU+PEF1dGhvcj5NaWxsZXI8L0F1dGhvcj48WWVhcj4yMDA5PC9ZZWFyPjxS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YWx0LXBlcmlvZGljYWw+PGZ1bGwtdGl0bGU+UHJvY2VlZGluZ3Mgb2Yg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=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NaWxsZXI8L0F1dGhvcj48WWVhcj4yMDA5PC9ZZWFyPjxS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YWx0LXBlcmlvZGljYWw+PGZ1bGwtdGl0bGU+UHJvY2VlZGluZ3Mgb2Yg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=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Miller et al., 2009)</w:t>
      </w:r>
      <w:r w:rsidR="00C86BF0" w:rsidRPr="00DA4920">
        <w:rPr>
          <w:rFonts w:ascii="Times New Roman" w:hAnsi="Times New Roman"/>
        </w:rPr>
        <w:fldChar w:fldCharType="end"/>
      </w:r>
      <w:r w:rsidRPr="00DA4920">
        <w:rPr>
          <w:rFonts w:ascii="Times New Roman" w:hAnsi="Times New Roman"/>
        </w:rPr>
        <w:t>, or neurobiological markers (e.g.</w:t>
      </w:r>
      <w:r w:rsidR="00ED626A" w:rsidRPr="00DA4920">
        <w:rPr>
          <w:rFonts w:ascii="Times New Roman" w:hAnsi="Times New Roman"/>
        </w:rPr>
        <w:t>,</w:t>
      </w:r>
      <w:r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Gee&lt;/Author&gt;&lt;Year&gt;2013&lt;/Year&gt;&lt;RecNum&gt;112452&lt;/RecNum&gt;&lt;DisplayText&gt;(Gee et al., 2013)&lt;/DisplayText&gt;&lt;record&gt;&lt;rec-number&gt;112452&lt;/rec-number&gt;&lt;foreign-keys&gt;&lt;key app="EN" db-id="2pwxxvadl9ad9ueaetr5d2t8zrvft22aa25a" timestamp="1499630006"&gt;112452&lt;/key&gt;&lt;/foreign-keys&gt;&lt;ref-type name="Journal Article"&gt;17&lt;/ref-type&gt;&lt;contributors&gt;&lt;authors&gt;&lt;author&gt;Gee, Dylan G&lt;/author&gt;&lt;author&gt;Gabard-Durnam, Laurel J&lt;/author&gt;&lt;author&gt;Flannery, Jessica&lt;/author&gt;&lt;author&gt;Goff, Bonnie&lt;/author&gt;&lt;author&gt;Humphreys, Kathryn L&lt;/author&gt;&lt;author&gt;Telzer, Eva H&lt;/author&gt;&lt;author&gt;Hare, Todd A&lt;/author&gt;&lt;author&gt;Bookheimer, Susan Y&lt;/author&gt;&lt;author&gt;Tottenham, Nim&lt;/author&gt;&lt;/authors&gt;&lt;/contributors&gt;&lt;titles&gt;&lt;title&gt;Early developmental emergence of human amygdala–prefrontal connectivity after maternal deprivation&lt;/title&gt;&lt;secondary-title&gt;Proceedings of the National Academy of Sciences&lt;/secondary-title&gt;&lt;/titles&gt;&lt;periodical&gt;&lt;full-title&gt;Proceedings of the National Academy of Sciences&lt;/full-title&gt;&lt;/periodical&gt;&lt;pages&gt;15638-15643&lt;/pages&gt;&lt;volume&gt;110&lt;/volume&gt;&lt;number&gt;39&lt;/number&gt;&lt;dates&gt;&lt;year&gt;2013&lt;/year&gt;&lt;/dates&gt;&lt;isbn&gt;0027-8424&lt;/isbn&gt;&lt;urls&gt;&lt;related-urls&gt;&lt;url&gt;https://www.ncbi.nlm.nih.gov/pmc/articles/PMC3785723/pdf/pnas.201307893.pdf&lt;/url&gt;&lt;/related-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Gee et al., 2013)</w:t>
      </w:r>
      <w:r w:rsidR="00C86BF0" w:rsidRPr="00DA4920">
        <w:rPr>
          <w:rFonts w:ascii="Times New Roman" w:hAnsi="Times New Roman"/>
        </w:rPr>
        <w:fldChar w:fldCharType="end"/>
      </w:r>
      <w:r w:rsidRPr="00DA4920">
        <w:rPr>
          <w:rFonts w:ascii="Times New Roman" w:hAnsi="Times New Roman"/>
        </w:rPr>
        <w:t xml:space="preserve"> that—in combination--are sensitive to ELA. </w:t>
      </w:r>
      <w:r w:rsidR="00674C5B" w:rsidRPr="00DA4920">
        <w:rPr>
          <w:rFonts w:ascii="Times New Roman" w:hAnsi="Times New Roman"/>
        </w:rPr>
        <w:t>In order to identify adults who might benefited from preventive intervention, r</w:t>
      </w:r>
      <w:r w:rsidRPr="00DA4920">
        <w:rPr>
          <w:rFonts w:ascii="Times New Roman" w:hAnsi="Times New Roman"/>
        </w:rPr>
        <w:t>esearch is needed to establish sensitivity and specificity of these adult indices and their persistence into midlife. Inevitably, the criterion for this work</w:t>
      </w:r>
      <w:r w:rsidR="00EE182B" w:rsidRPr="00DA4920">
        <w:rPr>
          <w:rFonts w:ascii="Times New Roman" w:hAnsi="Times New Roman"/>
        </w:rPr>
        <w:t xml:space="preserve"> on adult ascertainment</w:t>
      </w:r>
      <w:r w:rsidRPr="00DA4920">
        <w:rPr>
          <w:rFonts w:ascii="Times New Roman" w:hAnsi="Times New Roman"/>
        </w:rPr>
        <w:t xml:space="preserve"> is the best possible prospective ascertainment of adversity at the time it occurs in long-followed cohorts of exposed children and controls.</w:t>
      </w:r>
    </w:p>
    <w:p w14:paraId="7D0AECD1" w14:textId="33C569B7" w:rsidR="00DB5C64" w:rsidRPr="00DA4920" w:rsidRDefault="00651F2C" w:rsidP="00845030">
      <w:pPr>
        <w:pStyle w:val="Heading1"/>
      </w:pPr>
      <w:r w:rsidRPr="00DA4920">
        <w:t>Strategies for research on preventive</w:t>
      </w:r>
      <w:r w:rsidR="00500CC6" w:rsidRPr="00DA4920">
        <w:t xml:space="preserve"> intervention</w:t>
      </w:r>
    </w:p>
    <w:p w14:paraId="3212A58F" w14:textId="4B046299" w:rsidR="00EB0EDA" w:rsidRPr="00DA4920" w:rsidRDefault="00EB0EDA" w:rsidP="00ED5717">
      <w:pPr>
        <w:pStyle w:val="Heading1"/>
        <w:spacing w:line="480" w:lineRule="auto"/>
        <w:ind w:firstLine="720"/>
        <w:jc w:val="left"/>
        <w:rPr>
          <w:b w:val="0"/>
        </w:rPr>
      </w:pPr>
      <w:r w:rsidRPr="00DA4920">
        <w:rPr>
          <w:b w:val="0"/>
        </w:rPr>
        <w:t>Based on the best evidence available, the Network anticipated two produc</w:t>
      </w:r>
      <w:r w:rsidR="00FF3DE2" w:rsidRPr="00DA4920">
        <w:rPr>
          <w:b w:val="0"/>
        </w:rPr>
        <w:t>tiv</w:t>
      </w:r>
      <w:r w:rsidRPr="00DA4920">
        <w:rPr>
          <w:b w:val="0"/>
        </w:rPr>
        <w:t xml:space="preserve">e avenues for research on prevention. The first capitalizes on a large </w:t>
      </w:r>
      <w:r w:rsidR="00776F87" w:rsidRPr="00DA4920">
        <w:rPr>
          <w:b w:val="0"/>
        </w:rPr>
        <w:t xml:space="preserve">volume </w:t>
      </w:r>
      <w:r w:rsidRPr="00DA4920">
        <w:rPr>
          <w:b w:val="0"/>
        </w:rPr>
        <w:t>of data derived from</w:t>
      </w:r>
      <w:r w:rsidR="00776F87" w:rsidRPr="00DA4920">
        <w:rPr>
          <w:b w:val="0"/>
        </w:rPr>
        <w:t xml:space="preserve"> studies using</w:t>
      </w:r>
      <w:r w:rsidRPr="00DA4920">
        <w:rPr>
          <w:b w:val="0"/>
        </w:rPr>
        <w:t xml:space="preserve"> measures of recalled</w:t>
      </w:r>
      <w:r w:rsidRPr="00DA4920">
        <w:rPr>
          <w:b w:val="0"/>
          <w:i/>
        </w:rPr>
        <w:t xml:space="preserve"> </w:t>
      </w:r>
      <w:r w:rsidRPr="00DA4920">
        <w:rPr>
          <w:b w:val="0"/>
        </w:rPr>
        <w:t xml:space="preserve">adversity. While, as noted, uncertainties remain about determinants of these </w:t>
      </w:r>
      <w:r w:rsidRPr="00DA4920">
        <w:rPr>
          <w:b w:val="0"/>
        </w:rPr>
        <w:lastRenderedPageBreak/>
        <w:t xml:space="preserve">memories, evidence suggests that they constitute important liabilities for ill health and are an adequate base for new research on prevention. A second avenue would focus on indivduals that are highly likely to have sustained actual exposure to </w:t>
      </w:r>
      <w:r w:rsidR="00AC49AA" w:rsidRPr="00DA4920">
        <w:rPr>
          <w:b w:val="0"/>
        </w:rPr>
        <w:t>ELAs</w:t>
      </w:r>
      <w:r w:rsidRPr="00DA4920">
        <w:rPr>
          <w:b w:val="0"/>
        </w:rPr>
        <w:t xml:space="preserve"> as determined by contemporaneous, prospective measurement.   </w:t>
      </w:r>
    </w:p>
    <w:p w14:paraId="0DE7AF18" w14:textId="3EF8BB12" w:rsidR="00845030" w:rsidRPr="00DA4920" w:rsidRDefault="00EB0EDA" w:rsidP="00845030">
      <w:pPr>
        <w:pStyle w:val="Heading2"/>
        <w:rPr>
          <w:rFonts w:ascii="Times New Roman" w:hAnsi="Times New Roman"/>
        </w:rPr>
      </w:pPr>
      <w:r w:rsidRPr="00DA4920">
        <w:rPr>
          <w:rFonts w:ascii="Times New Roman" w:hAnsi="Times New Roman"/>
        </w:rPr>
        <w:t xml:space="preserve">Strategy one: </w:t>
      </w:r>
      <w:r w:rsidR="00D416DB" w:rsidRPr="00DA4920">
        <w:rPr>
          <w:rFonts w:ascii="Times New Roman" w:hAnsi="Times New Roman"/>
        </w:rPr>
        <w:t>Ameliorative prevention in established illness</w:t>
      </w:r>
      <w:r w:rsidR="00500CC6" w:rsidRPr="00DA4920">
        <w:rPr>
          <w:rFonts w:ascii="Times New Roman" w:hAnsi="Times New Roman"/>
        </w:rPr>
        <w:t xml:space="preserve"> using retrospective ascertainment</w:t>
      </w:r>
    </w:p>
    <w:p w14:paraId="200B893A" w14:textId="65BD4E50" w:rsidR="00AD7300" w:rsidRPr="00DA4920" w:rsidRDefault="000A79AF" w:rsidP="00053ED3">
      <w:pPr>
        <w:spacing w:line="480" w:lineRule="auto"/>
        <w:ind w:firstLine="720"/>
        <w:rPr>
          <w:rFonts w:ascii="Times New Roman" w:hAnsi="Times New Roman"/>
          <w:i/>
        </w:rPr>
      </w:pPr>
      <w:r w:rsidRPr="00DA4920">
        <w:rPr>
          <w:rFonts w:ascii="Times New Roman" w:hAnsi="Times New Roman"/>
        </w:rPr>
        <w:t xml:space="preserve">One area where </w:t>
      </w:r>
      <w:r w:rsidR="001C5017" w:rsidRPr="00DA4920">
        <w:rPr>
          <w:rFonts w:ascii="Times New Roman" w:hAnsi="Times New Roman"/>
        </w:rPr>
        <w:t xml:space="preserve">the </w:t>
      </w:r>
      <w:r w:rsidR="00F046FF" w:rsidRPr="00DA4920">
        <w:rPr>
          <w:rFonts w:ascii="Times New Roman" w:hAnsi="Times New Roman"/>
        </w:rPr>
        <w:t xml:space="preserve">measures of recalled adversity </w:t>
      </w:r>
      <w:r w:rsidR="001C5017" w:rsidRPr="00DA4920">
        <w:rPr>
          <w:rFonts w:ascii="Times New Roman" w:hAnsi="Times New Roman"/>
        </w:rPr>
        <w:t xml:space="preserve">have </w:t>
      </w:r>
      <w:r w:rsidR="00EA2072" w:rsidRPr="00DA4920">
        <w:rPr>
          <w:rFonts w:ascii="Times New Roman" w:hAnsi="Times New Roman"/>
        </w:rPr>
        <w:t>immediat</w:t>
      </w:r>
      <w:r w:rsidR="00FD4BA2" w:rsidRPr="00DA4920">
        <w:rPr>
          <w:rFonts w:ascii="Times New Roman" w:hAnsi="Times New Roman"/>
        </w:rPr>
        <w:t xml:space="preserve">e </w:t>
      </w:r>
      <w:r w:rsidR="001C5017" w:rsidRPr="00DA4920">
        <w:rPr>
          <w:rFonts w:ascii="Times New Roman" w:hAnsi="Times New Roman"/>
        </w:rPr>
        <w:t xml:space="preserve">importance </w:t>
      </w:r>
      <w:r w:rsidRPr="00DA4920">
        <w:rPr>
          <w:rFonts w:ascii="Times New Roman" w:hAnsi="Times New Roman"/>
        </w:rPr>
        <w:t xml:space="preserve">is </w:t>
      </w:r>
      <w:r w:rsidR="001C5017" w:rsidRPr="00DA4920">
        <w:rPr>
          <w:rFonts w:ascii="Times New Roman" w:hAnsi="Times New Roman"/>
        </w:rPr>
        <w:t xml:space="preserve">for </w:t>
      </w:r>
      <w:r w:rsidR="00FD4BA2" w:rsidRPr="00DA4920">
        <w:rPr>
          <w:rFonts w:ascii="Times New Roman" w:hAnsi="Times New Roman"/>
        </w:rPr>
        <w:t xml:space="preserve">the </w:t>
      </w:r>
      <w:r w:rsidR="001C5017" w:rsidRPr="00DA4920">
        <w:rPr>
          <w:rFonts w:ascii="Times New Roman" w:hAnsi="Times New Roman"/>
        </w:rPr>
        <w:t>prev</w:t>
      </w:r>
      <w:r w:rsidR="00FD4BA2" w:rsidRPr="00DA4920">
        <w:rPr>
          <w:rFonts w:ascii="Times New Roman" w:hAnsi="Times New Roman"/>
        </w:rPr>
        <w:t>ention of a malignant course or</w:t>
      </w:r>
      <w:r w:rsidR="001C5017" w:rsidRPr="00DA4920">
        <w:rPr>
          <w:rFonts w:ascii="Times New Roman" w:hAnsi="Times New Roman"/>
        </w:rPr>
        <w:t xml:space="preserve"> resistance to treatment in indiv</w:t>
      </w:r>
      <w:r w:rsidR="000056C1" w:rsidRPr="00DA4920">
        <w:rPr>
          <w:rFonts w:ascii="Times New Roman" w:hAnsi="Times New Roman"/>
        </w:rPr>
        <w:t>i</w:t>
      </w:r>
      <w:r w:rsidR="001C5017" w:rsidRPr="00DA4920">
        <w:rPr>
          <w:rFonts w:ascii="Times New Roman" w:hAnsi="Times New Roman"/>
        </w:rPr>
        <w:t xml:space="preserve">duals already </w:t>
      </w:r>
      <w:r w:rsidR="00337C2B" w:rsidRPr="00DA4920">
        <w:rPr>
          <w:rFonts w:ascii="Times New Roman" w:hAnsi="Times New Roman"/>
        </w:rPr>
        <w:t>diagnosed with disease</w:t>
      </w:r>
      <w:r w:rsidR="00A16951" w:rsidRPr="00DA4920">
        <w:rPr>
          <w:rFonts w:ascii="Times New Roman" w:hAnsi="Times New Roman"/>
        </w:rPr>
        <w:t>. For</w:t>
      </w:r>
      <w:r w:rsidR="003E447F" w:rsidRPr="00DA4920">
        <w:rPr>
          <w:rFonts w:ascii="Times New Roman" w:hAnsi="Times New Roman"/>
        </w:rPr>
        <w:t xml:space="preserve"> example, in the mental health field</w:t>
      </w:r>
      <w:r w:rsidR="000D7A11" w:rsidRPr="00DA4920">
        <w:rPr>
          <w:rFonts w:ascii="Times New Roman" w:hAnsi="Times New Roman"/>
        </w:rPr>
        <w:t xml:space="preserve">, recalled adversity predicts </w:t>
      </w:r>
      <w:r w:rsidR="00337C2B" w:rsidRPr="00DA4920">
        <w:rPr>
          <w:rFonts w:ascii="Times New Roman" w:hAnsi="Times New Roman"/>
        </w:rPr>
        <w:t xml:space="preserve">both a </w:t>
      </w:r>
      <w:r w:rsidR="00A16951" w:rsidRPr="00DA4920">
        <w:rPr>
          <w:rFonts w:ascii="Times New Roman" w:hAnsi="Times New Roman"/>
        </w:rPr>
        <w:t>malignant</w:t>
      </w:r>
      <w:r w:rsidR="000D7A11" w:rsidRPr="00DA4920">
        <w:rPr>
          <w:rFonts w:ascii="Times New Roman" w:hAnsi="Times New Roman"/>
        </w:rPr>
        <w:t xml:space="preserve"> course and resistance to treatment for major depression and </w:t>
      </w:r>
      <w:r w:rsidR="00BF4486" w:rsidRPr="00DA4920">
        <w:rPr>
          <w:rFonts w:ascii="Times New Roman" w:hAnsi="Times New Roman"/>
        </w:rPr>
        <w:t xml:space="preserve">a malignant course for </w:t>
      </w:r>
      <w:r w:rsidR="000D7A11" w:rsidRPr="00DA4920">
        <w:rPr>
          <w:rFonts w:ascii="Times New Roman" w:hAnsi="Times New Roman"/>
        </w:rPr>
        <w:t xml:space="preserve">bipolar illnes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Agnew-Blais&lt;/Author&gt;&lt;Year&gt;2016&lt;/Year&gt;&lt;RecNum&gt;112487&lt;/RecNum&gt;&lt;DisplayText&gt;(Agnew-Blais &amp;amp; Danese, 2016; Nanni, 2012)&lt;/DisplayText&gt;&lt;record&gt;&lt;rec-number&gt;112487&lt;/rec-number&gt;&lt;foreign-keys&gt;&lt;key app="EN" db-id="2pwxxvadl9ad9ueaetr5d2t8zrvft22aa25a" timestamp="1500481726"&gt;112487&lt;/key&gt;&lt;key app="ENWeb" db-id=""&gt;0&lt;/key&gt;&lt;/foreign-keys&gt;&lt;ref-type name="Journal Article"&gt;17&lt;/ref-type&gt;&lt;contributors&gt;&lt;authors&gt;&lt;author&gt;Agnew-Blais, Jessica&lt;/author&gt;&lt;author&gt;Danese, Andrea&lt;/author&gt;&lt;/authors&gt;&lt;/contributors&gt;&lt;titles&gt;&lt;title&gt;Childhood maltreatment and unfavourable clinical outcomes in bipolar disorder: a systematic review and meta-analysis&lt;/title&gt;&lt;secondary-title&gt;The Lancet Psychiatry&lt;/secondary-title&gt;&lt;/titles&gt;&lt;periodical&gt;&lt;full-title&gt;The Lancet Psychiatry&lt;/full-title&gt;&lt;/periodical&gt;&lt;pages&gt;342-349&lt;/pages&gt;&lt;volume&gt;3&lt;/volume&gt;&lt;number&gt;4&lt;/number&gt;&lt;section&gt;342&lt;/section&gt;&lt;dates&gt;&lt;year&gt;2016&lt;/year&gt;&lt;/dates&gt;&lt;isbn&gt;22150366&lt;/isbn&gt;&lt;urls&gt;&lt;/urls&gt;&lt;electronic-resource-num&gt;10.1016/s2215-0366(15)00544-1&lt;/electronic-resource-num&gt;&lt;/record&gt;&lt;/Cite&gt;&lt;Cite&gt;&lt;Author&gt;Nanni&lt;/Author&gt;&lt;Year&gt;2012&lt;/Year&gt;&lt;RecNum&gt;111814&lt;/RecNum&gt;&lt;record&gt;&lt;rec-number&gt;111814&lt;/rec-number&gt;&lt;foreign-keys&gt;&lt;key app="EN" db-id="2pwxxvadl9ad9ueaetr5d2t8zrvft22aa25a" timestamp="1452186432"&gt;111814&lt;/key&gt;&lt;/foreign-keys&gt;&lt;ref-type name="Journal Article"&gt;17&lt;/ref-type&gt;&lt;contributors&gt;&lt;authors&gt;&lt;author&gt;Nanni, Valentina&lt;/author&gt;&lt;/authors&gt;&lt;/contributors&gt;&lt;titles&gt;&lt;title&gt;Childhood Maltreatment Predicts Unfavorable Course of Illness and Treatment Outcome in Depression: A Meta-Analysis&lt;/title&gt;&lt;secondary-title&gt;The American journal of psychiatry&lt;/secondary-title&gt;&lt;/titles&gt;&lt;periodical&gt;&lt;abbr-1&gt;The American Journal of Psychiatry&lt;/abbr-1&gt;&lt;/periodical&gt;&lt;pages&gt;141-151&lt;/pages&gt;&lt;volume&gt;169&lt;/volume&gt;&lt;number&gt;2&lt;/number&gt;&lt;dates&gt;&lt;year&gt;2012&lt;/year&gt;&lt;pub-dates&gt;&lt;date&gt;02&lt;/date&gt;&lt;/pub-dates&gt;&lt;/dates&gt;&lt;publisher&gt;American Psychiatric Publishing, Inc.&lt;/publisher&gt;&lt;isbn&gt;0002-953X&lt;/isbn&gt;&lt;urls&gt;&lt;/urls&gt;&lt;electronic-resource-num&gt;10.1176/appi.ajp.2011.11020335&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Agnew-Blais &amp; Danese, 2016; Nanni, 2012)</w:t>
      </w:r>
      <w:r w:rsidR="00C86BF0" w:rsidRPr="00DA4920">
        <w:rPr>
          <w:rFonts w:ascii="Times New Roman" w:hAnsi="Times New Roman"/>
        </w:rPr>
        <w:fldChar w:fldCharType="end"/>
      </w:r>
      <w:r w:rsidR="000B5F38" w:rsidRPr="00DA4920">
        <w:rPr>
          <w:rFonts w:ascii="Times New Roman" w:hAnsi="Times New Roman"/>
        </w:rPr>
        <w:t xml:space="preserve">. </w:t>
      </w:r>
      <w:r w:rsidR="000D7A11" w:rsidRPr="00DA4920">
        <w:rPr>
          <w:rFonts w:ascii="Times New Roman" w:hAnsi="Times New Roman"/>
        </w:rPr>
        <w:t xml:space="preserve">Similar </w:t>
      </w:r>
      <w:r w:rsidR="00A16951" w:rsidRPr="00DA4920">
        <w:rPr>
          <w:rFonts w:ascii="Times New Roman" w:hAnsi="Times New Roman"/>
        </w:rPr>
        <w:t>investigations are</w:t>
      </w:r>
      <w:r w:rsidR="000D7A11" w:rsidRPr="00DA4920">
        <w:rPr>
          <w:rFonts w:ascii="Times New Roman" w:hAnsi="Times New Roman"/>
        </w:rPr>
        <w:t xml:space="preserve"> just beginning</w:t>
      </w:r>
      <w:r w:rsidR="00FE7698" w:rsidRPr="00DA4920">
        <w:rPr>
          <w:rFonts w:ascii="Times New Roman" w:hAnsi="Times New Roman"/>
        </w:rPr>
        <w:t xml:space="preserve"> in more general medicine. For example, recalled adversity is </w:t>
      </w:r>
      <w:r w:rsidR="00A16951" w:rsidRPr="00DA4920">
        <w:rPr>
          <w:rFonts w:ascii="Times New Roman" w:hAnsi="Times New Roman"/>
        </w:rPr>
        <w:t>associated</w:t>
      </w:r>
      <w:r w:rsidR="00FE7698" w:rsidRPr="00DA4920">
        <w:rPr>
          <w:rFonts w:ascii="Times New Roman" w:hAnsi="Times New Roman"/>
        </w:rPr>
        <w:t xml:space="preserve"> with poor response to bariatric surgery</w:t>
      </w:r>
      <w:r w:rsidR="00D641ED" w:rsidRPr="00DA4920">
        <w:rPr>
          <w:rFonts w:ascii="Times New Roman" w:hAnsi="Times New Roman"/>
        </w:rPr>
        <w:t xml:space="preserve"> and may be associated with gr</w:t>
      </w:r>
      <w:r w:rsidR="00AC49AA" w:rsidRPr="00DA4920">
        <w:rPr>
          <w:rFonts w:ascii="Times New Roman" w:hAnsi="Times New Roman"/>
        </w:rPr>
        <w:t>e</w:t>
      </w:r>
      <w:r w:rsidR="00D641ED" w:rsidRPr="00DA4920">
        <w:rPr>
          <w:rFonts w:ascii="Times New Roman" w:hAnsi="Times New Roman"/>
        </w:rPr>
        <w:t xml:space="preserve">ater pain and treatment refractoriness in migraine </w:t>
      </w:r>
      <w:r w:rsidR="00C86BF0" w:rsidRPr="00DA4920">
        <w:rPr>
          <w:rFonts w:ascii="Times New Roman" w:hAnsi="Times New Roman"/>
        </w:rPr>
        <w:fldChar w:fldCharType="begin">
          <w:fldData xml:space="preserve">PEVuZE5vdGU+PENpdGU+PEF1dGhvcj5UaWV0amVuPC9BdXRob3I+PFllYXI+MjAxNjwvWWVhcj48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UaWV0amVuPC9BdXRob3I+PFllYXI+MjAxNjwvWWVhcj48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Lodhia et al., 2015; Tietjen, 2016)</w:t>
      </w:r>
      <w:r w:rsidR="00C86BF0" w:rsidRPr="00DA4920">
        <w:rPr>
          <w:rFonts w:ascii="Times New Roman" w:hAnsi="Times New Roman"/>
        </w:rPr>
        <w:fldChar w:fldCharType="end"/>
      </w:r>
      <w:r w:rsidR="00D641ED" w:rsidRPr="00DA4920">
        <w:rPr>
          <w:rFonts w:ascii="Times New Roman" w:hAnsi="Times New Roman"/>
        </w:rPr>
        <w:t>.</w:t>
      </w:r>
      <w:r w:rsidR="000A1810" w:rsidRPr="00DA4920">
        <w:rPr>
          <w:rFonts w:ascii="Times New Roman" w:hAnsi="Times New Roman"/>
        </w:rPr>
        <w:t xml:space="preserve"> </w:t>
      </w:r>
      <w:r w:rsidR="001C5017" w:rsidRPr="00DA4920">
        <w:rPr>
          <w:rFonts w:ascii="Times New Roman" w:hAnsi="Times New Roman"/>
        </w:rPr>
        <w:t xml:space="preserve">Taken together, </w:t>
      </w:r>
      <w:r w:rsidR="000A1810" w:rsidRPr="00DA4920">
        <w:rPr>
          <w:rFonts w:ascii="Times New Roman" w:hAnsi="Times New Roman"/>
        </w:rPr>
        <w:t>these data suggest a</w:t>
      </w:r>
      <w:r w:rsidR="00AD7300" w:rsidRPr="00DA4920">
        <w:rPr>
          <w:rFonts w:ascii="Times New Roman" w:hAnsi="Times New Roman"/>
        </w:rPr>
        <w:t xml:space="preserve"> program of research that should bring useful results rapidly.</w:t>
      </w:r>
      <w:r w:rsidR="004C41F0" w:rsidRPr="00DA4920">
        <w:rPr>
          <w:rFonts w:ascii="Times New Roman" w:hAnsi="Times New Roman"/>
        </w:rPr>
        <w:t xml:space="preserve"> Two </w:t>
      </w:r>
      <w:r w:rsidR="00AD7300" w:rsidRPr="00DA4920">
        <w:rPr>
          <w:rFonts w:ascii="Times New Roman" w:hAnsi="Times New Roman"/>
        </w:rPr>
        <w:t xml:space="preserve">answerable </w:t>
      </w:r>
      <w:r w:rsidR="004C41F0" w:rsidRPr="00DA4920">
        <w:rPr>
          <w:rFonts w:ascii="Times New Roman" w:hAnsi="Times New Roman"/>
        </w:rPr>
        <w:t xml:space="preserve">questions are pressing: is recalled adversity a liability for malignant course and </w:t>
      </w:r>
      <w:r w:rsidR="00A16951" w:rsidRPr="00DA4920">
        <w:rPr>
          <w:rFonts w:ascii="Times New Roman" w:hAnsi="Times New Roman"/>
        </w:rPr>
        <w:t>treatment</w:t>
      </w:r>
      <w:r w:rsidR="004C41F0" w:rsidRPr="00DA4920">
        <w:rPr>
          <w:rFonts w:ascii="Times New Roman" w:hAnsi="Times New Roman"/>
        </w:rPr>
        <w:t xml:space="preserve"> </w:t>
      </w:r>
      <w:r w:rsidR="00A16951" w:rsidRPr="00DA4920">
        <w:rPr>
          <w:rFonts w:ascii="Times New Roman" w:hAnsi="Times New Roman"/>
        </w:rPr>
        <w:t>resistance</w:t>
      </w:r>
      <w:r w:rsidR="004C41F0" w:rsidRPr="00DA4920">
        <w:rPr>
          <w:rFonts w:ascii="Times New Roman" w:hAnsi="Times New Roman"/>
        </w:rPr>
        <w:t xml:space="preserve"> for a broad</w:t>
      </w:r>
      <w:r w:rsidR="00AD7300" w:rsidRPr="00DA4920">
        <w:rPr>
          <w:rFonts w:ascii="Times New Roman" w:hAnsi="Times New Roman"/>
        </w:rPr>
        <w:t>er</w:t>
      </w:r>
      <w:r w:rsidR="004C41F0" w:rsidRPr="00DA4920">
        <w:rPr>
          <w:rFonts w:ascii="Times New Roman" w:hAnsi="Times New Roman"/>
        </w:rPr>
        <w:t xml:space="preserve"> range of prevalent psychiatric and medical disorders? If so</w:t>
      </w:r>
      <w:r w:rsidR="00FD4BA2" w:rsidRPr="00DA4920">
        <w:rPr>
          <w:rFonts w:ascii="Times New Roman" w:hAnsi="Times New Roman"/>
        </w:rPr>
        <w:t>,</w:t>
      </w:r>
      <w:r w:rsidR="004C41F0" w:rsidRPr="00DA4920">
        <w:rPr>
          <w:rFonts w:ascii="Times New Roman" w:hAnsi="Times New Roman"/>
        </w:rPr>
        <w:t xml:space="preserve"> are novel treatments required for those w</w:t>
      </w:r>
      <w:r w:rsidR="00A16951" w:rsidRPr="00DA4920">
        <w:rPr>
          <w:rFonts w:ascii="Times New Roman" w:hAnsi="Times New Roman"/>
        </w:rPr>
        <w:t xml:space="preserve">ho recall </w:t>
      </w:r>
      <w:r w:rsidR="00E05570" w:rsidRPr="00DA4920">
        <w:rPr>
          <w:rFonts w:ascii="Times New Roman" w:hAnsi="Times New Roman"/>
        </w:rPr>
        <w:t>ELA</w:t>
      </w:r>
      <w:r w:rsidR="00AD7300" w:rsidRPr="00DA4920">
        <w:rPr>
          <w:rFonts w:ascii="Times New Roman" w:hAnsi="Times New Roman"/>
        </w:rPr>
        <w:t xml:space="preserve"> versus those with the same condition who do not</w:t>
      </w:r>
      <w:r w:rsidR="00A16951" w:rsidRPr="00DA4920">
        <w:rPr>
          <w:rFonts w:ascii="Times New Roman" w:hAnsi="Times New Roman"/>
        </w:rPr>
        <w:t xml:space="preserve">? </w:t>
      </w:r>
      <w:r w:rsidR="00BF2AB9" w:rsidRPr="00DA4920">
        <w:rPr>
          <w:rFonts w:ascii="Times New Roman" w:hAnsi="Times New Roman"/>
        </w:rPr>
        <w:t>These findings suggest that recalled ELA may represent a critical individual difference factor important for tailoring treatments and monitoring adherence and should be assessed in clinical trials to better understand differential treatment response. F</w:t>
      </w:r>
      <w:r w:rsidR="00A16951" w:rsidRPr="00DA4920">
        <w:rPr>
          <w:rFonts w:ascii="Times New Roman" w:hAnsi="Times New Roman"/>
        </w:rPr>
        <w:t xml:space="preserve">or </w:t>
      </w:r>
      <w:r w:rsidR="004C41F0" w:rsidRPr="00DA4920">
        <w:rPr>
          <w:rFonts w:ascii="Times New Roman" w:hAnsi="Times New Roman"/>
        </w:rPr>
        <w:t xml:space="preserve">example, </w:t>
      </w:r>
      <w:r w:rsidR="00FD4BA2" w:rsidRPr="00DA4920">
        <w:rPr>
          <w:rFonts w:ascii="Times New Roman" w:hAnsi="Times New Roman"/>
        </w:rPr>
        <w:t>some patients with depression have elevated indices of chronic inflammation and respon</w:t>
      </w:r>
      <w:r w:rsidR="00F64C98" w:rsidRPr="00DA4920">
        <w:rPr>
          <w:rFonts w:ascii="Times New Roman" w:hAnsi="Times New Roman"/>
        </w:rPr>
        <w:t>d</w:t>
      </w:r>
      <w:r w:rsidR="00FD4BA2" w:rsidRPr="00DA4920">
        <w:rPr>
          <w:rFonts w:ascii="Times New Roman" w:hAnsi="Times New Roman"/>
        </w:rPr>
        <w:t xml:space="preserve"> selectively to </w:t>
      </w:r>
      <w:r w:rsidR="001B0C06" w:rsidRPr="00DA4920">
        <w:rPr>
          <w:rFonts w:ascii="Times New Roman" w:hAnsi="Times New Roman"/>
        </w:rPr>
        <w:t>antidepressants that target downstream effects of inflammation on brain metabolism (see</w:t>
      </w:r>
      <w:r w:rsidR="00852D25" w:rsidRPr="00DA4920">
        <w:rPr>
          <w:rFonts w:ascii="Times New Roman" w:hAnsi="Times New Roman"/>
        </w:rPr>
        <w:t>:</w:t>
      </w:r>
      <w:r w:rsidR="001B0C06" w:rsidRPr="00DA4920">
        <w:rPr>
          <w:rFonts w:ascii="Times New Roman" w:hAnsi="Times New Roman"/>
        </w:rPr>
        <w:t xml:space="preserve"> </w:t>
      </w:r>
      <w:r w:rsidR="00ED5717" w:rsidRPr="00DA4920">
        <w:rPr>
          <w:rFonts w:ascii="Times New Roman" w:hAnsi="Times New Roman"/>
        </w:rPr>
        <w:fldChar w:fldCharType="begin"/>
      </w:r>
      <w:r w:rsidR="00ED5717" w:rsidRPr="00DA4920">
        <w:rPr>
          <w:rFonts w:ascii="Times New Roman" w:hAnsi="Times New Roman"/>
        </w:rPr>
        <w:instrText xml:space="preserve"> ADDIN EN.CITE &lt;EndNote&gt;&lt;Cite&gt;&lt;Author&gt;Haroon&lt;/Author&gt;&lt;Year&gt;2017&lt;/Year&gt;&lt;RecNum&gt;112491&lt;/RecNum&gt;&lt;DisplayText&gt;(Haroon &amp;amp; Miller, 2017)&lt;/DisplayText&gt;&lt;record&gt;&lt;rec-number&gt;112491&lt;/rec-number&gt;&lt;foreign-keys&gt;&lt;key app="EN" db-id="2pwxxvadl9ad9ueaetr5d2t8zrvft22aa25a" timestamp="1500488126"&gt;112491&lt;/key&gt;&lt;/foreign-keys&gt;&lt;ref-type name="Journal Article"&gt;17&lt;/ref-type&gt;&lt;contributors&gt;&lt;authors&gt;&lt;author&gt;Haroon, Ebrahim&lt;/author&gt;&lt;author&gt;Miller, Andrew H&lt;/author&gt;&lt;/authors&gt;&lt;/contributors&gt;&lt;titles&gt;&lt;title&gt;Inflammation effects on brain glutamate in depression: mechanistic considerations and treatment implications&lt;/title&gt;&lt;secondary-title&gt;Inflammation-Associated Depression: Evidence, Mechanisms and Implications&lt;/secondary-title&gt;&lt;/titles&gt;&lt;periodical&gt;&lt;full-title&gt;Inflammation-Associated Depression: Evidence, Mechanisms and Implications&lt;/full-title&gt;&lt;/periodical&gt;&lt;pages&gt;173-198&lt;/pages&gt;&lt;dates&gt;&lt;year&gt;2017&lt;/year&gt;&lt;/dates&gt;&lt;isbn&gt;3319511513&lt;/isbn&gt;&lt;urls&gt;&lt;/urls&gt;&lt;/record&gt;&lt;/Cite&gt;&lt;/EndNote&gt;</w:instrText>
      </w:r>
      <w:r w:rsidR="00ED5717" w:rsidRPr="00DA4920">
        <w:rPr>
          <w:rFonts w:ascii="Times New Roman" w:hAnsi="Times New Roman"/>
        </w:rPr>
        <w:fldChar w:fldCharType="separate"/>
      </w:r>
      <w:r w:rsidR="00ED5717" w:rsidRPr="00DA4920">
        <w:rPr>
          <w:rFonts w:ascii="Times New Roman" w:hAnsi="Times New Roman"/>
          <w:noProof/>
        </w:rPr>
        <w:t>Haroon &amp; Miller, 2017,</w:t>
      </w:r>
      <w:r w:rsidR="00ED5717" w:rsidRPr="00DA4920">
        <w:rPr>
          <w:rFonts w:ascii="Times New Roman" w:hAnsi="Times New Roman"/>
        </w:rPr>
        <w:fldChar w:fldCharType="end"/>
      </w:r>
      <w:r w:rsidR="00ED5717" w:rsidRPr="00DA4920">
        <w:rPr>
          <w:rFonts w:ascii="Times New Roman" w:hAnsi="Times New Roman"/>
        </w:rPr>
        <w:t xml:space="preserve"> </w:t>
      </w:r>
      <w:r w:rsidR="001B0C06" w:rsidRPr="00DA4920">
        <w:rPr>
          <w:rFonts w:ascii="Times New Roman" w:hAnsi="Times New Roman"/>
        </w:rPr>
        <w:t>for a review)</w:t>
      </w:r>
      <w:r w:rsidR="005843E9" w:rsidRPr="00DA4920">
        <w:rPr>
          <w:rFonts w:ascii="Times New Roman" w:hAnsi="Times New Roman"/>
        </w:rPr>
        <w:t>.</w:t>
      </w:r>
      <w:r w:rsidR="0044424D" w:rsidRPr="00DA4920">
        <w:rPr>
          <w:rFonts w:ascii="Times New Roman" w:hAnsi="Times New Roman"/>
        </w:rPr>
        <w:t xml:space="preserve"> Prospective data</w:t>
      </w:r>
      <w:r w:rsidR="00F1770D" w:rsidRPr="00DA4920">
        <w:rPr>
          <w:rStyle w:val="CommentReference"/>
          <w:rFonts w:ascii="Times New Roman" w:hAnsi="Times New Roman"/>
          <w:sz w:val="24"/>
          <w:szCs w:val="24"/>
        </w:rPr>
        <w:t>,</w:t>
      </w:r>
      <w:r w:rsidR="003349AE" w:rsidRPr="00DA4920">
        <w:rPr>
          <w:rStyle w:val="CommentReference"/>
          <w:rFonts w:ascii="Times New Roman" w:hAnsi="Times New Roman"/>
          <w:sz w:val="24"/>
          <w:szCs w:val="24"/>
        </w:rPr>
        <w:t xml:space="preserve"> </w:t>
      </w:r>
      <w:r w:rsidR="0044424D" w:rsidRPr="00DA4920">
        <w:rPr>
          <w:rFonts w:ascii="Times New Roman" w:hAnsi="Times New Roman"/>
        </w:rPr>
        <w:t xml:space="preserve"> </w:t>
      </w:r>
      <w:r w:rsidR="003349AE" w:rsidRPr="00DA4920">
        <w:rPr>
          <w:rFonts w:ascii="Times New Roman" w:hAnsi="Times New Roman"/>
        </w:rPr>
        <w:t xml:space="preserve">from a longitudinal study assessing ELAs in childhood, </w:t>
      </w:r>
      <w:r w:rsidR="00864513" w:rsidRPr="00DA4920">
        <w:rPr>
          <w:rFonts w:ascii="Times New Roman" w:hAnsi="Times New Roman"/>
        </w:rPr>
        <w:t xml:space="preserve">suggest that ELA is distinctively </w:t>
      </w:r>
      <w:r w:rsidR="00864513" w:rsidRPr="00DA4920">
        <w:rPr>
          <w:rFonts w:ascii="Times New Roman" w:hAnsi="Times New Roman"/>
        </w:rPr>
        <w:lastRenderedPageBreak/>
        <w:t xml:space="preserve">associated with the subset of depressed indivduals with </w:t>
      </w:r>
      <w:r w:rsidR="00DA6294" w:rsidRPr="00DA4920">
        <w:rPr>
          <w:rFonts w:ascii="Times New Roman" w:hAnsi="Times New Roman"/>
        </w:rPr>
        <w:t>elevated indices of inflammation</w:t>
      </w:r>
      <w:r w:rsidR="00F22E32"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Danese&lt;/Author&gt;&lt;Year&gt;2008&lt;/Year&gt;&lt;RecNum&gt;112489&lt;/RecNum&gt;&lt;DisplayText&gt;(Andrea Danese et al., 2008)&lt;/DisplayText&gt;&lt;record&gt;&lt;rec-number&gt;112489&lt;/rec-number&gt;&lt;foreign-keys&gt;&lt;key app="EN" db-id="2pwxxvadl9ad9ueaetr5d2t8zrvft22aa25a" timestamp="1500482978"&gt;112489&lt;/key&gt;&lt;/foreign-keys&gt;&lt;ref-type name="Journal Article"&gt;17&lt;/ref-type&gt;&lt;contributors&gt;&lt;authors&gt;&lt;author&gt;Danese, Andrea&lt;/author&gt;&lt;author&gt;Moffitt, Terrie E&lt;/author&gt;&lt;author&gt;Pariante, Carmine M&lt;/author&gt;&lt;author&gt;Ambler, Antony&lt;/author&gt;&lt;author&gt;Poulton, Richie&lt;/author&gt;&lt;author&gt;Caspi, Avshalom&lt;/author&gt;&lt;/authors&gt;&lt;/contributors&gt;&lt;titles&gt;&lt;title&gt;Elevated inflammation levels in depressed adults with a history of childhood maltreatment&lt;/title&gt;&lt;secondary-title&gt;Archives of general psychiatry&lt;/secondary-title&gt;&lt;/titles&gt;&lt;periodical&gt;&lt;full-title&gt;Archives of General Psychiatry&lt;/full-title&gt;&lt;/periodical&gt;&lt;pages&gt;409-415&lt;/pages&gt;&lt;volume&gt;65&lt;/volume&gt;&lt;number&gt;4&lt;/number&gt;&lt;dates&gt;&lt;year&gt;2008&lt;/year&gt;&lt;/dates&gt;&lt;isbn&gt;0003-990X&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Danese et al., 2008)</w:t>
      </w:r>
      <w:r w:rsidR="00C86BF0" w:rsidRPr="00DA4920">
        <w:rPr>
          <w:rFonts w:ascii="Times New Roman" w:hAnsi="Times New Roman"/>
        </w:rPr>
        <w:fldChar w:fldCharType="end"/>
      </w:r>
      <w:r w:rsidR="00241395" w:rsidRPr="00DA4920">
        <w:rPr>
          <w:rFonts w:ascii="Times New Roman" w:hAnsi="Times New Roman"/>
        </w:rPr>
        <w:t>.</w:t>
      </w:r>
    </w:p>
    <w:p w14:paraId="02CD5337" w14:textId="296147C1" w:rsidR="00FC52D8" w:rsidRPr="00DA4920" w:rsidRDefault="00EB0EDA" w:rsidP="000C6939">
      <w:pPr>
        <w:pStyle w:val="Heading2"/>
        <w:spacing w:before="240"/>
        <w:rPr>
          <w:rFonts w:ascii="Times New Roman" w:hAnsi="Times New Roman"/>
        </w:rPr>
      </w:pPr>
      <w:r w:rsidRPr="00DA4920">
        <w:rPr>
          <w:rFonts w:ascii="Times New Roman" w:hAnsi="Times New Roman"/>
        </w:rPr>
        <w:t xml:space="preserve">Strategy two: </w:t>
      </w:r>
      <w:r w:rsidR="00D126E3" w:rsidRPr="00DA4920">
        <w:rPr>
          <w:rFonts w:ascii="Times New Roman" w:hAnsi="Times New Roman"/>
        </w:rPr>
        <w:t>T</w:t>
      </w:r>
      <w:r w:rsidR="00FC52D8" w:rsidRPr="00DA4920">
        <w:rPr>
          <w:rFonts w:ascii="Times New Roman" w:hAnsi="Times New Roman"/>
        </w:rPr>
        <w:t>arget</w:t>
      </w:r>
      <w:r w:rsidR="001F5081" w:rsidRPr="00DA4920">
        <w:rPr>
          <w:rFonts w:ascii="Times New Roman" w:hAnsi="Times New Roman"/>
        </w:rPr>
        <w:t>ing</w:t>
      </w:r>
      <w:r w:rsidR="00FC52D8" w:rsidRPr="00DA4920">
        <w:rPr>
          <w:rFonts w:ascii="Times New Roman" w:hAnsi="Times New Roman"/>
        </w:rPr>
        <w:t xml:space="preserve"> risk mechanisms</w:t>
      </w:r>
      <w:r w:rsidR="00D125FE" w:rsidRPr="00DA4920">
        <w:rPr>
          <w:rFonts w:ascii="Times New Roman" w:hAnsi="Times New Roman"/>
        </w:rPr>
        <w:t xml:space="preserve"> in adults to prevent </w:t>
      </w:r>
      <w:r w:rsidR="002302BB" w:rsidRPr="00DA4920">
        <w:rPr>
          <w:rFonts w:ascii="Times New Roman" w:hAnsi="Times New Roman"/>
        </w:rPr>
        <w:t>disease onset</w:t>
      </w:r>
    </w:p>
    <w:p w14:paraId="19FE274B" w14:textId="381D0D30" w:rsidR="00D125FE" w:rsidRPr="00DA4920" w:rsidRDefault="002E3437" w:rsidP="00053ED3">
      <w:pPr>
        <w:spacing w:line="480" w:lineRule="auto"/>
        <w:ind w:firstLine="720"/>
        <w:rPr>
          <w:rFonts w:ascii="Times New Roman" w:hAnsi="Times New Roman"/>
        </w:rPr>
      </w:pPr>
      <w:r w:rsidRPr="00DA4920">
        <w:rPr>
          <w:rFonts w:ascii="Times New Roman" w:hAnsi="Times New Roman"/>
        </w:rPr>
        <w:t>N</w:t>
      </w:r>
      <w:r w:rsidR="00D125FE" w:rsidRPr="00DA4920">
        <w:rPr>
          <w:rFonts w:ascii="Times New Roman" w:hAnsi="Times New Roman"/>
        </w:rPr>
        <w:t>ext steps towards prevention</w:t>
      </w:r>
      <w:r w:rsidR="000A144D" w:rsidRPr="00DA4920">
        <w:rPr>
          <w:rFonts w:ascii="Times New Roman" w:hAnsi="Times New Roman"/>
        </w:rPr>
        <w:t xml:space="preserve"> may be most advantageously pursued using</w:t>
      </w:r>
      <w:r w:rsidR="00D125FE" w:rsidRPr="00DA4920">
        <w:rPr>
          <w:rFonts w:ascii="Times New Roman" w:hAnsi="Times New Roman"/>
        </w:rPr>
        <w:t xml:space="preserve"> </w:t>
      </w:r>
      <w:r w:rsidR="00D5614C" w:rsidRPr="00DA4920">
        <w:rPr>
          <w:rFonts w:ascii="Times New Roman" w:hAnsi="Times New Roman"/>
        </w:rPr>
        <w:t xml:space="preserve">samples </w:t>
      </w:r>
      <w:r w:rsidR="00572E6B" w:rsidRPr="00DA4920">
        <w:rPr>
          <w:rFonts w:ascii="Times New Roman" w:hAnsi="Times New Roman"/>
        </w:rPr>
        <w:t>with</w:t>
      </w:r>
      <w:r w:rsidR="00D5614C" w:rsidRPr="00DA4920">
        <w:rPr>
          <w:rFonts w:ascii="Times New Roman" w:hAnsi="Times New Roman"/>
        </w:rPr>
        <w:t xml:space="preserve"> a high probability of containing children </w:t>
      </w:r>
      <w:r w:rsidR="00F22E32" w:rsidRPr="00DA4920">
        <w:rPr>
          <w:rFonts w:ascii="Times New Roman" w:hAnsi="Times New Roman"/>
        </w:rPr>
        <w:t xml:space="preserve">actually </w:t>
      </w:r>
      <w:r w:rsidR="00D5614C" w:rsidRPr="00DA4920">
        <w:rPr>
          <w:rFonts w:ascii="Times New Roman" w:hAnsi="Times New Roman"/>
        </w:rPr>
        <w:t>exposed to adversity</w:t>
      </w:r>
      <w:r w:rsidR="00F22E32" w:rsidRPr="00DA4920">
        <w:rPr>
          <w:rFonts w:ascii="Times New Roman" w:hAnsi="Times New Roman"/>
        </w:rPr>
        <w:t xml:space="preserve"> in contrast to those who recall it, accurately or not, years later</w:t>
      </w:r>
      <w:r w:rsidR="00D125FE" w:rsidRPr="00DA4920">
        <w:rPr>
          <w:rFonts w:ascii="Times New Roman" w:hAnsi="Times New Roman"/>
        </w:rPr>
        <w:t xml:space="preserve">. </w:t>
      </w:r>
      <w:r w:rsidR="00EB02FC" w:rsidRPr="00DA4920">
        <w:rPr>
          <w:rFonts w:ascii="Times New Roman" w:hAnsi="Times New Roman"/>
        </w:rPr>
        <w:t>T</w:t>
      </w:r>
      <w:r w:rsidR="00D5614C" w:rsidRPr="00DA4920">
        <w:rPr>
          <w:rFonts w:ascii="Times New Roman" w:hAnsi="Times New Roman"/>
        </w:rPr>
        <w:t>his program of research has several components</w:t>
      </w:r>
      <w:r w:rsidR="00EB0EDA" w:rsidRPr="00DA4920">
        <w:rPr>
          <w:rFonts w:ascii="Times New Roman" w:hAnsi="Times New Roman"/>
        </w:rPr>
        <w:t>: selecting samples for study, defining targets for intervention</w:t>
      </w:r>
      <w:r w:rsidR="00ED5717" w:rsidRPr="00DA4920">
        <w:rPr>
          <w:rFonts w:ascii="Times New Roman" w:hAnsi="Times New Roman"/>
        </w:rPr>
        <w:t>,</w:t>
      </w:r>
      <w:r w:rsidR="00B45A6E" w:rsidRPr="00DA4920">
        <w:rPr>
          <w:rFonts w:ascii="Times New Roman" w:hAnsi="Times New Roman"/>
        </w:rPr>
        <w:t xml:space="preserve"> and selecting outcomes to test the efficacy of preventive interventions.</w:t>
      </w:r>
    </w:p>
    <w:p w14:paraId="1CB009B5" w14:textId="2A7241CF" w:rsidR="00965828" w:rsidRPr="00DA4920" w:rsidRDefault="009D2A98" w:rsidP="000C6939">
      <w:pPr>
        <w:spacing w:line="480" w:lineRule="auto"/>
        <w:ind w:firstLine="720"/>
        <w:rPr>
          <w:rFonts w:ascii="Times New Roman" w:hAnsi="Times New Roman"/>
        </w:rPr>
      </w:pPr>
      <w:r w:rsidRPr="00DA4920">
        <w:rPr>
          <w:rStyle w:val="Heading3Char"/>
          <w:rFonts w:ascii="Times New Roman" w:hAnsi="Times New Roman"/>
        </w:rPr>
        <w:t>Tractable samples</w:t>
      </w:r>
      <w:r w:rsidR="006B5F21" w:rsidRPr="00DA4920">
        <w:rPr>
          <w:rStyle w:val="Heading3Char"/>
          <w:rFonts w:ascii="Times New Roman" w:hAnsi="Times New Roman"/>
        </w:rPr>
        <w:t>.</w:t>
      </w:r>
      <w:r w:rsidRPr="00DA4920">
        <w:rPr>
          <w:rFonts w:ascii="Times New Roman" w:hAnsi="Times New Roman"/>
        </w:rPr>
        <w:t xml:space="preserve"> The field has already drawn heavily on a small number of prospective samples where subjects ha</w:t>
      </w:r>
      <w:r w:rsidR="00572E6B" w:rsidRPr="00DA4920">
        <w:rPr>
          <w:rFonts w:ascii="Times New Roman" w:hAnsi="Times New Roman"/>
        </w:rPr>
        <w:t>ve</w:t>
      </w:r>
      <w:r w:rsidRPr="00DA4920">
        <w:rPr>
          <w:rFonts w:ascii="Times New Roman" w:hAnsi="Times New Roman"/>
        </w:rPr>
        <w:t xml:space="preserve"> been followed into adult life (e.g., </w:t>
      </w:r>
      <w:r w:rsidR="00C86BF0" w:rsidRPr="00DA4920">
        <w:rPr>
          <w:rFonts w:ascii="Times New Roman" w:hAnsi="Times New Roman"/>
        </w:rPr>
        <w:fldChar w:fldCharType="begin">
          <w:fldData xml:space="preserve">PEVuZE5vdGU+PENpdGU+PEF1dGhvcj5EYW5lc2U8L0F1dGhvcj48WWVhcj4yMDA5PC9ZZWFyPjxS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EYW5lc2U8L0F1dGhvcj48WWVhcj4yMDA5PC9ZZWFyPjxS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Barnes et al., 2009; Danese et al., 2009; Widom et al., 2012)</w:t>
      </w:r>
      <w:r w:rsidR="00C86BF0" w:rsidRPr="00DA4920">
        <w:rPr>
          <w:rFonts w:ascii="Times New Roman" w:hAnsi="Times New Roman"/>
        </w:rPr>
        <w:fldChar w:fldCharType="end"/>
      </w:r>
      <w:r w:rsidR="00572E6B" w:rsidRPr="00DA4920">
        <w:rPr>
          <w:rFonts w:ascii="Times New Roman" w:hAnsi="Times New Roman"/>
        </w:rPr>
        <w:t>,</w:t>
      </w:r>
      <w:r w:rsidRPr="00DA4920">
        <w:rPr>
          <w:rFonts w:ascii="Times New Roman" w:hAnsi="Times New Roman"/>
        </w:rPr>
        <w:t xml:space="preserve"> but our Network’s review </w:t>
      </w:r>
      <w:r w:rsidR="00852D25" w:rsidRPr="00DA4920">
        <w:rPr>
          <w:rFonts w:ascii="Times New Roman" w:hAnsi="Times New Roman"/>
        </w:rPr>
        <w:t xml:space="preserve">(Network on </w:t>
      </w:r>
      <w:r w:rsidR="00004F50" w:rsidRPr="00DA4920">
        <w:rPr>
          <w:rFonts w:ascii="Times New Roman" w:hAnsi="Times New Roman"/>
        </w:rPr>
        <w:t>Reversibility</w:t>
      </w:r>
      <w:r w:rsidR="00FF6AE5" w:rsidRPr="00DA4920">
        <w:rPr>
          <w:rFonts w:ascii="Times New Roman" w:hAnsi="Times New Roman"/>
        </w:rPr>
        <w:t>, 201</w:t>
      </w:r>
      <w:r w:rsidR="00852D25" w:rsidRPr="00DA4920">
        <w:rPr>
          <w:rFonts w:ascii="Times New Roman" w:hAnsi="Times New Roman"/>
        </w:rPr>
        <w:t>6)</w:t>
      </w:r>
      <w:r w:rsidR="00A0410C" w:rsidRPr="00DA4920">
        <w:rPr>
          <w:rFonts w:ascii="Times New Roman" w:hAnsi="Times New Roman"/>
        </w:rPr>
        <w:t xml:space="preserve"> </w:t>
      </w:r>
      <w:r w:rsidRPr="00DA4920">
        <w:rPr>
          <w:rFonts w:ascii="Times New Roman" w:hAnsi="Times New Roman"/>
        </w:rPr>
        <w:t xml:space="preserve">has identified at least 12 other underutilized cohorts, some of which may be amenable to additional data collection. In addition, a sample </w:t>
      </w:r>
      <w:r w:rsidR="00F64C98" w:rsidRPr="00DA4920">
        <w:rPr>
          <w:rFonts w:ascii="Times New Roman" w:hAnsi="Times New Roman"/>
        </w:rPr>
        <w:t xml:space="preserve">of </w:t>
      </w:r>
      <w:r w:rsidR="004F118C" w:rsidRPr="00DA4920">
        <w:rPr>
          <w:rFonts w:ascii="Times New Roman" w:hAnsi="Times New Roman"/>
        </w:rPr>
        <w:t>h</w:t>
      </w:r>
      <w:r w:rsidR="00226257" w:rsidRPr="00DA4920">
        <w:rPr>
          <w:rFonts w:ascii="Times New Roman" w:hAnsi="Times New Roman"/>
        </w:rPr>
        <w:t>igh-risk</w:t>
      </w:r>
      <w:r w:rsidR="00572E6B" w:rsidRPr="00DA4920">
        <w:rPr>
          <w:rFonts w:ascii="Times New Roman" w:hAnsi="Times New Roman"/>
        </w:rPr>
        <w:t xml:space="preserve"> </w:t>
      </w:r>
      <w:r w:rsidRPr="00DA4920">
        <w:rPr>
          <w:rFonts w:ascii="Times New Roman" w:hAnsi="Times New Roman"/>
        </w:rPr>
        <w:t>twin</w:t>
      </w:r>
      <w:r w:rsidR="00572E6B" w:rsidRPr="00DA4920">
        <w:rPr>
          <w:rFonts w:ascii="Times New Roman" w:hAnsi="Times New Roman"/>
        </w:rPr>
        <w:t>s</w:t>
      </w:r>
      <w:r w:rsidRPr="00DA4920">
        <w:rPr>
          <w:rFonts w:ascii="Times New Roman" w:hAnsi="Times New Roman"/>
        </w:rPr>
        <w:t xml:space="preserve">, </w:t>
      </w:r>
      <w:r w:rsidR="00572E6B" w:rsidRPr="00DA4920">
        <w:rPr>
          <w:rFonts w:ascii="Times New Roman" w:hAnsi="Times New Roman"/>
        </w:rPr>
        <w:t>on whom</w:t>
      </w:r>
      <w:r w:rsidRPr="00DA4920">
        <w:rPr>
          <w:rFonts w:ascii="Times New Roman" w:hAnsi="Times New Roman"/>
        </w:rPr>
        <w:t xml:space="preserve"> </w:t>
      </w:r>
      <w:r w:rsidR="002E3437" w:rsidRPr="00DA4920">
        <w:rPr>
          <w:rFonts w:ascii="Times New Roman" w:hAnsi="Times New Roman"/>
        </w:rPr>
        <w:t xml:space="preserve">ELA </w:t>
      </w:r>
      <w:r w:rsidRPr="00DA4920">
        <w:rPr>
          <w:rFonts w:ascii="Times New Roman" w:hAnsi="Times New Roman"/>
        </w:rPr>
        <w:t xml:space="preserve">exposure was carefully and contemporaneously documented, is entering adulthood and will soon be a valuable resource </w:t>
      </w:r>
      <w:r w:rsidR="00C86BF0" w:rsidRPr="00DA4920">
        <w:rPr>
          <w:rFonts w:ascii="Times New Roman" w:hAnsi="Times New Roman"/>
        </w:rPr>
        <w:fldChar w:fldCharType="begin">
          <w:fldData xml:space="preserve">PEVuZE5vdGU+PENpdGU+PEF1dGhvcj5KYWZmZWU8L0F1dGhvcj48WWVhcj4yMDEzPC9ZZWFyPjxS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KYWZmZWU8L0F1dGhvcj48WWVhcj4yMDEzPC9ZZWFyPjxS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Jaffee et al., 2013)</w:t>
      </w:r>
      <w:r w:rsidR="00C86BF0" w:rsidRPr="00DA4920">
        <w:rPr>
          <w:rFonts w:ascii="Times New Roman" w:hAnsi="Times New Roman"/>
        </w:rPr>
        <w:fldChar w:fldCharType="end"/>
      </w:r>
      <w:r w:rsidRPr="00DA4920">
        <w:rPr>
          <w:rFonts w:ascii="Times New Roman" w:hAnsi="Times New Roman"/>
        </w:rPr>
        <w:t>. Likewise</w:t>
      </w:r>
      <w:r w:rsidR="00246AC3" w:rsidRPr="00DA4920">
        <w:rPr>
          <w:rFonts w:ascii="Times New Roman" w:hAnsi="Times New Roman"/>
        </w:rPr>
        <w:t>,</w:t>
      </w:r>
      <w:r w:rsidRPr="00DA4920">
        <w:rPr>
          <w:rFonts w:ascii="Times New Roman" w:hAnsi="Times New Roman"/>
        </w:rPr>
        <w:t xml:space="preserve"> children</w:t>
      </w:r>
      <w:r w:rsidR="00246AC3" w:rsidRPr="00DA4920">
        <w:rPr>
          <w:rFonts w:ascii="Times New Roman" w:hAnsi="Times New Roman"/>
        </w:rPr>
        <w:t xml:space="preserve"> - </w:t>
      </w:r>
      <w:r w:rsidRPr="00DA4920">
        <w:rPr>
          <w:rFonts w:ascii="Times New Roman" w:hAnsi="Times New Roman"/>
        </w:rPr>
        <w:t>such as those at the Mt. Hope Center studies</w:t>
      </w:r>
      <w:r w:rsidR="00246AC3" w:rsidRPr="00DA4920">
        <w:rPr>
          <w:rFonts w:ascii="Times New Roman" w:hAnsi="Times New Roman"/>
        </w:rPr>
        <w:t xml:space="preserve"> - </w:t>
      </w:r>
      <w:r w:rsidRPr="00DA4920">
        <w:rPr>
          <w:rFonts w:ascii="Times New Roman" w:hAnsi="Times New Roman"/>
        </w:rPr>
        <w:t xml:space="preserve">where maltreatment and its short-term impact were meticulously ascertained have reached or will soon reach adulthood. The same is true of children in samples with varying length of time in institutional care from birth on (e.g.,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Rutter&lt;/Author&gt;&lt;Year&gt;2004&lt;/Year&gt;&lt;RecNum&gt;3700&lt;/RecNum&gt;&lt;DisplayText&gt;(Rutter &amp;amp; O&amp;apos;Connor, 2004)&lt;/DisplayText&gt;&lt;record&gt;&lt;rec-number&gt;3700&lt;/rec-number&gt;&lt;foreign-keys&gt;&lt;key app="EN" db-id="2pwxxvadl9ad9ueaetr5d2t8zrvft22aa25a" timestamp="0"&gt;3700&lt;/key&gt;&lt;/foreign-keys&gt;&lt;ref-type name="Journal Article"&gt;17&lt;/ref-type&gt;&lt;contributors&gt;&lt;authors&gt;&lt;author&gt;Rutter, Michael&lt;/author&gt;&lt;author&gt;O&amp;apos;Connor, Thomas G.&lt;/author&gt;&lt;/authors&gt;&lt;/contributors&gt;&lt;titles&gt;&lt;title&gt;Are There Biological Programming Effects for Psychological Development? Findings From a Study of Romanian Adoptees&lt;/title&gt;&lt;secondary-title&gt;Developmental Psychology&lt;/secondary-title&gt;&lt;/titles&gt;&lt;periodical&gt;&lt;full-title&gt;Developmental Psychology&lt;/full-title&gt;&lt;/periodical&gt;&lt;pages&gt;81-94&lt;/pages&gt;&lt;volume&gt;40&lt;/volume&gt;&lt;number&gt;1&lt;/number&gt;&lt;keywords&gt;&lt;keyword&gt;*Adoption (Child)&lt;/keyword&gt;&lt;keyword&gt;*Childhood Development&lt;/keyword&gt;&lt;keyword&gt;*Childrearing Practices&lt;/keyword&gt;&lt;keyword&gt;*Deprivation&lt;/keyword&gt;&lt;keyword&gt;*Early Experience&lt;/keyword&gt;&lt;keyword&gt;Adopted Children&lt;/keyword&gt;&lt;keyword&gt;Biological Markers&lt;/keyword&gt;&lt;keyword&gt;Cognitive Ability&lt;/keyword&gt;&lt;keyword&gt;Neural Development&lt;/keyword&gt;&lt;keyword&gt;Social Behavior&lt;/keyword&gt;&lt;keyword&gt;Developmental Psychology [2800].&lt;/keyword&gt;&lt;keyword&gt;Human. Childhood (birth-12 yrs). Infancy (2-23 mo). Preschool Age (2-5 yrs). School Age (6-12 yrs).&lt;/keyword&gt;&lt;/keywords&gt;&lt;dates&gt;&lt;year&gt;2004&lt;/year&gt;&lt;pub-dates&gt;&lt;date&gt;Jan&lt;/date&gt;&lt;/pub-dates&gt;&lt;/dates&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Rutter &amp; O'Connor, 2004)</w:t>
      </w:r>
      <w:r w:rsidR="00C86BF0" w:rsidRPr="00DA4920">
        <w:rPr>
          <w:rFonts w:ascii="Times New Roman" w:hAnsi="Times New Roman"/>
        </w:rPr>
        <w:fldChar w:fldCharType="end"/>
      </w:r>
      <w:r w:rsidR="00241395" w:rsidRPr="00DA4920">
        <w:rPr>
          <w:rFonts w:ascii="Times New Roman" w:hAnsi="Times New Roman"/>
        </w:rPr>
        <w:t>,</w:t>
      </w:r>
      <w:r w:rsidR="00567274" w:rsidRPr="00DA4920">
        <w:rPr>
          <w:rFonts w:ascii="Times New Roman" w:hAnsi="Times New Roman"/>
        </w:rPr>
        <w:t xml:space="preserve"> although </w:t>
      </w:r>
      <w:r w:rsidR="008A5647" w:rsidRPr="00DA4920">
        <w:rPr>
          <w:rFonts w:ascii="Times New Roman" w:hAnsi="Times New Roman"/>
        </w:rPr>
        <w:t xml:space="preserve">caution </w:t>
      </w:r>
      <w:r w:rsidR="00567274" w:rsidRPr="00DA4920">
        <w:rPr>
          <w:rFonts w:ascii="Times New Roman" w:hAnsi="Times New Roman"/>
        </w:rPr>
        <w:t xml:space="preserve">must be taken </w:t>
      </w:r>
      <w:r w:rsidR="0077469F" w:rsidRPr="00DA4920">
        <w:rPr>
          <w:rFonts w:ascii="Times New Roman" w:hAnsi="Times New Roman"/>
        </w:rPr>
        <w:t>t</w:t>
      </w:r>
      <w:r w:rsidR="00567274" w:rsidRPr="00DA4920">
        <w:rPr>
          <w:rFonts w:ascii="Times New Roman" w:hAnsi="Times New Roman"/>
        </w:rPr>
        <w:t xml:space="preserve">o select samples </w:t>
      </w:r>
      <w:r w:rsidR="00BD7A23" w:rsidRPr="00DA4920">
        <w:rPr>
          <w:rFonts w:ascii="Times New Roman" w:hAnsi="Times New Roman"/>
        </w:rPr>
        <w:t xml:space="preserve">where institutional care entailed severe deprivation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Woodhouse&lt;/Author&gt;&lt;Year&gt;2017&lt;/Year&gt;&lt;RecNum&gt;112499&lt;/RecNum&gt;&lt;DisplayText&gt;(Woodhouse, Miah, &amp;amp; Rutter, 2017)&lt;/DisplayText&gt;&lt;record&gt;&lt;rec-number&gt;112499&lt;/rec-number&gt;&lt;foreign-keys&gt;&lt;key app="EN" db-id="2pwxxvadl9ad9ueaetr5d2t8zrvft22aa25a" timestamp="1500564117"&gt;112499&lt;/key&gt;&lt;key app="ENWeb" db-id=""&gt;0&lt;/key&gt;&lt;/foreign-keys&gt;&lt;ref-type name="Journal Article"&gt;17&lt;/ref-type&gt;&lt;contributors&gt;&lt;authors&gt;&lt;author&gt;Woodhouse, S.&lt;/author&gt;&lt;author&gt;Miah, A.&lt;/author&gt;&lt;author&gt;Rutter, M.&lt;/author&gt;&lt;/authors&gt;&lt;/contributors&gt;&lt;auth-address&gt;MRC Social,Genetic and Developmental Psychiatry Centre,Institute of Psychiatry,Psychology and Neuroscience,King&amp;apos;s College London,London,UK.&lt;/auth-address&gt;&lt;titles&gt;&lt;title&gt;A new look at the supposed risks of early institutional rearing&lt;/title&gt;&lt;secondary-title&gt;Psychol Med&lt;/secondary-title&gt;&lt;/titles&gt;&lt;periodical&gt;&lt;abbr-1&gt;Psychol Med&lt;/abbr-1&gt;&lt;/periodical&gt;&lt;pages&gt;1-10&lt;/pages&gt;&lt;edition&gt;2017/06/24&lt;/edition&gt;&lt;keywords&gt;&lt;keyword&gt;Early institutional rearing&lt;/keyword&gt;&lt;keyword&gt;gross deprivation&lt;/keyword&gt;&lt;keyword&gt;institutional practice&lt;/keyword&gt;&lt;keyword&gt;longitudinal studies&lt;/keyword&gt;&lt;/keywords&gt;&lt;dates&gt;&lt;year&gt;2017&lt;/year&gt;&lt;pub-dates&gt;&lt;date&gt;Jun 22&lt;/date&gt;&lt;/pub-dates&gt;&lt;/dates&gt;&lt;isbn&gt;1469-8978 (Electronic)&amp;#xD;0033-2917 (Linking)&lt;/isbn&gt;&lt;accession-num&gt;28637524&lt;/accession-num&gt;&lt;urls&gt;&lt;related-urls&gt;&lt;url&gt;https://www.ncbi.nlm.nih.gov/pubmed/28637524&lt;/url&gt;&lt;/related-urls&gt;&lt;/urls&gt;&lt;electronic-resource-num&gt;10.1017/S0033291717001507&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Woodhouse, Miah, &amp; Rutter, 2017)</w:t>
      </w:r>
      <w:r w:rsidR="00C86BF0" w:rsidRPr="00DA4920">
        <w:rPr>
          <w:rFonts w:ascii="Times New Roman" w:hAnsi="Times New Roman"/>
        </w:rPr>
        <w:fldChar w:fldCharType="end"/>
      </w:r>
      <w:r w:rsidRPr="00DA4920">
        <w:rPr>
          <w:rFonts w:ascii="Times New Roman" w:hAnsi="Times New Roman"/>
        </w:rPr>
        <w:t xml:space="preserve">. In addition to these samples, long-term follow-up of children with </w:t>
      </w:r>
      <w:r w:rsidR="00246AC3" w:rsidRPr="00DA4920">
        <w:rPr>
          <w:rFonts w:ascii="Times New Roman" w:hAnsi="Times New Roman"/>
        </w:rPr>
        <w:t>ELAs</w:t>
      </w:r>
      <w:r w:rsidR="00241395" w:rsidRPr="00DA4920">
        <w:rPr>
          <w:rFonts w:ascii="Times New Roman" w:hAnsi="Times New Roman"/>
        </w:rPr>
        <w:t xml:space="preserve"> </w:t>
      </w:r>
      <w:r w:rsidRPr="00DA4920">
        <w:rPr>
          <w:rFonts w:ascii="Times New Roman" w:hAnsi="Times New Roman"/>
        </w:rPr>
        <w:t xml:space="preserve">who were randomly assigned to ameliorative or preventive </w:t>
      </w:r>
      <w:r w:rsidR="00246AC3" w:rsidRPr="00DA4920">
        <w:rPr>
          <w:rFonts w:ascii="Times New Roman" w:hAnsi="Times New Roman"/>
        </w:rPr>
        <w:t>interventions</w:t>
      </w:r>
      <w:r w:rsidR="00241395" w:rsidRPr="00DA4920">
        <w:rPr>
          <w:rFonts w:ascii="Times New Roman" w:hAnsi="Times New Roman"/>
        </w:rPr>
        <w:t xml:space="preserve"> </w:t>
      </w:r>
      <w:r w:rsidRPr="00DA4920">
        <w:rPr>
          <w:rFonts w:ascii="Times New Roman" w:hAnsi="Times New Roman"/>
        </w:rPr>
        <w:t>will be of continuing value</w:t>
      </w:r>
      <w:r w:rsidR="00246AC3" w:rsidRPr="00DA4920">
        <w:rPr>
          <w:rFonts w:ascii="Times New Roman" w:hAnsi="Times New Roman"/>
        </w:rPr>
        <w:t>,</w:t>
      </w:r>
      <w:r w:rsidRPr="00DA4920">
        <w:rPr>
          <w:rFonts w:ascii="Times New Roman" w:hAnsi="Times New Roman"/>
        </w:rPr>
        <w:t xml:space="preserve"> although </w:t>
      </w:r>
      <w:r w:rsidR="00246AC3" w:rsidRPr="00DA4920">
        <w:rPr>
          <w:rFonts w:ascii="Times New Roman" w:hAnsi="Times New Roman"/>
        </w:rPr>
        <w:t xml:space="preserve">the strongest mechanistic evidence for </w:t>
      </w:r>
      <w:r w:rsidRPr="00DA4920">
        <w:rPr>
          <w:rFonts w:ascii="Times New Roman" w:hAnsi="Times New Roman"/>
        </w:rPr>
        <w:t>malleabl</w:t>
      </w:r>
      <w:r w:rsidR="00246AC3" w:rsidRPr="00DA4920">
        <w:rPr>
          <w:rFonts w:ascii="Times New Roman" w:hAnsi="Times New Roman"/>
        </w:rPr>
        <w:t>e targets will derive</w:t>
      </w:r>
      <w:r w:rsidRPr="00DA4920">
        <w:rPr>
          <w:rFonts w:ascii="Times New Roman" w:hAnsi="Times New Roman"/>
        </w:rPr>
        <w:t xml:space="preserve"> from interventions that focus narrowly on specific risk mechanisms</w:t>
      </w:r>
      <w:r w:rsidR="002B2C2F" w:rsidRPr="00DA4920">
        <w:rPr>
          <w:rFonts w:ascii="Times New Roman" w:hAnsi="Times New Roman"/>
        </w:rPr>
        <w:t xml:space="preserve">, i.e. putative treatment sensitive intervention </w:t>
      </w:r>
      <w:r w:rsidR="002B2C2F" w:rsidRPr="00DA4920">
        <w:rPr>
          <w:rFonts w:ascii="Times New Roman" w:hAnsi="Times New Roman"/>
        </w:rPr>
        <w:lastRenderedPageBreak/>
        <w:t xml:space="preserve">targets associated with the embedding or persistence of risk from ELA </w:t>
      </w:r>
      <w:r w:rsidRPr="00DA4920">
        <w:rPr>
          <w:rFonts w:ascii="Times New Roman" w:hAnsi="Times New Roman"/>
        </w:rPr>
        <w:t>such as adverse parent-child relationships (e.g.</w:t>
      </w:r>
      <w:r w:rsidR="0089570B" w:rsidRPr="00DA4920">
        <w:rPr>
          <w:rFonts w:ascii="Times New Roman" w:hAnsi="Times New Roman"/>
        </w:rPr>
        <w:t>,</w:t>
      </w:r>
      <w:r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TdHJvbmFjaDwvQXV0aG9yPjxZZWFyPjIwMTM8L1llYXI+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TdHJvbmFjaDwvQXV0aG9yPjxZZWFyPjIwMTM8L1llYXI+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Brody, Yu, Chen, Beach, &amp; Miller, 2016; Stronach, Toth, Rogosch, &amp; Cicchetti, 2013)</w:t>
      </w:r>
      <w:r w:rsidR="00C86BF0" w:rsidRPr="00DA4920">
        <w:rPr>
          <w:rFonts w:ascii="Times New Roman" w:hAnsi="Times New Roman"/>
        </w:rPr>
        <w:fldChar w:fldCharType="end"/>
      </w:r>
      <w:r w:rsidR="00246AC3" w:rsidRPr="00DA4920">
        <w:rPr>
          <w:rFonts w:ascii="Times New Roman" w:hAnsi="Times New Roman"/>
        </w:rPr>
        <w:t>,</w:t>
      </w:r>
      <w:r w:rsidRPr="00DA4920">
        <w:rPr>
          <w:rFonts w:ascii="Times New Roman" w:hAnsi="Times New Roman"/>
        </w:rPr>
        <w:t xml:space="preserve"> </w:t>
      </w:r>
      <w:r w:rsidR="00246AC3" w:rsidRPr="00DA4920">
        <w:rPr>
          <w:rFonts w:ascii="Times New Roman" w:hAnsi="Times New Roman"/>
        </w:rPr>
        <w:t>rather than from</w:t>
      </w:r>
      <w:r w:rsidRPr="00DA4920">
        <w:rPr>
          <w:rFonts w:ascii="Times New Roman" w:hAnsi="Times New Roman"/>
        </w:rPr>
        <w:t xml:space="preserve"> broad-based, multimodal interventions(e.g.</w:t>
      </w:r>
      <w:r w:rsidR="0089570B" w:rsidRPr="00DA4920">
        <w:rPr>
          <w:rFonts w:ascii="Times New Roman" w:hAnsi="Times New Roman"/>
        </w:rPr>
        <w:t>,</w:t>
      </w:r>
      <w:r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ampbell&lt;/Author&gt;&lt;Year&gt;2014&lt;/Year&gt;&lt;RecNum&gt;110834&lt;/RecNum&gt;&lt;DisplayText&gt;(Campbell et al., 2014)&lt;/DisplayText&gt;&lt;record&gt;&lt;rec-number&gt;110834&lt;/rec-number&gt;&lt;foreign-keys&gt;&lt;key app="EN" db-id="2pwxxvadl9ad9ueaetr5d2t8zrvft22aa25a" timestamp="1396447521"&gt;110834&lt;/key&gt;&lt;/foreign-keys&gt;&lt;ref-type name="Journal Article"&gt;17&lt;/ref-type&gt;&lt;contributors&gt;&lt;authors&gt;&lt;author&gt;Campbell, F.&lt;/author&gt;&lt;author&gt;Conti, G.&lt;/author&gt;&lt;author&gt;Heckman, J. J.&lt;/author&gt;&lt;author&gt;Moon, S. H.&lt;/author&gt;&lt;author&gt;Pinto, R.&lt;/author&gt;&lt;author&gt;Pungello, E.&lt;/author&gt;&lt;author&gt;Pan, Y.&lt;/author&gt;&lt;/authors&gt;&lt;/contributors&gt;&lt;auth-address&gt;Frank Porter Graham Child Development Institute, University of North Carolina, Chapel Hill, NC 27599, USA.&lt;/auth-address&gt;&lt;titles&gt;&lt;title&gt;Early childhood investments substantially boost adult health&lt;/title&gt;&lt;secondary-title&gt;Science&lt;/secondary-title&gt;&lt;alt-title&gt;Science&lt;/alt-title&gt;&lt;/titles&gt;&lt;periodical&gt;&lt;full-title&gt;Science&lt;/full-title&gt;&lt;/periodical&gt;&lt;alt-periodical&gt;&lt;full-title&gt;Science&lt;/full-title&gt;&lt;/alt-periodical&gt;&lt;pages&gt;1478-85&lt;/pages&gt;&lt;volume&gt;343&lt;/volume&gt;&lt;number&gt;6178&lt;/number&gt;&lt;dates&gt;&lt;year&gt;2014&lt;/year&gt;&lt;pub-dates&gt;&lt;date&gt;Mar 28&lt;/date&gt;&lt;/pub-dates&gt;&lt;/dates&gt;&lt;isbn&gt;1095-9203 (Electronic)&amp;#xD;0036-8075 (Linking)&lt;/isbn&gt;&lt;accession-num&gt;24675955&lt;/accession-num&gt;&lt;urls&gt;&lt;related-urls&gt;&lt;url&gt;http://www.ncbi.nlm.nih.gov/pubmed/24675955&lt;/url&gt;&lt;/related-urls&gt;&lt;/urls&gt;&lt;electronic-resource-num&gt;10.1126/science.1248429&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Campbell et al., 2014</w:t>
      </w:r>
      <w:r w:rsidR="00C86BF0" w:rsidRPr="00DA4920">
        <w:rPr>
          <w:rFonts w:ascii="Times New Roman" w:hAnsi="Times New Roman"/>
        </w:rPr>
        <w:fldChar w:fldCharType="end"/>
      </w:r>
      <w:r w:rsidR="0089570B" w:rsidRPr="00DA4920">
        <w:rPr>
          <w:rFonts w:ascii="Times New Roman" w:hAnsi="Times New Roman"/>
        </w:rPr>
        <w:t xml:space="preserve">; </w:t>
      </w:r>
      <w:r w:rsidR="00E16035" w:rsidRPr="00DA4920">
        <w:rPr>
          <w:rFonts w:ascii="Times New Roman" w:hAnsi="Times New Roman"/>
        </w:rPr>
        <w:fldChar w:fldCharType="begin">
          <w:fldData xml:space="preserve">PEVuZE5vdGU+PENpdGU+PEF1dGhvcj5OaWVsc2VuPC9BdXRob3I+PFllYXI+MjAxODwvWWVhcj48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</w:fldData>
        </w:fldChar>
      </w:r>
      <w:r w:rsidR="00E16035" w:rsidRPr="00DA4920">
        <w:rPr>
          <w:rFonts w:ascii="Times New Roman" w:hAnsi="Times New Roman"/>
        </w:rPr>
        <w:instrText xml:space="preserve"> ADDIN EN.CITE </w:instrText>
      </w:r>
      <w:r w:rsidR="00E16035" w:rsidRPr="00DA4920">
        <w:rPr>
          <w:rFonts w:ascii="Times New Roman" w:hAnsi="Times New Roman"/>
        </w:rPr>
        <w:fldChar w:fldCharType="begin">
          <w:fldData xml:space="preserve">PEVuZE5vdGU+PENpdGU+PEF1dGhvcj5OaWVsc2VuPC9BdXRob3I+PFllYXI+MjAxODwvWWVhcj48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</w:fldData>
        </w:fldChar>
      </w:r>
      <w:r w:rsidR="00E16035" w:rsidRPr="00DA4920">
        <w:rPr>
          <w:rFonts w:ascii="Times New Roman" w:hAnsi="Times New Roman"/>
        </w:rPr>
        <w:instrText xml:space="preserve"> ADDIN EN.CITE.DATA </w:instrText>
      </w:r>
      <w:r w:rsidR="00E16035" w:rsidRPr="00DA4920">
        <w:rPr>
          <w:rFonts w:ascii="Times New Roman" w:hAnsi="Times New Roman"/>
        </w:rPr>
      </w:r>
      <w:r w:rsidR="00E16035" w:rsidRPr="00DA4920">
        <w:rPr>
          <w:rFonts w:ascii="Times New Roman" w:hAnsi="Times New Roman"/>
        </w:rPr>
        <w:fldChar w:fldCharType="end"/>
      </w:r>
      <w:r w:rsidR="00E16035" w:rsidRPr="00DA4920">
        <w:rPr>
          <w:rFonts w:ascii="Times New Roman" w:hAnsi="Times New Roman"/>
        </w:rPr>
      </w:r>
      <w:r w:rsidR="00E16035" w:rsidRPr="00DA4920">
        <w:rPr>
          <w:rFonts w:ascii="Times New Roman" w:hAnsi="Times New Roman"/>
        </w:rPr>
        <w:fldChar w:fldCharType="separate"/>
      </w:r>
      <w:r w:rsidR="00E16035" w:rsidRPr="00DA4920">
        <w:rPr>
          <w:rFonts w:ascii="Times New Roman" w:hAnsi="Times New Roman"/>
          <w:noProof/>
        </w:rPr>
        <w:t>Nielsen et al., 2018)</w:t>
      </w:r>
      <w:r w:rsidR="00E16035" w:rsidRPr="00DA4920">
        <w:rPr>
          <w:rFonts w:ascii="Times New Roman" w:hAnsi="Times New Roman"/>
        </w:rPr>
        <w:fldChar w:fldCharType="end"/>
      </w:r>
      <w:r w:rsidR="00E16035" w:rsidRPr="00DA4920">
        <w:rPr>
          <w:rFonts w:ascii="Times New Roman" w:hAnsi="Times New Roman"/>
        </w:rPr>
        <w:t>.</w:t>
      </w:r>
    </w:p>
    <w:p w14:paraId="63061C85" w14:textId="683A8296" w:rsidR="00CF78E0" w:rsidRPr="00DA4920" w:rsidRDefault="00EB4777">
      <w:pPr>
        <w:spacing w:line="480" w:lineRule="auto"/>
        <w:ind w:firstLine="720"/>
        <w:rPr>
          <w:rFonts w:ascii="Times New Roman" w:hAnsi="Times New Roman"/>
        </w:rPr>
      </w:pPr>
      <w:r w:rsidRPr="00DA4920">
        <w:rPr>
          <w:rFonts w:ascii="Times New Roman" w:hAnsi="Times New Roman"/>
        </w:rPr>
        <w:t>A</w:t>
      </w:r>
      <w:r w:rsidR="009D2A98" w:rsidRPr="00DA4920">
        <w:rPr>
          <w:rFonts w:ascii="Times New Roman" w:hAnsi="Times New Roman"/>
        </w:rPr>
        <w:t xml:space="preserve">nimal models </w:t>
      </w:r>
      <w:r w:rsidRPr="00DA4920">
        <w:rPr>
          <w:rFonts w:ascii="Times New Roman" w:hAnsi="Times New Roman"/>
        </w:rPr>
        <w:t>will also play an</w:t>
      </w:r>
      <w:r w:rsidR="009D2A98" w:rsidRPr="00DA4920">
        <w:rPr>
          <w:rFonts w:ascii="Times New Roman" w:hAnsi="Times New Roman"/>
        </w:rPr>
        <w:t xml:space="preserve"> important </w:t>
      </w:r>
      <w:r w:rsidRPr="00DA4920">
        <w:rPr>
          <w:rFonts w:ascii="Times New Roman" w:hAnsi="Times New Roman"/>
        </w:rPr>
        <w:t>role in</w:t>
      </w:r>
      <w:r w:rsidR="009D2A98" w:rsidRPr="00DA4920">
        <w:rPr>
          <w:rFonts w:ascii="Times New Roman" w:hAnsi="Times New Roman"/>
        </w:rPr>
        <w:t xml:space="preserve"> clarifying causal pathways between </w:t>
      </w:r>
      <w:r w:rsidR="00E05570" w:rsidRPr="00DA4920">
        <w:rPr>
          <w:rFonts w:ascii="Times New Roman" w:hAnsi="Times New Roman"/>
        </w:rPr>
        <w:t>ELA</w:t>
      </w:r>
      <w:r w:rsidR="009D2A98" w:rsidRPr="00DA4920">
        <w:rPr>
          <w:rFonts w:ascii="Times New Roman" w:hAnsi="Times New Roman"/>
        </w:rPr>
        <w:t xml:space="preserve"> and </w:t>
      </w:r>
      <w:r w:rsidR="00AC49AA" w:rsidRPr="00DA4920">
        <w:rPr>
          <w:rFonts w:ascii="Times New Roman" w:hAnsi="Times New Roman"/>
        </w:rPr>
        <w:t xml:space="preserve">later </w:t>
      </w:r>
      <w:r w:rsidR="009D2A98" w:rsidRPr="00DA4920">
        <w:rPr>
          <w:rFonts w:ascii="Times New Roman" w:hAnsi="Times New Roman"/>
        </w:rPr>
        <w:t>sequelae in adulthood</w:t>
      </w:r>
      <w:r w:rsidR="003E66A4" w:rsidRPr="00DA4920">
        <w:rPr>
          <w:rFonts w:ascii="Times New Roman" w:hAnsi="Times New Roman"/>
        </w:rPr>
        <w:t>, t</w:t>
      </w:r>
      <w:r w:rsidR="00241395" w:rsidRPr="00DA4920">
        <w:rPr>
          <w:rFonts w:ascii="Times New Roman" w:hAnsi="Times New Roman"/>
        </w:rPr>
        <w:t>hough we</w:t>
      </w:r>
      <w:r w:rsidR="009D2A98" w:rsidRPr="00DA4920">
        <w:rPr>
          <w:rFonts w:ascii="Times New Roman" w:hAnsi="Times New Roman"/>
        </w:rPr>
        <w:t xml:space="preserve"> cannot characterize </w:t>
      </w:r>
      <w:r w:rsidRPr="00DA4920">
        <w:rPr>
          <w:rFonts w:ascii="Times New Roman" w:hAnsi="Times New Roman"/>
        </w:rPr>
        <w:t xml:space="preserve">here </w:t>
      </w:r>
      <w:r w:rsidR="009D2A98" w:rsidRPr="00DA4920">
        <w:rPr>
          <w:rFonts w:ascii="Times New Roman" w:hAnsi="Times New Roman"/>
        </w:rPr>
        <w:t>the breadth, scope</w:t>
      </w:r>
      <w:r w:rsidRPr="00DA4920">
        <w:rPr>
          <w:rFonts w:ascii="Times New Roman" w:hAnsi="Times New Roman"/>
        </w:rPr>
        <w:t>,</w:t>
      </w:r>
      <w:r w:rsidR="009D2A98" w:rsidRPr="00DA4920">
        <w:rPr>
          <w:rFonts w:ascii="Times New Roman" w:hAnsi="Times New Roman"/>
        </w:rPr>
        <w:t xml:space="preserve"> and utility of these models</w:t>
      </w:r>
      <w:r w:rsidR="00C7651C" w:rsidRPr="00DA4920">
        <w:rPr>
          <w:rFonts w:ascii="Times New Roman" w:hAnsi="Times New Roman"/>
        </w:rPr>
        <w:t xml:space="preserve">. For example, rodent models </w:t>
      </w:r>
      <w:r w:rsidR="00021698" w:rsidRPr="00DA4920">
        <w:rPr>
          <w:rFonts w:ascii="Times New Roman" w:hAnsi="Times New Roman"/>
        </w:rPr>
        <w:t>have clarified gene expression mechanism</w:t>
      </w:r>
      <w:r w:rsidR="003E66A4" w:rsidRPr="00DA4920">
        <w:rPr>
          <w:rFonts w:ascii="Times New Roman" w:hAnsi="Times New Roman"/>
        </w:rPr>
        <w:t>s</w:t>
      </w:r>
      <w:r w:rsidR="00021698" w:rsidRPr="00DA4920">
        <w:rPr>
          <w:rFonts w:ascii="Times New Roman" w:hAnsi="Times New Roman"/>
        </w:rPr>
        <w:t xml:space="preserve"> that link impaired maternal care </w:t>
      </w:r>
      <w:r w:rsidR="0012032A" w:rsidRPr="00DA4920">
        <w:rPr>
          <w:rFonts w:ascii="Times New Roman" w:hAnsi="Times New Roman"/>
        </w:rPr>
        <w:t>(low lick</w:t>
      </w:r>
      <w:r w:rsidR="00D568E5" w:rsidRPr="00DA4920">
        <w:rPr>
          <w:rFonts w:ascii="Times New Roman" w:hAnsi="Times New Roman"/>
        </w:rPr>
        <w:t>ing</w:t>
      </w:r>
      <w:r w:rsidR="0012032A" w:rsidRPr="00DA4920">
        <w:rPr>
          <w:rFonts w:ascii="Times New Roman" w:hAnsi="Times New Roman"/>
        </w:rPr>
        <w:t xml:space="preserve"> and grooming) to stress reactivity and behavioral constraint in adult animals</w:t>
      </w:r>
      <w:r w:rsidR="003E66A4" w:rsidRPr="00DA4920">
        <w:rPr>
          <w:rFonts w:ascii="Times New Roman" w:hAnsi="Times New Roman"/>
        </w:rPr>
        <w:t>,</w:t>
      </w:r>
      <w:r w:rsidR="0012032A" w:rsidRPr="00DA4920">
        <w:rPr>
          <w:rFonts w:ascii="Times New Roman" w:hAnsi="Times New Roman"/>
        </w:rPr>
        <w:t xml:space="preserve"> and </w:t>
      </w:r>
      <w:r w:rsidR="003E66A4" w:rsidRPr="00DA4920">
        <w:rPr>
          <w:rFonts w:ascii="Times New Roman" w:hAnsi="Times New Roman"/>
        </w:rPr>
        <w:t xml:space="preserve">demonstrated </w:t>
      </w:r>
      <w:r w:rsidR="0012032A" w:rsidRPr="00DA4920">
        <w:rPr>
          <w:rFonts w:ascii="Times New Roman" w:hAnsi="Times New Roman"/>
        </w:rPr>
        <w:t xml:space="preserve">the reversal </w:t>
      </w:r>
      <w:r w:rsidR="003E66A4" w:rsidRPr="00DA4920">
        <w:rPr>
          <w:rFonts w:ascii="Times New Roman" w:hAnsi="Times New Roman"/>
        </w:rPr>
        <w:t>of</w:t>
      </w:r>
      <w:r w:rsidR="0012032A" w:rsidRPr="00DA4920">
        <w:rPr>
          <w:rFonts w:ascii="Times New Roman" w:hAnsi="Times New Roman"/>
        </w:rPr>
        <w:t xml:space="preserve"> those effects with agents tar</w:t>
      </w:r>
      <w:r w:rsidR="00D568E5" w:rsidRPr="00DA4920">
        <w:rPr>
          <w:rFonts w:ascii="Times New Roman" w:hAnsi="Times New Roman"/>
        </w:rPr>
        <w:t>geted at gene expression mechan</w:t>
      </w:r>
      <w:r w:rsidR="0012032A" w:rsidRPr="00DA4920">
        <w:rPr>
          <w:rFonts w:ascii="Times New Roman" w:hAnsi="Times New Roman"/>
        </w:rPr>
        <w:t>isms</w:t>
      </w:r>
      <w:r w:rsidR="00D126E3"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hampagne&lt;/Author&gt;&lt;Year&gt;2007&lt;/Year&gt;&lt;RecNum&gt;112503&lt;/RecNum&gt;&lt;DisplayText&gt;(F. A. Champagne &amp;amp; Meaney, 2007)&lt;/DisplayText&gt;&lt;record&gt;&lt;rec-number&gt;112503&lt;/rec-number&gt;&lt;foreign-keys&gt;&lt;key app="EN" db-id="2pwxxvadl9ad9ueaetr5d2t8zrvft22aa25a" timestamp="1501193518"&gt;112503&lt;/key&gt;&lt;key app="ENWeb" db-id=""&gt;0&lt;/key&gt;&lt;/foreign-keys&gt;&lt;ref-type name="Journal Article"&gt;17&lt;/ref-type&gt;&lt;contributors&gt;&lt;authors&gt;&lt;author&gt;Champagne, F. A.&lt;/author&gt;&lt;author&gt;Meaney, M. J.&lt;/author&gt;&lt;/authors&gt;&lt;/contributors&gt;&lt;auth-address&gt;Columbia University, Department of Psychology, New York, NY 10027, USA. fac2105@columbia.edu&lt;/auth-address&gt;&lt;titles&gt;&lt;title&gt;Transgenerational effects of social environment on variations in maternal care and behavioral response to novelty&lt;/title&gt;&lt;secondary-title&gt;Behav Neurosci&lt;/secondary-title&gt;&lt;/titles&gt;&lt;periodical&gt;&lt;full-title&gt;Behav Neurosci&lt;/full-title&gt;&lt;/periodical&gt;&lt;pages&gt;1353-63&lt;/pages&gt;&lt;volume&gt;121&lt;/volume&gt;&lt;number&gt;6&lt;/number&gt;&lt;edition&gt;2007/12/19&lt;/edition&gt;&lt;keywords&gt;&lt;keyword&gt;Age Factors&lt;/keyword&gt;&lt;keyword&gt;Analysis of Variance&lt;/keyword&gt;&lt;keyword&gt;Animals&lt;/keyword&gt;&lt;keyword&gt;Behavior, Animal/physiology&lt;/keyword&gt;&lt;keyword&gt;Exploratory Behavior/*physiology&lt;/keyword&gt;&lt;keyword&gt;Female&lt;/keyword&gt;&lt;keyword&gt;Male&lt;/keyword&gt;&lt;keyword&gt;Maternal Behavior/*physiology&lt;/keyword&gt;&lt;keyword&gt;*Mother-Child Relations&lt;/keyword&gt;&lt;keyword&gt;Pregnancy&lt;/keyword&gt;&lt;keyword&gt;Protein Binding/physiology&lt;/keyword&gt;&lt;keyword&gt;Rats&lt;/keyword&gt;&lt;keyword&gt;Rats, Long-Evans&lt;/keyword&gt;&lt;keyword&gt;Receptors, Oxytocin/metabolism&lt;/keyword&gt;&lt;keyword&gt;Recognition (Psychology)/physiology&lt;/keyword&gt;&lt;keyword&gt;Sex Factors&lt;/keyword&gt;&lt;keyword&gt;*Social Environment&lt;/keyword&gt;&lt;/keywords&gt;&lt;dates&gt;&lt;year&gt;2007&lt;/year&gt;&lt;pub-dates&gt;&lt;date&gt;Dec&lt;/date&gt;&lt;/pub-dates&gt;&lt;/dates&gt;&lt;isbn&gt;0735-7044 (Print)&amp;#xD;0735-7044 (Linking)&lt;/isbn&gt;&lt;accession-num&gt;18085888&lt;/accession-num&gt;&lt;urls&gt;&lt;related-urls&gt;&lt;url&gt;https://www.ncbi.nlm.nih.gov/pubmed/18085888&lt;/url&gt;&lt;/related-urls&gt;&lt;/urls&gt;&lt;electronic-resource-num&gt;10.1037/0735-7044.121.6.1353&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 Champagne &amp; Meaney, 2007)</w:t>
      </w:r>
      <w:r w:rsidR="00C86BF0" w:rsidRPr="00DA4920">
        <w:rPr>
          <w:rFonts w:ascii="Times New Roman" w:hAnsi="Times New Roman"/>
        </w:rPr>
        <w:fldChar w:fldCharType="end"/>
      </w:r>
      <w:r w:rsidR="00574BC0" w:rsidRPr="00DA4920">
        <w:rPr>
          <w:rFonts w:ascii="Times New Roman" w:hAnsi="Times New Roman"/>
        </w:rPr>
        <w:t xml:space="preserve">. </w:t>
      </w:r>
      <w:r w:rsidR="009D2A98" w:rsidRPr="00DA4920">
        <w:rPr>
          <w:rFonts w:ascii="Times New Roman" w:hAnsi="Times New Roman"/>
        </w:rPr>
        <w:t>Monkey models provide more compelling behavioral homologues to human development and are a critical part of building a network of evidence on causality</w:t>
      </w:r>
      <w:r w:rsidR="00BF55EF" w:rsidRPr="00DA4920">
        <w:rPr>
          <w:rFonts w:ascii="Times New Roman" w:hAnsi="Times New Roman"/>
        </w:rPr>
        <w:t xml:space="preserve"> because indivduals can be assigned at random to various levels of adversity</w:t>
      </w:r>
      <w:r w:rsidR="009D2A98" w:rsidRPr="00DA4920">
        <w:rPr>
          <w:rFonts w:ascii="Times New Roman" w:hAnsi="Times New Roman"/>
        </w:rPr>
        <w:t>. Monkeys can be randomly assigned to rearing conditions</w:t>
      </w:r>
      <w:r w:rsidR="00BF55EF" w:rsidRPr="00DA4920">
        <w:rPr>
          <w:rFonts w:ascii="Times New Roman" w:hAnsi="Times New Roman"/>
        </w:rPr>
        <w:t xml:space="preserve"> in the first months after birth</w:t>
      </w:r>
      <w:r w:rsidR="00D126E3"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onti&lt;/Author&gt;&lt;Year&gt;2012&lt;/Year&gt;&lt;RecNum&gt;108002&lt;/RecNum&gt;&lt;DisplayText&gt;(Conti et al., 2012)&lt;/DisplayText&gt;&lt;record&gt;&lt;rec-number&gt;108002&lt;/rec-number&gt;&lt;foreign-keys&gt;&lt;key app="EN" db-id="2pwxxvadl9ad9ueaetr5d2t8zrvft22aa25a" timestamp="1338416111"&gt;108002&lt;/key&gt;&lt;/foreign-keys&gt;&lt;ref-type name="Journal Article"&gt;17&lt;/ref-type&gt;&lt;contributors&gt;&lt;authors&gt;&lt;author&gt;Conti, G.&lt;/author&gt;&lt;author&gt;Hansman, C.&lt;/author&gt;&lt;author&gt;Heckman, J. J.&lt;/author&gt;&lt;author&gt;Novak, M. F.&lt;/author&gt;&lt;author&gt;Ruggiero, A.&lt;/author&gt;&lt;author&gt;Suomi, S. J.&lt;/author&gt;&lt;/authors&gt;&lt;/contributors&gt;&lt;auth-address&gt;The Harris School of Public Policy Studies and Department of Economics, University of Chicago, Chicago, IL 60637.&lt;/auth-address&gt;&lt;titles&gt;&lt;title&gt;Primate evidence on the late health effects of early-life adversity&lt;/title&gt;&lt;secondary-title&gt;Proc Natl Acad Sci U S A&lt;/secondary-title&gt;&lt;/titles&gt;&lt;periodical&gt;&lt;full-title&gt;Proc Natl Acad Sci U S A&lt;/full-title&gt;&lt;/periodical&gt;&lt;edition&gt;2012/05/23&lt;/edition&gt;&lt;dates&gt;&lt;year&gt;2012&lt;/year&gt;&lt;pub-dates&gt;&lt;date&gt;May 21&lt;/date&gt;&lt;/pub-dates&gt;&lt;/dates&gt;&lt;isbn&gt;1091-6490 (Electronic)&amp;#xD;0027-8424 (Linking)&lt;/isbn&gt;&lt;accession-num&gt;22615410&lt;/accession-num&gt;&lt;urls&gt;&lt;/urls&gt;&lt;electronic-resource-num&gt;1205340109 [pii]&amp;#xD;10.1073/pnas.1205340109 [doi]&lt;/electronic-resource-num&gt;&lt;remote-database-provider&gt;Nlm&lt;/remote-database-provider&gt;&lt;language&gt;Eng&lt;/language&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Conti et al., 2012)</w:t>
      </w:r>
      <w:r w:rsidR="00C86BF0" w:rsidRPr="00DA4920">
        <w:rPr>
          <w:rFonts w:ascii="Times New Roman" w:hAnsi="Times New Roman"/>
        </w:rPr>
        <w:fldChar w:fldCharType="end"/>
      </w:r>
      <w:r w:rsidR="009D2A98" w:rsidRPr="00DA4920">
        <w:rPr>
          <w:rFonts w:ascii="Times New Roman" w:hAnsi="Times New Roman"/>
        </w:rPr>
        <w:t xml:space="preserve"> or, with equal facility, to positions of social power in hierarchical troops</w:t>
      </w:r>
      <w:r w:rsidR="00D126E3"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Snyder-Mackler&lt;/Author&gt;&lt;Year&gt;2016&lt;/Year&gt;&lt;RecNum&gt;112475&lt;/RecNum&gt;&lt;DisplayText&gt;(Snyder-Mackler et al., 2016)&lt;/DisplayText&gt;&lt;record&gt;&lt;rec-number&gt;112475&lt;/rec-number&gt;&lt;foreign-keys&gt;&lt;key app="EN" db-id="2pwxxvadl9ad9ueaetr5d2t8zrvft22aa25a" timestamp="1499877780"&gt;112475&lt;/key&gt;&lt;/foreign-keys&gt;&lt;ref-type name="Journal Article"&gt;17&lt;/ref-type&gt;&lt;contributors&gt;&lt;authors&gt;&lt;author&gt;Snyder-Mackler, Noah&lt;/author&gt;&lt;author&gt;Sanz, Joaquín&lt;/author&gt;&lt;author&gt;Kohn, Jordan N&lt;/author&gt;&lt;author&gt;Brinkworth, Jessica F&lt;/author&gt;&lt;author&gt;Morrow, Shauna&lt;/author&gt;&lt;author&gt;Shaver, Amanda O&lt;/author&gt;&lt;author&gt;Grenier, Jean-Christophe&lt;/author&gt;&lt;author&gt;Pique-Regi, Roger&lt;/author&gt;&lt;author&gt;Johnson, Zachary P&lt;/author&gt;&lt;author&gt;Wilson, Mark E&lt;/author&gt;&lt;/authors&gt;&lt;/contributors&gt;&lt;titles&gt;&lt;title&gt;Social status alters immune regulation and response to infection in macaques&lt;/title&gt;&lt;secondary-title&gt;Science&lt;/secondary-title&gt;&lt;/titles&gt;&lt;periodical&gt;&lt;full-title&gt;Science&lt;/full-title&gt;&lt;/periodical&gt;&lt;pages&gt;1041-1045&lt;/pages&gt;&lt;volume&gt;354&lt;/volume&gt;&lt;number&gt;6315&lt;/number&gt;&lt;dates&gt;&lt;year&gt;2016&lt;/year&gt;&lt;/dates&gt;&lt;isbn&gt;0036-8075&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Snyder-Mackler et al., 2016)</w:t>
      </w:r>
      <w:r w:rsidR="00C86BF0" w:rsidRPr="00DA4920">
        <w:rPr>
          <w:rFonts w:ascii="Times New Roman" w:hAnsi="Times New Roman"/>
        </w:rPr>
        <w:fldChar w:fldCharType="end"/>
      </w:r>
      <w:r w:rsidR="009D2A98" w:rsidRPr="00DA4920">
        <w:rPr>
          <w:rFonts w:ascii="Times New Roman" w:hAnsi="Times New Roman"/>
        </w:rPr>
        <w:t>.</w:t>
      </w:r>
      <w:r w:rsidR="00574BC0" w:rsidRPr="00DA4920" w:rsidDel="00574BC0">
        <w:rPr>
          <w:rFonts w:ascii="Times New Roman" w:hAnsi="Times New Roman"/>
        </w:rPr>
        <w:t xml:space="preserve"> </w:t>
      </w:r>
    </w:p>
    <w:p w14:paraId="4040E1C4" w14:textId="7CB8EB1D" w:rsidR="00CF78E0" w:rsidRPr="00DA4920" w:rsidRDefault="00CF78E0" w:rsidP="00053ED3">
      <w:pPr>
        <w:spacing w:line="480" w:lineRule="auto"/>
        <w:ind w:firstLine="720"/>
        <w:rPr>
          <w:rFonts w:ascii="Times New Roman" w:hAnsi="Times New Roman"/>
        </w:rPr>
      </w:pPr>
      <w:r w:rsidRPr="00DA4920">
        <w:rPr>
          <w:rFonts w:ascii="Times New Roman" w:hAnsi="Times New Roman"/>
        </w:rPr>
        <w:t xml:space="preserve">We anticipate </w:t>
      </w:r>
      <w:r w:rsidR="00B9434D" w:rsidRPr="00DA4920">
        <w:rPr>
          <w:rFonts w:ascii="Times New Roman" w:hAnsi="Times New Roman"/>
        </w:rPr>
        <w:t xml:space="preserve">at least </w:t>
      </w:r>
      <w:r w:rsidRPr="00DA4920">
        <w:rPr>
          <w:rFonts w:ascii="Times New Roman" w:hAnsi="Times New Roman"/>
        </w:rPr>
        <w:t xml:space="preserve">three </w:t>
      </w:r>
      <w:r w:rsidR="003E66A4" w:rsidRPr="00DA4920">
        <w:rPr>
          <w:rFonts w:ascii="Times New Roman" w:hAnsi="Times New Roman"/>
        </w:rPr>
        <w:t>immediate uses</w:t>
      </w:r>
      <w:r w:rsidRPr="00DA4920">
        <w:rPr>
          <w:rFonts w:ascii="Times New Roman" w:hAnsi="Times New Roman"/>
        </w:rPr>
        <w:t xml:space="preserve"> for these human and animal cohorts. First, </w:t>
      </w:r>
      <w:r w:rsidR="0077469F" w:rsidRPr="00DA4920">
        <w:rPr>
          <w:rFonts w:ascii="Times New Roman" w:hAnsi="Times New Roman"/>
        </w:rPr>
        <w:t>human cohorts ide</w:t>
      </w:r>
      <w:r w:rsidR="00EB4777" w:rsidRPr="00DA4920">
        <w:rPr>
          <w:rFonts w:ascii="Times New Roman" w:hAnsi="Times New Roman"/>
        </w:rPr>
        <w:t>nti</w:t>
      </w:r>
      <w:r w:rsidR="0077469F" w:rsidRPr="00DA4920">
        <w:rPr>
          <w:rFonts w:ascii="Times New Roman" w:hAnsi="Times New Roman"/>
        </w:rPr>
        <w:t>fied by prospective asses</w:t>
      </w:r>
      <w:r w:rsidR="00334B32" w:rsidRPr="00DA4920">
        <w:rPr>
          <w:rFonts w:ascii="Times New Roman" w:hAnsi="Times New Roman"/>
        </w:rPr>
        <w:t>s</w:t>
      </w:r>
      <w:r w:rsidR="0077469F" w:rsidRPr="00DA4920">
        <w:rPr>
          <w:rFonts w:ascii="Times New Roman" w:hAnsi="Times New Roman"/>
        </w:rPr>
        <w:t>ment</w:t>
      </w:r>
      <w:r w:rsidRPr="00DA4920">
        <w:rPr>
          <w:rFonts w:ascii="Times New Roman" w:hAnsi="Times New Roman"/>
        </w:rPr>
        <w:t xml:space="preserve"> will offer solid data for validating improved methods of retrospective ascertainment. Second, they </w:t>
      </w:r>
      <w:r w:rsidR="0077469F" w:rsidRPr="00DA4920">
        <w:rPr>
          <w:rFonts w:ascii="Times New Roman" w:hAnsi="Times New Roman"/>
        </w:rPr>
        <w:t xml:space="preserve">will </w:t>
      </w:r>
      <w:r w:rsidR="009819B3" w:rsidRPr="00DA4920">
        <w:rPr>
          <w:rFonts w:ascii="Times New Roman" w:hAnsi="Times New Roman"/>
        </w:rPr>
        <w:t xml:space="preserve">help to </w:t>
      </w:r>
      <w:r w:rsidR="0077469F" w:rsidRPr="00DA4920">
        <w:rPr>
          <w:rFonts w:ascii="Times New Roman" w:hAnsi="Times New Roman"/>
        </w:rPr>
        <w:t>clarify</w:t>
      </w:r>
      <w:r w:rsidRPr="00DA4920">
        <w:rPr>
          <w:rFonts w:ascii="Times New Roman" w:hAnsi="Times New Roman"/>
        </w:rPr>
        <w:t xml:space="preserve"> risk mechanism</w:t>
      </w:r>
      <w:r w:rsidR="009819B3" w:rsidRPr="00DA4920">
        <w:rPr>
          <w:rFonts w:ascii="Times New Roman" w:hAnsi="Times New Roman"/>
        </w:rPr>
        <w:t>s</w:t>
      </w:r>
      <w:r w:rsidRPr="00DA4920">
        <w:rPr>
          <w:rFonts w:ascii="Times New Roman" w:hAnsi="Times New Roman"/>
        </w:rPr>
        <w:t xml:space="preserve"> in the causal chain. And finally, a few may be amenable to subsampling for experiments or micro-trials to test the malleability of those mechanisms. </w:t>
      </w:r>
      <w:r w:rsidR="00AF38A0" w:rsidRPr="00DA4920">
        <w:rPr>
          <w:rFonts w:ascii="Times New Roman" w:hAnsi="Times New Roman"/>
        </w:rPr>
        <w:t xml:space="preserve">For example, considering </w:t>
      </w:r>
      <w:r w:rsidR="0053011D" w:rsidRPr="00DA4920">
        <w:rPr>
          <w:rFonts w:ascii="Times New Roman" w:hAnsi="Times New Roman"/>
        </w:rPr>
        <w:t>a possible</w:t>
      </w:r>
      <w:r w:rsidR="00AF38A0" w:rsidRPr="00DA4920">
        <w:rPr>
          <w:rFonts w:ascii="Times New Roman" w:hAnsi="Times New Roman"/>
        </w:rPr>
        <w:t xml:space="preserve"> pathway from </w:t>
      </w:r>
      <w:r w:rsidR="0053011D" w:rsidRPr="00DA4920">
        <w:rPr>
          <w:rFonts w:ascii="Times New Roman" w:hAnsi="Times New Roman"/>
        </w:rPr>
        <w:t xml:space="preserve">prospectively ascertained </w:t>
      </w:r>
      <w:r w:rsidR="00AF38A0" w:rsidRPr="00DA4920">
        <w:rPr>
          <w:rFonts w:ascii="Times New Roman" w:hAnsi="Times New Roman"/>
        </w:rPr>
        <w:t>ELA</w:t>
      </w:r>
      <w:r w:rsidR="0053011D" w:rsidRPr="00DA4920">
        <w:rPr>
          <w:rFonts w:ascii="Times New Roman" w:hAnsi="Times New Roman"/>
        </w:rPr>
        <w:t xml:space="preserve"> to insulin resistance in adulthood, a micro-trial might test whether standard treatment for insulin resistance is equally effective </w:t>
      </w:r>
      <w:r w:rsidR="00FA4333" w:rsidRPr="00DA4920">
        <w:rPr>
          <w:rFonts w:ascii="Times New Roman" w:hAnsi="Times New Roman"/>
        </w:rPr>
        <w:t xml:space="preserve">in </w:t>
      </w:r>
      <w:r w:rsidR="0053011D" w:rsidRPr="00DA4920">
        <w:rPr>
          <w:rFonts w:ascii="Times New Roman" w:hAnsi="Times New Roman"/>
        </w:rPr>
        <w:t>indiv</w:t>
      </w:r>
      <w:r w:rsidR="002B2C2F" w:rsidRPr="00DA4920">
        <w:rPr>
          <w:rFonts w:ascii="Times New Roman" w:hAnsi="Times New Roman"/>
        </w:rPr>
        <w:t>i</w:t>
      </w:r>
      <w:r w:rsidR="0053011D" w:rsidRPr="00DA4920">
        <w:rPr>
          <w:rFonts w:ascii="Times New Roman" w:hAnsi="Times New Roman"/>
        </w:rPr>
        <w:t xml:space="preserve">duals with and without a documented history of ELA. </w:t>
      </w:r>
      <w:r w:rsidR="00334B32" w:rsidRPr="00DA4920">
        <w:rPr>
          <w:rFonts w:ascii="Times New Roman" w:hAnsi="Times New Roman"/>
        </w:rPr>
        <w:t>Parallel work in existing adult samples</w:t>
      </w:r>
      <w:r w:rsidRPr="00DA4920">
        <w:rPr>
          <w:rFonts w:ascii="Times New Roman" w:hAnsi="Times New Roman"/>
        </w:rPr>
        <w:t xml:space="preserve"> </w:t>
      </w:r>
      <w:r w:rsidR="00334B32" w:rsidRPr="00DA4920">
        <w:rPr>
          <w:rFonts w:ascii="Times New Roman" w:hAnsi="Times New Roman"/>
        </w:rPr>
        <w:t xml:space="preserve">with retrospective </w:t>
      </w:r>
      <w:r w:rsidR="00334B32" w:rsidRPr="00DA4920">
        <w:rPr>
          <w:rFonts w:ascii="Times New Roman" w:hAnsi="Times New Roman"/>
        </w:rPr>
        <w:lastRenderedPageBreak/>
        <w:t>assessment will offer a triangulation of evidence, and/or help clarify the differential pathways by which prospectively and retrospectively assessed ELA predict adult health and identify potential intervention targets along these pathways.</w:t>
      </w:r>
      <w:r w:rsidRPr="00DA4920">
        <w:rPr>
          <w:rFonts w:ascii="Times New Roman" w:hAnsi="Times New Roman"/>
        </w:rPr>
        <w:t xml:space="preserve"> </w:t>
      </w:r>
    </w:p>
    <w:p w14:paraId="32D535E2" w14:textId="0DCDE81E" w:rsidR="00D11BD0" w:rsidRPr="004C6DA2" w:rsidRDefault="00276BF2" w:rsidP="00F13E1A">
      <w:pPr>
        <w:spacing w:line="480" w:lineRule="auto"/>
        <w:ind w:firstLine="720"/>
        <w:rPr>
          <w:rFonts w:ascii="Times New Roman" w:hAnsi="Times New Roman"/>
        </w:rPr>
      </w:pPr>
      <w:r w:rsidRPr="004C6DA2">
        <w:rPr>
          <w:rStyle w:val="Heading3Char"/>
          <w:rFonts w:ascii="Times New Roman" w:hAnsi="Times New Roman"/>
        </w:rPr>
        <w:t>Defining targets</w:t>
      </w:r>
      <w:r w:rsidR="00777E95" w:rsidRPr="004C6DA2">
        <w:rPr>
          <w:rStyle w:val="Heading3Char"/>
          <w:rFonts w:ascii="Times New Roman" w:hAnsi="Times New Roman"/>
        </w:rPr>
        <w:t>.</w:t>
      </w:r>
      <w:r w:rsidR="00777E95" w:rsidRPr="004C6DA2">
        <w:rPr>
          <w:rStyle w:val="Heading3Char"/>
          <w:rFonts w:ascii="Times New Roman" w:hAnsi="Times New Roman"/>
          <w:i w:val="0"/>
        </w:rPr>
        <w:t xml:space="preserve"> </w:t>
      </w:r>
      <w:r w:rsidR="00457D9A" w:rsidRPr="004C6DA2">
        <w:rPr>
          <w:rFonts w:ascii="Times New Roman" w:hAnsi="Times New Roman"/>
        </w:rPr>
        <w:t>As noted</w:t>
      </w:r>
      <w:r w:rsidR="00EE13BB" w:rsidRPr="004C6DA2">
        <w:rPr>
          <w:rFonts w:ascii="Times New Roman" w:hAnsi="Times New Roman"/>
        </w:rPr>
        <w:t>,</w:t>
      </w:r>
      <w:r w:rsidR="00457D9A" w:rsidRPr="004C6DA2">
        <w:rPr>
          <w:rFonts w:ascii="Times New Roman" w:hAnsi="Times New Roman"/>
        </w:rPr>
        <w:t xml:space="preserve"> Power and Hertzman </w:t>
      </w:r>
      <w:r w:rsidR="00EE13BB" w:rsidRPr="004C6DA2">
        <w:rPr>
          <w:rFonts w:ascii="Times New Roman" w:hAnsi="Times New Roman"/>
        </w:rPr>
        <w:t>distinguished between</w:t>
      </w:r>
      <w:r w:rsidR="00457D9A" w:rsidRPr="004C6DA2">
        <w:rPr>
          <w:rFonts w:ascii="Times New Roman" w:hAnsi="Times New Roman"/>
        </w:rPr>
        <w:t xml:space="preserve"> critical period (“laten</w:t>
      </w:r>
      <w:r w:rsidR="00EE13BB" w:rsidRPr="004C6DA2">
        <w:rPr>
          <w:rFonts w:ascii="Times New Roman" w:hAnsi="Times New Roman"/>
        </w:rPr>
        <w:t xml:space="preserve">cy” in their terms) and pathway </w:t>
      </w:r>
      <w:r w:rsidR="00457D9A" w:rsidRPr="004C6DA2">
        <w:rPr>
          <w:rFonts w:ascii="Times New Roman" w:hAnsi="Times New Roman"/>
        </w:rPr>
        <w:t xml:space="preserve">models </w:t>
      </w:r>
      <w:r w:rsidR="00EE13BB" w:rsidRPr="004C6DA2">
        <w:rPr>
          <w:rFonts w:ascii="Times New Roman" w:hAnsi="Times New Roman"/>
        </w:rPr>
        <w:t xml:space="preserve">to helps </w:t>
      </w:r>
      <w:r w:rsidR="00457D9A" w:rsidRPr="004C6DA2">
        <w:rPr>
          <w:rFonts w:ascii="Times New Roman" w:hAnsi="Times New Roman"/>
        </w:rPr>
        <w:t xml:space="preserve">define </w:t>
      </w:r>
      <w:r w:rsidR="00EE13BB" w:rsidRPr="004C6DA2">
        <w:rPr>
          <w:rFonts w:ascii="Times New Roman" w:hAnsi="Times New Roman"/>
        </w:rPr>
        <w:t>prevention strategies</w:t>
      </w:r>
      <w:r w:rsidR="00457D9A" w:rsidRPr="004C6DA2">
        <w:rPr>
          <w:rFonts w:ascii="Times New Roman" w:hAnsi="Times New Roman"/>
        </w:rPr>
        <w:t xml:space="preserve">. </w:t>
      </w:r>
    </w:p>
    <w:p w14:paraId="2AB6AB6C" w14:textId="4C0CFCAF" w:rsidR="00B13B84" w:rsidRPr="00DA4920" w:rsidRDefault="00EB0EDA" w:rsidP="00EB0EDA">
      <w:pPr>
        <w:spacing w:line="480" w:lineRule="auto"/>
        <w:ind w:firstLine="720"/>
        <w:rPr>
          <w:rFonts w:ascii="Times New Roman" w:hAnsi="Times New Roman"/>
        </w:rPr>
      </w:pPr>
      <w:r w:rsidRPr="004C6DA2">
        <w:rPr>
          <w:rStyle w:val="Heading4Char"/>
          <w:rFonts w:ascii="Times New Roman" w:hAnsi="Times New Roman" w:cs="Times New Roman"/>
          <w:color w:val="auto"/>
        </w:rPr>
        <w:t xml:space="preserve">1) </w:t>
      </w:r>
      <w:r w:rsidR="009E235D" w:rsidRPr="004C6DA2">
        <w:rPr>
          <w:rStyle w:val="Heading4Char"/>
          <w:rFonts w:ascii="Times New Roman" w:hAnsi="Times New Roman" w:cs="Times New Roman"/>
          <w:color w:val="auto"/>
        </w:rPr>
        <w:t xml:space="preserve">Critical period </w:t>
      </w:r>
      <w:r w:rsidR="00986413" w:rsidRPr="004C6DA2">
        <w:rPr>
          <w:rStyle w:val="Heading4Char"/>
          <w:rFonts w:ascii="Times New Roman" w:hAnsi="Times New Roman" w:cs="Times New Roman"/>
          <w:color w:val="auto"/>
        </w:rPr>
        <w:t>models</w:t>
      </w:r>
      <w:r w:rsidR="00986413" w:rsidRPr="00DA4920">
        <w:rPr>
          <w:rStyle w:val="Heading4Char"/>
          <w:rFonts w:ascii="Times New Roman" w:hAnsi="Times New Roman" w:cs="Times New Roman"/>
        </w:rPr>
        <w:t>.</w:t>
      </w:r>
      <w:r w:rsidR="00B8731F" w:rsidRPr="00DA4920">
        <w:rPr>
          <w:rFonts w:ascii="Times New Roman" w:hAnsi="Times New Roman"/>
        </w:rPr>
        <w:t xml:space="preserve"> </w:t>
      </w:r>
      <w:r w:rsidR="004F118C" w:rsidRPr="00DA4920">
        <w:rPr>
          <w:rFonts w:ascii="Times New Roman" w:hAnsi="Times New Roman"/>
        </w:rPr>
        <w:t xml:space="preserve">We </w:t>
      </w:r>
      <w:r w:rsidR="009445AE" w:rsidRPr="00DA4920">
        <w:rPr>
          <w:rFonts w:ascii="Times New Roman" w:hAnsi="Times New Roman"/>
        </w:rPr>
        <w:t xml:space="preserve">are gaining insight into </w:t>
      </w:r>
      <w:r w:rsidR="00CD465B" w:rsidRPr="00DA4920">
        <w:rPr>
          <w:rFonts w:ascii="Times New Roman" w:hAnsi="Times New Roman"/>
        </w:rPr>
        <w:t>mechanisms of neural plasticity</w:t>
      </w:r>
      <w:r w:rsidR="00D33F2F" w:rsidRPr="00DA4920">
        <w:rPr>
          <w:rFonts w:ascii="Times New Roman" w:hAnsi="Times New Roman"/>
        </w:rPr>
        <w:t xml:space="preserve"> </w:t>
      </w:r>
      <w:r w:rsidR="009445AE" w:rsidRPr="00DA4920">
        <w:rPr>
          <w:rFonts w:ascii="Times New Roman" w:hAnsi="Times New Roman"/>
        </w:rPr>
        <w:t>that explain why</w:t>
      </w:r>
      <w:r w:rsidR="009E73A6" w:rsidRPr="00DA4920">
        <w:rPr>
          <w:rFonts w:ascii="Times New Roman" w:hAnsi="Times New Roman"/>
        </w:rPr>
        <w:t xml:space="preserve"> </w:t>
      </w:r>
      <w:r w:rsidR="0084600C" w:rsidRPr="00DA4920">
        <w:rPr>
          <w:rFonts w:ascii="Times New Roman" w:hAnsi="Times New Roman"/>
        </w:rPr>
        <w:t xml:space="preserve">some adversities </w:t>
      </w:r>
      <w:r w:rsidR="009445AE" w:rsidRPr="00DA4920">
        <w:rPr>
          <w:rFonts w:ascii="Times New Roman" w:hAnsi="Times New Roman"/>
        </w:rPr>
        <w:t>in early life ha</w:t>
      </w:r>
      <w:r w:rsidR="0084600C" w:rsidRPr="00DA4920">
        <w:rPr>
          <w:rFonts w:ascii="Times New Roman" w:hAnsi="Times New Roman"/>
        </w:rPr>
        <w:t>ve</w:t>
      </w:r>
      <w:r w:rsidR="009445AE" w:rsidRPr="00DA4920">
        <w:rPr>
          <w:rFonts w:ascii="Times New Roman" w:hAnsi="Times New Roman"/>
        </w:rPr>
        <w:t xml:space="preserve"> such a profound impact across the life span</w:t>
      </w:r>
      <w:r w:rsidR="00411636" w:rsidRPr="00DA4920">
        <w:rPr>
          <w:rFonts w:ascii="Times New Roman" w:hAnsi="Times New Roman"/>
        </w:rPr>
        <w:t>. These insights also</w:t>
      </w:r>
      <w:r w:rsidR="00CD465B" w:rsidRPr="00DA4920">
        <w:rPr>
          <w:rFonts w:ascii="Times New Roman" w:hAnsi="Times New Roman"/>
        </w:rPr>
        <w:t xml:space="preserve"> hold potential for enhancing </w:t>
      </w:r>
      <w:r w:rsidR="009445AE" w:rsidRPr="00DA4920">
        <w:rPr>
          <w:rFonts w:ascii="Times New Roman" w:hAnsi="Times New Roman"/>
        </w:rPr>
        <w:t>the effectiveness</w:t>
      </w:r>
      <w:r w:rsidR="00080D25" w:rsidRPr="00DA4920">
        <w:rPr>
          <w:rFonts w:ascii="Times New Roman" w:hAnsi="Times New Roman"/>
        </w:rPr>
        <w:t xml:space="preserve"> of interventions a</w:t>
      </w:r>
      <w:r w:rsidR="009445AE" w:rsidRPr="00DA4920">
        <w:rPr>
          <w:rFonts w:ascii="Times New Roman" w:hAnsi="Times New Roman"/>
        </w:rPr>
        <w:t>t</w:t>
      </w:r>
      <w:r w:rsidR="00080D25" w:rsidRPr="00DA4920">
        <w:rPr>
          <w:rFonts w:ascii="Times New Roman" w:hAnsi="Times New Roman"/>
        </w:rPr>
        <w:t xml:space="preserve"> </w:t>
      </w:r>
      <w:r w:rsidR="009445AE" w:rsidRPr="00DA4920">
        <w:rPr>
          <w:rFonts w:ascii="Times New Roman" w:hAnsi="Times New Roman"/>
        </w:rPr>
        <w:t xml:space="preserve">midlife. </w:t>
      </w:r>
      <w:r w:rsidR="00BA674E" w:rsidRPr="00DA4920">
        <w:rPr>
          <w:rFonts w:ascii="Times New Roman" w:hAnsi="Times New Roman"/>
        </w:rPr>
        <w:t>Described in detail elsewhere</w:t>
      </w:r>
      <w:r w:rsidR="00CB1F83"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XZXJrZXI8L0F1dGhvcj48WWVhcj4yMDE1PC9ZZWFyPjxS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XZXJrZXI8L0F1dGhvcj48WWVhcj4yMDE1PC9ZZWFyPjxS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Bavelier, Levi, Li, Dan, &amp; Hensch, 2010; Werker &amp; Hensch, 2015)</w:t>
      </w:r>
      <w:r w:rsidR="00C86BF0" w:rsidRPr="00DA4920">
        <w:rPr>
          <w:rFonts w:ascii="Times New Roman" w:hAnsi="Times New Roman"/>
        </w:rPr>
        <w:fldChar w:fldCharType="end"/>
      </w:r>
      <w:r w:rsidR="001757FF" w:rsidRPr="00DA4920">
        <w:rPr>
          <w:rFonts w:ascii="Times New Roman" w:hAnsi="Times New Roman"/>
        </w:rPr>
        <w:t xml:space="preserve">, </w:t>
      </w:r>
      <w:r w:rsidR="00CB1F83" w:rsidRPr="00DA4920">
        <w:rPr>
          <w:rFonts w:ascii="Times New Roman" w:hAnsi="Times New Roman"/>
        </w:rPr>
        <w:t xml:space="preserve">molecular brakes control </w:t>
      </w:r>
      <w:r w:rsidR="001757FF" w:rsidRPr="00DA4920">
        <w:rPr>
          <w:rFonts w:ascii="Times New Roman" w:hAnsi="Times New Roman"/>
        </w:rPr>
        <w:t>both the onset and termination of critical periods</w:t>
      </w:r>
      <w:r w:rsidR="00746362" w:rsidRPr="00DA4920">
        <w:rPr>
          <w:rFonts w:ascii="Times New Roman" w:hAnsi="Times New Roman"/>
        </w:rPr>
        <w:t xml:space="preserve"> of openness to the environment</w:t>
      </w:r>
      <w:r w:rsidR="001757FF" w:rsidRPr="00DA4920">
        <w:rPr>
          <w:rFonts w:ascii="Times New Roman" w:hAnsi="Times New Roman"/>
        </w:rPr>
        <w:t xml:space="preserve"> by their action on gabaergic parvalbu</w:t>
      </w:r>
      <w:r w:rsidR="00746362" w:rsidRPr="00DA4920">
        <w:rPr>
          <w:rFonts w:ascii="Times New Roman" w:hAnsi="Times New Roman"/>
        </w:rPr>
        <w:t>min cells that—in response to triggers that are now well characterized--</w:t>
      </w:r>
      <w:r w:rsidR="001757FF" w:rsidRPr="00DA4920">
        <w:rPr>
          <w:rFonts w:ascii="Times New Roman" w:hAnsi="Times New Roman"/>
        </w:rPr>
        <w:t>facilitate neural growth and organization and</w:t>
      </w:r>
      <w:r w:rsidR="009F7467" w:rsidRPr="00DA4920">
        <w:rPr>
          <w:rFonts w:ascii="Times New Roman" w:hAnsi="Times New Roman"/>
        </w:rPr>
        <w:t>,</w:t>
      </w:r>
      <w:r w:rsidR="001757FF" w:rsidRPr="00DA4920">
        <w:rPr>
          <w:rFonts w:ascii="Times New Roman" w:hAnsi="Times New Roman"/>
        </w:rPr>
        <w:t xml:space="preserve"> when inhibited</w:t>
      </w:r>
      <w:r w:rsidR="009F7467" w:rsidRPr="00DA4920">
        <w:rPr>
          <w:rFonts w:ascii="Times New Roman" w:hAnsi="Times New Roman"/>
        </w:rPr>
        <w:t>,</w:t>
      </w:r>
      <w:r w:rsidR="001757FF" w:rsidRPr="00DA4920">
        <w:rPr>
          <w:rFonts w:ascii="Times New Roman" w:hAnsi="Times New Roman"/>
        </w:rPr>
        <w:t xml:space="preserve"> freeze that development. Thus, stimuli during the critical period can have a lasting impact on brain organization and function. </w:t>
      </w:r>
      <w:r w:rsidR="009F7467" w:rsidRPr="00DA4920">
        <w:rPr>
          <w:rFonts w:ascii="Times New Roman" w:hAnsi="Times New Roman"/>
        </w:rPr>
        <w:t>A</w:t>
      </w:r>
      <w:r w:rsidR="001757FF" w:rsidRPr="00DA4920">
        <w:rPr>
          <w:rFonts w:ascii="Times New Roman" w:hAnsi="Times New Roman"/>
        </w:rPr>
        <w:t xml:space="preserve"> range of interventions </w:t>
      </w:r>
      <w:r w:rsidR="009F7467" w:rsidRPr="00DA4920">
        <w:rPr>
          <w:rFonts w:ascii="Times New Roman" w:hAnsi="Times New Roman"/>
        </w:rPr>
        <w:t>may</w:t>
      </w:r>
      <w:r w:rsidR="001757FF" w:rsidRPr="00DA4920">
        <w:rPr>
          <w:rFonts w:ascii="Times New Roman" w:hAnsi="Times New Roman"/>
        </w:rPr>
        <w:t xml:space="preserve"> reopen </w:t>
      </w:r>
      <w:r w:rsidR="009F7467" w:rsidRPr="00DA4920">
        <w:rPr>
          <w:rFonts w:ascii="Times New Roman" w:hAnsi="Times New Roman"/>
        </w:rPr>
        <w:t>windows of plasticity</w:t>
      </w:r>
      <w:r w:rsidR="001757FF" w:rsidRPr="00DA4920">
        <w:rPr>
          <w:rFonts w:ascii="Times New Roman" w:hAnsi="Times New Roman"/>
        </w:rPr>
        <w:t xml:space="preserve"> and, potentially, correct deficits stemming from </w:t>
      </w:r>
      <w:r w:rsidR="009F7467" w:rsidRPr="00DA4920">
        <w:rPr>
          <w:rFonts w:ascii="Times New Roman" w:hAnsi="Times New Roman"/>
        </w:rPr>
        <w:t>ELAs</w:t>
      </w:r>
      <w:r w:rsidR="001757FF" w:rsidRPr="00DA4920">
        <w:rPr>
          <w:rFonts w:ascii="Times New Roman" w:hAnsi="Times New Roman"/>
        </w:rPr>
        <w:t xml:space="preserve">. </w:t>
      </w:r>
      <w:r w:rsidR="00CD465B" w:rsidRPr="00DA4920">
        <w:rPr>
          <w:rFonts w:ascii="Times New Roman" w:hAnsi="Times New Roman"/>
        </w:rPr>
        <w:t>R</w:t>
      </w:r>
      <w:r w:rsidR="001757FF" w:rsidRPr="00DA4920">
        <w:rPr>
          <w:rFonts w:ascii="Times New Roman" w:hAnsi="Times New Roman"/>
        </w:rPr>
        <w:t xml:space="preserve">ecent </w:t>
      </w:r>
      <w:r w:rsidR="00006827" w:rsidRPr="00DA4920">
        <w:rPr>
          <w:rFonts w:ascii="Times New Roman" w:hAnsi="Times New Roman"/>
        </w:rPr>
        <w:t xml:space="preserve">studies </w:t>
      </w:r>
      <w:r w:rsidR="00B13B84" w:rsidRPr="00DA4920">
        <w:rPr>
          <w:rFonts w:ascii="Times New Roman" w:hAnsi="Times New Roman"/>
        </w:rPr>
        <w:t>in</w:t>
      </w:r>
      <w:r w:rsidR="00006827" w:rsidRPr="00DA4920">
        <w:rPr>
          <w:rFonts w:ascii="Times New Roman" w:hAnsi="Times New Roman"/>
        </w:rPr>
        <w:t xml:space="preserve"> mice</w:t>
      </w:r>
      <w:r w:rsidR="001757FF" w:rsidRPr="00DA4920">
        <w:rPr>
          <w:rFonts w:ascii="Times New Roman" w:hAnsi="Times New Roman"/>
        </w:rPr>
        <w:t xml:space="preserve"> </w:t>
      </w:r>
      <w:r w:rsidR="00CD465B" w:rsidRPr="00DA4920">
        <w:rPr>
          <w:rFonts w:ascii="Times New Roman" w:hAnsi="Times New Roman"/>
        </w:rPr>
        <w:t xml:space="preserve">demonstrate </w:t>
      </w:r>
      <w:r w:rsidR="001757FF" w:rsidRPr="00DA4920">
        <w:rPr>
          <w:rFonts w:ascii="Times New Roman" w:hAnsi="Times New Roman"/>
        </w:rPr>
        <w:t>the role</w:t>
      </w:r>
      <w:r w:rsidR="00006827" w:rsidRPr="00DA4920">
        <w:rPr>
          <w:rFonts w:ascii="Times New Roman" w:hAnsi="Times New Roman"/>
        </w:rPr>
        <w:t xml:space="preserve"> of locomotion in restoring plasticity to the</w:t>
      </w:r>
      <w:r w:rsidR="00B13B84" w:rsidRPr="00DA4920">
        <w:rPr>
          <w:rFonts w:ascii="Times New Roman" w:hAnsi="Times New Roman"/>
        </w:rPr>
        <w:t xml:space="preserve"> cortex</w:t>
      </w:r>
      <w:r w:rsidR="00006827" w:rsidRPr="00DA4920">
        <w:rPr>
          <w:rFonts w:ascii="Times New Roman" w:hAnsi="Times New Roman"/>
        </w:rPr>
        <w:t xml:space="preserve"> thr</w:t>
      </w:r>
      <w:r w:rsidR="00B459F7" w:rsidRPr="00DA4920">
        <w:rPr>
          <w:rFonts w:ascii="Times New Roman" w:hAnsi="Times New Roman"/>
        </w:rPr>
        <w:t>ough molecular mechanism</w:t>
      </w:r>
      <w:r w:rsidR="009F7467" w:rsidRPr="00DA4920">
        <w:rPr>
          <w:rFonts w:ascii="Times New Roman" w:hAnsi="Times New Roman"/>
        </w:rPr>
        <w:t>s</w:t>
      </w:r>
      <w:r w:rsidR="00006827" w:rsidRPr="00DA4920">
        <w:rPr>
          <w:rFonts w:ascii="Times New Roman" w:hAnsi="Times New Roman"/>
        </w:rPr>
        <w:t xml:space="preserve"> that block the braking action on cortical sens</w:t>
      </w:r>
      <w:r w:rsidR="00682ECE" w:rsidRPr="00DA4920">
        <w:rPr>
          <w:rFonts w:ascii="Times New Roman" w:hAnsi="Times New Roman"/>
        </w:rPr>
        <w:t>i</w:t>
      </w:r>
      <w:r w:rsidR="00006827" w:rsidRPr="00DA4920">
        <w:rPr>
          <w:rFonts w:ascii="Times New Roman" w:hAnsi="Times New Roman"/>
        </w:rPr>
        <w:t>tiv</w:t>
      </w:r>
      <w:r w:rsidR="00682ECE" w:rsidRPr="00DA4920">
        <w:rPr>
          <w:rFonts w:ascii="Times New Roman" w:hAnsi="Times New Roman"/>
        </w:rPr>
        <w:t>i</w:t>
      </w:r>
      <w:r w:rsidR="00006827" w:rsidRPr="00DA4920">
        <w:rPr>
          <w:rFonts w:ascii="Times New Roman" w:hAnsi="Times New Roman"/>
        </w:rPr>
        <w:t xml:space="preserve">ty, likely through direct action on the parvalbumin cell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Stryker&lt;/Author&gt;&lt;Year&gt;2014&lt;/Year&gt;&lt;RecNum&gt;112467&lt;/RecNum&gt;&lt;DisplayText&gt;(Stryker, 2014)&lt;/DisplayText&gt;&lt;record&gt;&lt;rec-number&gt;112467&lt;/rec-number&gt;&lt;foreign-keys&gt;&lt;key app="EN" db-id="2pwxxvadl9ad9ueaetr5d2t8zrvft22aa25a" timestamp="1499851019"&gt;112467&lt;/key&gt;&lt;/foreign-keys&gt;&lt;ref-type name="Journal Article"&gt;17&lt;/ref-type&gt;&lt;contributors&gt;&lt;authors&gt;&lt;author&gt;Stryker, Michael P.&lt;/author&gt;&lt;/authors&gt;&lt;/contributors&gt;&lt;titles&gt;&lt;title&gt;A Neural Circuit That Controls Cortical State, Plasticity, and the Gain of Sensory Responses in Mouse&lt;/title&gt;&lt;secondary-title&gt;Cold Spring Harbor Symposia on Quantitative Biology&lt;/secondary-title&gt;&lt;/titles&gt;&lt;periodical&gt;&lt;full-title&gt;Cold Spring Harbor Symposia on Quantitative Biology&lt;/full-title&gt;&lt;/periodical&gt;&lt;pages&gt;1-9&lt;/pages&gt;&lt;volume&gt;79&lt;/volume&gt;&lt;dates&gt;&lt;year&gt;2014&lt;/year&gt;&lt;/dates&gt;&lt;publisher&gt;Biological Laboratory&lt;/publisher&gt;&lt;isbn&gt;0091-7451&lt;/isbn&gt;&lt;urls&gt;&lt;/urls&gt;&lt;electronic-resource-num&gt;10.1101/sqb.2014.79.024927&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Stryker, 2014)</w:t>
      </w:r>
      <w:r w:rsidR="00C86BF0" w:rsidRPr="00DA4920">
        <w:rPr>
          <w:rFonts w:ascii="Times New Roman" w:hAnsi="Times New Roman"/>
        </w:rPr>
        <w:fldChar w:fldCharType="end"/>
      </w:r>
      <w:r w:rsidR="00682ECE" w:rsidRPr="00DA4920">
        <w:rPr>
          <w:rFonts w:ascii="Times New Roman" w:hAnsi="Times New Roman"/>
        </w:rPr>
        <w:t>. While molecular mechanis</w:t>
      </w:r>
      <w:r w:rsidR="00B459F7" w:rsidRPr="00DA4920">
        <w:rPr>
          <w:rFonts w:ascii="Times New Roman" w:hAnsi="Times New Roman"/>
        </w:rPr>
        <w:t>ms have not been clearly delinea</w:t>
      </w:r>
      <w:r w:rsidR="00682ECE" w:rsidRPr="00DA4920">
        <w:rPr>
          <w:rFonts w:ascii="Times New Roman" w:hAnsi="Times New Roman"/>
        </w:rPr>
        <w:t xml:space="preserve">ted, a broad range of evidence suggests </w:t>
      </w:r>
      <w:r w:rsidR="00D87B60" w:rsidRPr="00DA4920">
        <w:rPr>
          <w:rFonts w:ascii="Times New Roman" w:hAnsi="Times New Roman"/>
        </w:rPr>
        <w:t xml:space="preserve">that </w:t>
      </w:r>
      <w:r w:rsidR="00682ECE" w:rsidRPr="00DA4920">
        <w:rPr>
          <w:rFonts w:ascii="Times New Roman" w:hAnsi="Times New Roman"/>
        </w:rPr>
        <w:t xml:space="preserve">exercise can restore </w:t>
      </w:r>
      <w:r w:rsidR="00C469EB" w:rsidRPr="00DA4920">
        <w:rPr>
          <w:rFonts w:ascii="Times New Roman" w:hAnsi="Times New Roman"/>
        </w:rPr>
        <w:t xml:space="preserve">cognitive function </w:t>
      </w:r>
      <w:r w:rsidR="00D87B60" w:rsidRPr="00DA4920">
        <w:rPr>
          <w:rFonts w:ascii="Times New Roman" w:hAnsi="Times New Roman"/>
        </w:rPr>
        <w:t xml:space="preserve">in </w:t>
      </w:r>
      <w:r w:rsidR="00777E95" w:rsidRPr="00DA4920">
        <w:rPr>
          <w:rFonts w:ascii="Times New Roman" w:hAnsi="Times New Roman"/>
        </w:rPr>
        <w:t xml:space="preserve">sedentary </w:t>
      </w:r>
      <w:r w:rsidR="00D87B60" w:rsidRPr="00DA4920">
        <w:rPr>
          <w:rFonts w:ascii="Times New Roman" w:hAnsi="Times New Roman"/>
        </w:rPr>
        <w:t xml:space="preserve">older adults </w:t>
      </w:r>
      <w:r w:rsidR="00C469EB" w:rsidRPr="00DA4920">
        <w:rPr>
          <w:rFonts w:ascii="Times New Roman" w:hAnsi="Times New Roman"/>
        </w:rPr>
        <w:t>through stimulation of increased BDNF</w:t>
      </w:r>
      <w:r w:rsidR="00EC3143"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Fcmlja3NvbjwvQXV0aG9yPjxZZWFyPjIwMTE8L1llYXI+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b2YgdGhlIE5hdGlvbmFsIEFjYWRlbXkgb2YgU2NpZW5jZXMgb2YgdGhlIFVu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Fcmlja3NvbjwvQXV0aG9yPjxZZWFyPjIwMTE8L1llYXI+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wvcGVyaW9kaWNhbD48YWx0LXBlcmlvZGljYWw+PGZ1bGwtdGl0bGU+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Erickson et al., 2011)</w:t>
      </w:r>
      <w:r w:rsidR="00C86BF0" w:rsidRPr="00DA4920">
        <w:rPr>
          <w:rFonts w:ascii="Times New Roman" w:hAnsi="Times New Roman"/>
        </w:rPr>
        <w:fldChar w:fldCharType="end"/>
      </w:r>
      <w:r w:rsidR="00C469EB" w:rsidRPr="00DA4920">
        <w:rPr>
          <w:rFonts w:ascii="Times New Roman" w:hAnsi="Times New Roman"/>
        </w:rPr>
        <w:t xml:space="preserve">, a protein that can induce </w:t>
      </w:r>
      <w:r w:rsidR="00CD465B" w:rsidRPr="00DA4920">
        <w:rPr>
          <w:rFonts w:ascii="Times New Roman" w:hAnsi="Times New Roman"/>
        </w:rPr>
        <w:t>neuroplasticity</w:t>
      </w:r>
      <w:r w:rsidR="00C469EB" w:rsidRPr="00DA4920">
        <w:rPr>
          <w:rFonts w:ascii="Times New Roman" w:hAnsi="Times New Roman"/>
        </w:rPr>
        <w:t xml:space="preserve"> through action on parvalbumin cells,</w:t>
      </w:r>
      <w:r w:rsidR="00B459F7" w:rsidRPr="00DA4920">
        <w:rPr>
          <w:rFonts w:ascii="Times New Roman" w:hAnsi="Times New Roman"/>
        </w:rPr>
        <w:t xml:space="preserve"> and regrowth of brain structures</w:t>
      </w:r>
      <w:r w:rsidR="00C469EB" w:rsidRPr="00DA4920">
        <w:rPr>
          <w:rFonts w:ascii="Times New Roman" w:hAnsi="Times New Roman"/>
        </w:rPr>
        <w:t>—such as the hippocampus—that ordinarily shrink with age</w:t>
      </w:r>
      <w:r w:rsidR="00B459F7" w:rsidRPr="00DA4920">
        <w:rPr>
          <w:rFonts w:ascii="Times New Roman" w:hAnsi="Times New Roman"/>
        </w:rPr>
        <w:t xml:space="preserve">. </w:t>
      </w:r>
      <w:r w:rsidR="00D87B60" w:rsidRPr="00DA4920">
        <w:rPr>
          <w:rFonts w:ascii="Times New Roman" w:hAnsi="Times New Roman"/>
        </w:rPr>
        <w:t>Exercise also improves mood and cardiovascular and metabolic health, suggesting broad-ranging benefits.</w:t>
      </w:r>
      <w:r w:rsidR="00B459F7" w:rsidRPr="00DA4920">
        <w:rPr>
          <w:rFonts w:ascii="Times New Roman" w:hAnsi="Times New Roman"/>
        </w:rPr>
        <w:t xml:space="preserve"> </w:t>
      </w:r>
      <w:r w:rsidR="000A373B" w:rsidRPr="00DA4920">
        <w:rPr>
          <w:rFonts w:ascii="Times New Roman" w:hAnsi="Times New Roman"/>
        </w:rPr>
        <w:t xml:space="preserve">More recently, research has explored </w:t>
      </w:r>
      <w:r w:rsidR="000A373B" w:rsidRPr="00DA4920">
        <w:rPr>
          <w:rFonts w:ascii="Times New Roman" w:hAnsi="Times New Roman"/>
        </w:rPr>
        <w:lastRenderedPageBreak/>
        <w:t>the effectiv</w:t>
      </w:r>
      <w:r w:rsidR="00ED125B" w:rsidRPr="00DA4920">
        <w:rPr>
          <w:rFonts w:ascii="Times New Roman" w:hAnsi="Times New Roman"/>
        </w:rPr>
        <w:t>e</w:t>
      </w:r>
      <w:r w:rsidR="000A373B" w:rsidRPr="00DA4920">
        <w:rPr>
          <w:rFonts w:ascii="Times New Roman" w:hAnsi="Times New Roman"/>
        </w:rPr>
        <w:t>ness of neurofeedback, a procedure</w:t>
      </w:r>
      <w:r w:rsidR="000D7D6A" w:rsidRPr="00DA4920">
        <w:rPr>
          <w:rFonts w:ascii="Times New Roman" w:hAnsi="Times New Roman"/>
        </w:rPr>
        <w:t xml:space="preserve"> where subjects learn how to </w:t>
      </w:r>
      <w:r w:rsidR="003E66A4" w:rsidRPr="00DA4920">
        <w:rPr>
          <w:rFonts w:ascii="Times New Roman" w:hAnsi="Times New Roman"/>
        </w:rPr>
        <w:t>self-</w:t>
      </w:r>
      <w:r w:rsidR="000D7D6A" w:rsidRPr="00DA4920">
        <w:rPr>
          <w:rFonts w:ascii="Times New Roman" w:hAnsi="Times New Roman"/>
        </w:rPr>
        <w:t>activate specific brain</w:t>
      </w:r>
      <w:r w:rsidR="003E66A4" w:rsidRPr="00DA4920">
        <w:rPr>
          <w:rFonts w:ascii="Times New Roman" w:hAnsi="Times New Roman"/>
        </w:rPr>
        <w:t xml:space="preserve"> regions</w:t>
      </w:r>
      <w:r w:rsidR="006E0BBD" w:rsidRPr="00DA4920">
        <w:rPr>
          <w:rFonts w:ascii="Times New Roman" w:hAnsi="Times New Roman"/>
        </w:rPr>
        <w:t xml:space="preserve">. </w:t>
      </w:r>
      <w:r w:rsidR="003E66A4" w:rsidRPr="00DA4920">
        <w:rPr>
          <w:rFonts w:ascii="Times New Roman" w:hAnsi="Times New Roman"/>
        </w:rPr>
        <w:t xml:space="preserve">Under normal circumstances, activation </w:t>
      </w:r>
      <w:r w:rsidR="006E0BBD" w:rsidRPr="00DA4920">
        <w:rPr>
          <w:rFonts w:ascii="Times New Roman" w:hAnsi="Times New Roman"/>
        </w:rPr>
        <w:t>of the ventral tegmental area enhance</w:t>
      </w:r>
      <w:r w:rsidR="00ED125B" w:rsidRPr="00DA4920">
        <w:rPr>
          <w:rFonts w:ascii="Times New Roman" w:hAnsi="Times New Roman"/>
        </w:rPr>
        <w:t>s</w:t>
      </w:r>
      <w:r w:rsidR="006E0BBD" w:rsidRPr="00DA4920">
        <w:rPr>
          <w:rFonts w:ascii="Times New Roman" w:hAnsi="Times New Roman"/>
        </w:rPr>
        <w:t xml:space="preserve"> hippocampal function and memory for more complex relationships</w:t>
      </w:r>
      <w:r w:rsidR="00EE13BB" w:rsidRPr="00DA4920">
        <w:rPr>
          <w:rFonts w:ascii="Times New Roman" w:hAnsi="Times New Roman"/>
        </w:rPr>
        <w:t xml:space="preserve"> </w:t>
      </w:r>
      <w:r w:rsidR="00ED125B" w:rsidRPr="00DA4920">
        <w:rPr>
          <w:rFonts w:ascii="Times New Roman" w:hAnsi="Times New Roman"/>
        </w:rPr>
        <w:t xml:space="preserve">and context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Murty&lt;/Author&gt;&lt;Year&gt;2017&lt;/Year&gt;&lt;RecNum&gt;112258&lt;/RecNum&gt;&lt;DisplayText&gt;(Murty &amp;amp; Adcock, 2017)&lt;/DisplayText&gt;&lt;record&gt;&lt;rec-number&gt;112258&lt;/rec-number&gt;&lt;foreign-keys&gt;&lt;key app="EN" db-id="2pwxxvadl9ad9ueaetr5d2t8zrvft22aa25a" timestamp="1494959762"&gt;112258&lt;/key&gt;&lt;/foreign-keys&gt;&lt;ref-type name="Book Section"&gt;5&lt;/ref-type&gt;&lt;contributors&gt;&lt;authors&gt;&lt;author&gt;Murty, Vishnu P&lt;/author&gt;&lt;author&gt;Adcock, R Alison&lt;/author&gt;&lt;/authors&gt;&lt;/contributors&gt;&lt;titles&gt;&lt;title&gt;Distinct Medial Temporal Lobe Network States as Neural Contexts for Motivated Memory Formation&lt;/title&gt;&lt;secondary-title&gt;The Hippocampus from Cells to Systems&lt;/secondary-title&gt;&lt;/titles&gt;&lt;pages&gt;467-501&lt;/pages&gt;&lt;dates&gt;&lt;year&gt;2017&lt;/year&gt;&lt;/dates&gt;&lt;publisher&gt;Springer&lt;/publisher&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Murty &amp; Adcock, 2017)</w:t>
      </w:r>
      <w:r w:rsidR="00C86BF0" w:rsidRPr="00DA4920">
        <w:rPr>
          <w:rFonts w:ascii="Times New Roman" w:hAnsi="Times New Roman"/>
        </w:rPr>
        <w:fldChar w:fldCharType="end"/>
      </w:r>
      <w:r w:rsidR="006E0BBD" w:rsidRPr="00DA4920">
        <w:rPr>
          <w:rFonts w:ascii="Times New Roman" w:hAnsi="Times New Roman"/>
        </w:rPr>
        <w:t>; prelim</w:t>
      </w:r>
      <w:r w:rsidR="00EE13BB" w:rsidRPr="00DA4920">
        <w:rPr>
          <w:rFonts w:ascii="Times New Roman" w:hAnsi="Times New Roman"/>
        </w:rPr>
        <w:t>in</w:t>
      </w:r>
      <w:r w:rsidR="006E0BBD" w:rsidRPr="00DA4920">
        <w:rPr>
          <w:rFonts w:ascii="Times New Roman" w:hAnsi="Times New Roman"/>
        </w:rPr>
        <w:t>ary data suggest neurofeedback can help human subjects to selectively activate this neural center</w:t>
      </w:r>
      <w:r w:rsidR="003E66A4" w:rsidRPr="00DA4920">
        <w:rPr>
          <w:rFonts w:ascii="Times New Roman" w:hAnsi="Times New Roman"/>
        </w:rPr>
        <w:t>,</w:t>
      </w:r>
      <w:r w:rsidR="00CD465B" w:rsidRPr="00DA4920">
        <w:rPr>
          <w:rFonts w:ascii="Times New Roman" w:hAnsi="Times New Roman"/>
        </w:rPr>
        <w:t xml:space="preserve"> which plays a critical role in </w:t>
      </w:r>
      <w:r w:rsidR="00A15241" w:rsidRPr="00DA4920">
        <w:rPr>
          <w:rFonts w:ascii="Times New Roman" w:hAnsi="Times New Roman"/>
        </w:rPr>
        <w:t xml:space="preserve">new </w:t>
      </w:r>
      <w:r w:rsidR="00CD465B" w:rsidRPr="00DA4920">
        <w:rPr>
          <w:rFonts w:ascii="Times New Roman" w:hAnsi="Times New Roman"/>
        </w:rPr>
        <w:t>learning</w:t>
      </w:r>
      <w:r w:rsidR="007123BE"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NYWNJbm5lczwvQXV0aG9yPjxZZWFyPjIwMTY8L1llYXI+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NYWNJbm5lczwvQXV0aG9yPjxZZWFyPjIwMTY8L1llYXI+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MacInnes, Dickerson, Chen, &amp; Adcock, 2016)</w:t>
      </w:r>
      <w:r w:rsidR="00C86BF0" w:rsidRPr="00DA4920">
        <w:rPr>
          <w:rFonts w:ascii="Times New Roman" w:hAnsi="Times New Roman"/>
        </w:rPr>
        <w:fldChar w:fldCharType="end"/>
      </w:r>
      <w:r w:rsidR="007123BE" w:rsidRPr="00DA4920">
        <w:rPr>
          <w:rFonts w:ascii="Times New Roman" w:hAnsi="Times New Roman"/>
        </w:rPr>
        <w:t>.</w:t>
      </w:r>
      <w:r w:rsidR="006E0BBD" w:rsidRPr="00DA4920">
        <w:rPr>
          <w:rFonts w:ascii="Times New Roman" w:hAnsi="Times New Roman"/>
        </w:rPr>
        <w:t xml:space="preserve"> </w:t>
      </w:r>
      <w:r w:rsidR="00B13B84" w:rsidRPr="00DA4920">
        <w:rPr>
          <w:rFonts w:ascii="Times New Roman" w:hAnsi="Times New Roman"/>
        </w:rPr>
        <w:t xml:space="preserve">In addition to these induced changes, </w:t>
      </w:r>
      <w:r w:rsidR="00B459F7" w:rsidRPr="00DA4920">
        <w:rPr>
          <w:rFonts w:ascii="Times New Roman" w:hAnsi="Times New Roman"/>
        </w:rPr>
        <w:t xml:space="preserve">increases in neuroplasticity may occur naturally in adult life. </w:t>
      </w:r>
      <w:r w:rsidR="009D2881" w:rsidRPr="00DA4920">
        <w:rPr>
          <w:rFonts w:ascii="Times New Roman" w:hAnsi="Times New Roman"/>
        </w:rPr>
        <w:t>For example, animal studies</w:t>
      </w:r>
      <w:r w:rsidR="00B459F7"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hampagne&lt;/Author&gt;&lt;Year&gt;2016&lt;/Year&gt;&lt;RecNum&gt;112138&lt;/RecNum&gt;&lt;DisplayText&gt;(Frances A Champagne &amp;amp; Curley, 2016)&lt;/DisplayText&gt;&lt;record&gt;&lt;rec-number&gt;112138&lt;/rec-number&gt;&lt;foreign-keys&gt;&lt;key app="EN" db-id="2pwxxvadl9ad9ueaetr5d2t8zrvft22aa25a" timestamp="1475595574"&gt;112138&lt;/key&gt;&lt;/foreign-keys&gt;&lt;ref-type name="Journal Article"&gt;17&lt;/ref-type&gt;&lt;contributors&gt;&lt;authors&gt;&lt;author&gt;Champagne, Frances A&lt;/author&gt;&lt;author&gt;Curley, James P&lt;/author&gt;&lt;/authors&gt;&lt;/contributors&gt;&lt;titles&gt;&lt;title&gt;Plasticity of the Maternal Brain Across the Lifespan&lt;/title&gt;&lt;secondary-title&gt;New Directions for Child and Adolescent Development&lt;/secondary-title&gt;&lt;/titles&gt;&lt;periodical&gt;&lt;full-title&gt;New Directions for Child and Adolescent Development&lt;/full-title&gt;&lt;/periodical&gt;&lt;pages&gt;9-21&lt;/pages&gt;&lt;volume&gt;2016&lt;/volume&gt;&lt;number&gt;153&lt;/number&gt;&lt;dates&gt;&lt;year&gt;2016&lt;/year&gt;&lt;/dates&gt;&lt;isbn&gt;1534-8687&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Champagne &amp; Curley, 2016)</w:t>
      </w:r>
      <w:r w:rsidR="00C86BF0" w:rsidRPr="00DA4920">
        <w:rPr>
          <w:rFonts w:ascii="Times New Roman" w:hAnsi="Times New Roman"/>
        </w:rPr>
        <w:fldChar w:fldCharType="end"/>
      </w:r>
      <w:r w:rsidR="00B8731F" w:rsidRPr="00DA4920">
        <w:rPr>
          <w:rFonts w:ascii="Times New Roman" w:hAnsi="Times New Roman"/>
        </w:rPr>
        <w:t xml:space="preserve"> </w:t>
      </w:r>
      <w:r w:rsidR="00226257" w:rsidRPr="00DA4920">
        <w:rPr>
          <w:rFonts w:ascii="Times New Roman" w:hAnsi="Times New Roman"/>
        </w:rPr>
        <w:t>point</w:t>
      </w:r>
      <w:r w:rsidR="00D2429A" w:rsidRPr="00DA4920">
        <w:rPr>
          <w:rFonts w:ascii="Times New Roman" w:hAnsi="Times New Roman"/>
        </w:rPr>
        <w:t xml:space="preserve"> to brain plasticity in mothers around the time of the birth of their first offspring</w:t>
      </w:r>
      <w:r w:rsidR="001712C4" w:rsidRPr="00DA4920">
        <w:rPr>
          <w:rFonts w:ascii="Times New Roman" w:hAnsi="Times New Roman"/>
        </w:rPr>
        <w:t xml:space="preserve">. </w:t>
      </w:r>
      <w:r w:rsidR="00D43F74" w:rsidRPr="00DA4920">
        <w:rPr>
          <w:rFonts w:ascii="Times New Roman" w:hAnsi="Times New Roman"/>
        </w:rPr>
        <w:t xml:space="preserve">Leveraging the plastic potential of the adult brain to reverse or compensate for health risks due to ELA is a promising area of future research, with initial questions focused on demonstrating the malleability of specific risk mechanisms via plasticity-inducing manipulations. </w:t>
      </w:r>
    </w:p>
    <w:p w14:paraId="26131C3B" w14:textId="791FBD7B" w:rsidR="00887E8D" w:rsidRPr="00DA4920" w:rsidRDefault="001949CF" w:rsidP="00053ED3">
      <w:pPr>
        <w:spacing w:line="480" w:lineRule="auto"/>
        <w:ind w:firstLine="720"/>
        <w:rPr>
          <w:rFonts w:ascii="Times New Roman" w:hAnsi="Times New Roman"/>
        </w:rPr>
      </w:pPr>
      <w:r w:rsidRPr="00DA4920">
        <w:rPr>
          <w:rFonts w:ascii="Times New Roman" w:hAnsi="Times New Roman"/>
        </w:rPr>
        <w:t>In human development</w:t>
      </w:r>
      <w:r w:rsidR="00A15241" w:rsidRPr="00DA4920">
        <w:rPr>
          <w:rFonts w:ascii="Times New Roman" w:hAnsi="Times New Roman"/>
        </w:rPr>
        <w:t>,</w:t>
      </w:r>
      <w:r w:rsidRPr="00DA4920">
        <w:rPr>
          <w:rFonts w:ascii="Times New Roman" w:hAnsi="Times New Roman"/>
        </w:rPr>
        <w:t xml:space="preserve"> there are critical periods for visual</w:t>
      </w:r>
      <w:r w:rsidR="00D568E5" w:rsidRPr="00DA4920">
        <w:rPr>
          <w:rFonts w:ascii="Times New Roman" w:hAnsi="Times New Roman"/>
        </w:rPr>
        <w:t xml:space="preserve">, </w:t>
      </w:r>
      <w:r w:rsidR="00226257" w:rsidRPr="00DA4920">
        <w:rPr>
          <w:rFonts w:ascii="Times New Roman" w:hAnsi="Times New Roman"/>
        </w:rPr>
        <w:t>auditory</w:t>
      </w:r>
      <w:r w:rsidR="00A15241" w:rsidRPr="00DA4920">
        <w:rPr>
          <w:rFonts w:ascii="Times New Roman" w:hAnsi="Times New Roman"/>
        </w:rPr>
        <w:t>,</w:t>
      </w:r>
      <w:r w:rsidR="00226257" w:rsidRPr="00DA4920">
        <w:rPr>
          <w:rFonts w:ascii="Times New Roman" w:hAnsi="Times New Roman"/>
        </w:rPr>
        <w:t xml:space="preserve"> and</w:t>
      </w:r>
      <w:r w:rsidRPr="00DA4920">
        <w:rPr>
          <w:rFonts w:ascii="Times New Roman" w:hAnsi="Times New Roman"/>
        </w:rPr>
        <w:t xml:space="preserve"> language development</w:t>
      </w:r>
      <w:r w:rsidR="002B2C2F" w:rsidRPr="00DA4920">
        <w:rPr>
          <w:rFonts w:ascii="Times New Roman" w:hAnsi="Times New Roman"/>
        </w:rPr>
        <w:t>,</w:t>
      </w:r>
      <w:r w:rsidRPr="00DA4920">
        <w:rPr>
          <w:rFonts w:ascii="Times New Roman" w:hAnsi="Times New Roman"/>
        </w:rPr>
        <w:t xml:space="preserve"> and ELAs that result in severe disruption of normal eyesight or hearing during these periods will have lasting deficits</w:t>
      </w:r>
      <w:r w:rsidR="00B82312" w:rsidRPr="00DA4920">
        <w:rPr>
          <w:rFonts w:ascii="Times New Roman" w:hAnsi="Times New Roman"/>
        </w:rPr>
        <w:t xml:space="preserve"> when children are exposed to normal visual</w:t>
      </w:r>
      <w:r w:rsidR="00B8731F" w:rsidRPr="00DA4920">
        <w:rPr>
          <w:rFonts w:ascii="Times New Roman" w:hAnsi="Times New Roman"/>
        </w:rPr>
        <w:t xml:space="preserve"> or auditory stimuli</w:t>
      </w:r>
      <w:r w:rsidR="00B82312" w:rsidRPr="00DA4920">
        <w:rPr>
          <w:rFonts w:ascii="Times New Roman" w:hAnsi="Times New Roman"/>
        </w:rPr>
        <w:t xml:space="preserve"> or language</w:t>
      </w:r>
      <w:r w:rsidR="005726DD" w:rsidRPr="00DA4920">
        <w:rPr>
          <w:rFonts w:ascii="Times New Roman" w:hAnsi="Times New Roman"/>
        </w:rPr>
        <w:t xml:space="preserve"> later in develop</w:t>
      </w:r>
      <w:r w:rsidR="00B82312" w:rsidRPr="00DA4920">
        <w:rPr>
          <w:rFonts w:ascii="Times New Roman" w:hAnsi="Times New Roman"/>
        </w:rPr>
        <w:t>m</w:t>
      </w:r>
      <w:r w:rsidR="005726DD" w:rsidRPr="00DA4920">
        <w:rPr>
          <w:rFonts w:ascii="Times New Roman" w:hAnsi="Times New Roman"/>
        </w:rPr>
        <w:t>e</w:t>
      </w:r>
      <w:r w:rsidR="00B82312" w:rsidRPr="00DA4920">
        <w:rPr>
          <w:rFonts w:ascii="Times New Roman" w:hAnsi="Times New Roman"/>
        </w:rPr>
        <w:t>nt</w:t>
      </w:r>
      <w:r w:rsidRPr="00DA4920">
        <w:rPr>
          <w:rFonts w:ascii="Times New Roman" w:hAnsi="Times New Roman"/>
        </w:rPr>
        <w:t>. It is unclear to what extent</w:t>
      </w:r>
      <w:r w:rsidR="00B82312" w:rsidRPr="00DA4920">
        <w:rPr>
          <w:rFonts w:ascii="Times New Roman" w:hAnsi="Times New Roman"/>
        </w:rPr>
        <w:t xml:space="preserve"> most ELAs,</w:t>
      </w:r>
      <w:r w:rsidRPr="00DA4920">
        <w:rPr>
          <w:rFonts w:ascii="Times New Roman" w:hAnsi="Times New Roman"/>
        </w:rPr>
        <w:t xml:space="preserve"> such as severe maltreatment</w:t>
      </w:r>
      <w:r w:rsidR="00B8731F" w:rsidRPr="00DA4920">
        <w:rPr>
          <w:rFonts w:ascii="Times New Roman" w:hAnsi="Times New Roman"/>
        </w:rPr>
        <w:t>,</w:t>
      </w:r>
      <w:r w:rsidRPr="00DA4920">
        <w:rPr>
          <w:rFonts w:ascii="Times New Roman" w:hAnsi="Times New Roman"/>
        </w:rPr>
        <w:t xml:space="preserve"> have lasting effects by mechanism</w:t>
      </w:r>
      <w:r w:rsidR="00A15241" w:rsidRPr="00DA4920">
        <w:rPr>
          <w:rFonts w:ascii="Times New Roman" w:hAnsi="Times New Roman"/>
        </w:rPr>
        <w:t>s</w:t>
      </w:r>
      <w:r w:rsidRPr="00DA4920">
        <w:rPr>
          <w:rFonts w:ascii="Times New Roman" w:hAnsi="Times New Roman"/>
        </w:rPr>
        <w:t xml:space="preserve"> </w:t>
      </w:r>
      <w:r w:rsidR="005726DD" w:rsidRPr="00DA4920">
        <w:rPr>
          <w:rFonts w:ascii="Times New Roman" w:hAnsi="Times New Roman"/>
        </w:rPr>
        <w:t>analogous</w:t>
      </w:r>
      <w:r w:rsidRPr="00DA4920">
        <w:rPr>
          <w:rFonts w:ascii="Times New Roman" w:hAnsi="Times New Roman"/>
        </w:rPr>
        <w:t xml:space="preserve"> to visual and auditory loss in early childhood</w:t>
      </w:r>
      <w:r w:rsidR="000C6939" w:rsidRPr="00DA4920">
        <w:rPr>
          <w:rFonts w:ascii="Times New Roman" w:hAnsi="Times New Roman"/>
        </w:rPr>
        <w:t xml:space="preserve"> (</w:t>
      </w:r>
      <w:r w:rsidR="00C67CCF" w:rsidRPr="00DA4920">
        <w:rPr>
          <w:rFonts w:ascii="Times New Roman" w:hAnsi="Times New Roman"/>
        </w:rPr>
        <w:t xml:space="preserve">for a discussion, see: </w:t>
      </w:r>
      <w:r w:rsidR="000C6939" w:rsidRPr="00DA4920">
        <w:rPr>
          <w:rFonts w:ascii="Times New Roman" w:hAnsi="Times New Roman"/>
        </w:rPr>
        <w:t>Callaghan &amp; Tottenham, 2016)</w:t>
      </w:r>
      <w:r w:rsidR="009D2881" w:rsidRPr="00DA4920">
        <w:rPr>
          <w:rFonts w:ascii="Times New Roman" w:hAnsi="Times New Roman"/>
        </w:rPr>
        <w:t>. To explore this</w:t>
      </w:r>
      <w:r w:rsidR="00D568E5" w:rsidRPr="00DA4920">
        <w:rPr>
          <w:rFonts w:ascii="Times New Roman" w:hAnsi="Times New Roman"/>
        </w:rPr>
        <w:t xml:space="preserve"> </w:t>
      </w:r>
      <w:r w:rsidR="00226257" w:rsidRPr="00DA4920">
        <w:rPr>
          <w:rFonts w:ascii="Times New Roman" w:hAnsi="Times New Roman"/>
        </w:rPr>
        <w:t>possibility,</w:t>
      </w:r>
      <w:r w:rsidR="005726DD" w:rsidRPr="00DA4920">
        <w:rPr>
          <w:rFonts w:ascii="Times New Roman" w:hAnsi="Times New Roman"/>
        </w:rPr>
        <w:t xml:space="preserve"> </w:t>
      </w:r>
      <w:r w:rsidR="00D568E5" w:rsidRPr="00DA4920">
        <w:rPr>
          <w:rFonts w:ascii="Times New Roman" w:hAnsi="Times New Roman"/>
        </w:rPr>
        <w:t>research must ascertain with precision the developmental</w:t>
      </w:r>
      <w:r w:rsidR="005726DD" w:rsidRPr="00DA4920">
        <w:rPr>
          <w:rFonts w:ascii="Times New Roman" w:hAnsi="Times New Roman"/>
        </w:rPr>
        <w:t xml:space="preserve"> onset</w:t>
      </w:r>
      <w:r w:rsidR="00060098" w:rsidRPr="00DA4920">
        <w:rPr>
          <w:rFonts w:ascii="Times New Roman" w:hAnsi="Times New Roman"/>
        </w:rPr>
        <w:t xml:space="preserve"> and </w:t>
      </w:r>
      <w:r w:rsidR="009D2881" w:rsidRPr="00DA4920">
        <w:rPr>
          <w:rFonts w:ascii="Times New Roman" w:hAnsi="Times New Roman"/>
        </w:rPr>
        <w:t xml:space="preserve">the </w:t>
      </w:r>
      <w:r w:rsidR="00060098" w:rsidRPr="00DA4920">
        <w:rPr>
          <w:rFonts w:ascii="Times New Roman" w:hAnsi="Times New Roman"/>
        </w:rPr>
        <w:t>offset</w:t>
      </w:r>
      <w:r w:rsidR="005726DD" w:rsidRPr="00DA4920">
        <w:rPr>
          <w:rFonts w:ascii="Times New Roman" w:hAnsi="Times New Roman"/>
        </w:rPr>
        <w:t xml:space="preserve"> of the adversity</w:t>
      </w:r>
      <w:r w:rsidR="009D2881" w:rsidRPr="00DA4920">
        <w:rPr>
          <w:rFonts w:ascii="Times New Roman" w:hAnsi="Times New Roman"/>
        </w:rPr>
        <w:t>, a task that is difficult for persistent adversities like poverty or adverse family environments. Further, even if the time of offset and onset can be determined</w:t>
      </w:r>
      <w:r w:rsidR="00A15241" w:rsidRPr="00DA4920">
        <w:rPr>
          <w:rFonts w:ascii="Times New Roman" w:hAnsi="Times New Roman"/>
        </w:rPr>
        <w:t>,</w:t>
      </w:r>
      <w:r w:rsidR="00E935AA" w:rsidRPr="00DA4920">
        <w:rPr>
          <w:rFonts w:ascii="Times New Roman" w:hAnsi="Times New Roman"/>
        </w:rPr>
        <w:t xml:space="preserve"> we require evidence</w:t>
      </w:r>
      <w:r w:rsidR="005726DD" w:rsidRPr="00DA4920">
        <w:rPr>
          <w:rFonts w:ascii="Times New Roman" w:hAnsi="Times New Roman"/>
        </w:rPr>
        <w:t xml:space="preserve"> </w:t>
      </w:r>
      <w:r w:rsidR="00E935AA" w:rsidRPr="00DA4920">
        <w:rPr>
          <w:rFonts w:ascii="Times New Roman" w:hAnsi="Times New Roman"/>
        </w:rPr>
        <w:t xml:space="preserve">of a </w:t>
      </w:r>
      <w:r w:rsidR="00D568E5" w:rsidRPr="00DA4920">
        <w:rPr>
          <w:rFonts w:ascii="Times New Roman" w:hAnsi="Times New Roman"/>
        </w:rPr>
        <w:t>persistent</w:t>
      </w:r>
      <w:r w:rsidR="005726DD" w:rsidRPr="00DA4920">
        <w:rPr>
          <w:rFonts w:ascii="Times New Roman" w:hAnsi="Times New Roman"/>
        </w:rPr>
        <w:t xml:space="preserve"> deficit </w:t>
      </w:r>
      <w:r w:rsidR="00060098" w:rsidRPr="00DA4920">
        <w:rPr>
          <w:rFonts w:ascii="Times New Roman" w:hAnsi="Times New Roman"/>
        </w:rPr>
        <w:t xml:space="preserve">despite the restoration of a favorable environment that might be expected to restore capabilities impaired by the adversity. </w:t>
      </w:r>
    </w:p>
    <w:p w14:paraId="35E31B26" w14:textId="18495B4C" w:rsidR="007A3154" w:rsidRPr="00DA4920" w:rsidRDefault="004F7296" w:rsidP="00053ED3">
      <w:pPr>
        <w:spacing w:line="480" w:lineRule="auto"/>
        <w:ind w:firstLine="720"/>
        <w:rPr>
          <w:rFonts w:ascii="Times New Roman" w:hAnsi="Times New Roman"/>
        </w:rPr>
      </w:pPr>
      <w:r w:rsidRPr="00DA4920">
        <w:rPr>
          <w:rFonts w:ascii="Times New Roman" w:hAnsi="Times New Roman"/>
        </w:rPr>
        <w:lastRenderedPageBreak/>
        <w:t xml:space="preserve">For example, </w:t>
      </w:r>
      <w:r w:rsidR="00D568E5" w:rsidRPr="00DA4920">
        <w:rPr>
          <w:rFonts w:ascii="Times New Roman" w:hAnsi="Times New Roman"/>
        </w:rPr>
        <w:t xml:space="preserve">in animal studies, </w:t>
      </w:r>
      <w:r w:rsidR="00745F69" w:rsidRPr="00DA4920">
        <w:rPr>
          <w:rFonts w:ascii="Times New Roman" w:hAnsi="Times New Roman"/>
        </w:rPr>
        <w:t>impaired maternal</w:t>
      </w:r>
      <w:r w:rsidRPr="00DA4920">
        <w:rPr>
          <w:rFonts w:ascii="Times New Roman" w:hAnsi="Times New Roman"/>
        </w:rPr>
        <w:t xml:space="preserve"> care of a rat dam with</w:t>
      </w:r>
      <w:r w:rsidR="00B8731F" w:rsidRPr="00DA4920">
        <w:rPr>
          <w:rFonts w:ascii="Times New Roman" w:hAnsi="Times New Roman"/>
        </w:rPr>
        <w:t>in</w:t>
      </w:r>
      <w:r w:rsidRPr="00DA4920">
        <w:rPr>
          <w:rFonts w:ascii="Times New Roman" w:hAnsi="Times New Roman"/>
        </w:rPr>
        <w:t xml:space="preserve"> a critical </w:t>
      </w:r>
      <w:r w:rsidR="00D43F74" w:rsidRPr="00DA4920">
        <w:rPr>
          <w:rFonts w:ascii="Times New Roman" w:hAnsi="Times New Roman"/>
        </w:rPr>
        <w:t>7-</w:t>
      </w:r>
      <w:r w:rsidRPr="00DA4920">
        <w:rPr>
          <w:rFonts w:ascii="Times New Roman" w:hAnsi="Times New Roman"/>
        </w:rPr>
        <w:t xml:space="preserve">day period </w:t>
      </w:r>
      <w:r w:rsidR="00B8731F" w:rsidRPr="00DA4920">
        <w:rPr>
          <w:rFonts w:ascii="Times New Roman" w:hAnsi="Times New Roman"/>
        </w:rPr>
        <w:t>after birth</w:t>
      </w:r>
      <w:r w:rsidRPr="00DA4920">
        <w:rPr>
          <w:rFonts w:ascii="Times New Roman" w:hAnsi="Times New Roman"/>
        </w:rPr>
        <w:t xml:space="preserve"> has </w:t>
      </w:r>
      <w:r w:rsidR="0093756C" w:rsidRPr="00DA4920">
        <w:rPr>
          <w:rFonts w:ascii="Times New Roman" w:hAnsi="Times New Roman"/>
        </w:rPr>
        <w:t xml:space="preserve">lasting effects on her </w:t>
      </w:r>
      <w:r w:rsidR="00745F69" w:rsidRPr="00DA4920">
        <w:rPr>
          <w:rFonts w:ascii="Times New Roman" w:hAnsi="Times New Roman"/>
        </w:rPr>
        <w:t xml:space="preserve">female </w:t>
      </w:r>
      <w:r w:rsidR="0093756C" w:rsidRPr="00DA4920">
        <w:rPr>
          <w:rFonts w:ascii="Times New Roman" w:hAnsi="Times New Roman"/>
        </w:rPr>
        <w:t>pup</w:t>
      </w:r>
      <w:r w:rsidR="009512A3" w:rsidRPr="00DA4920">
        <w:rPr>
          <w:rFonts w:ascii="Times New Roman" w:hAnsi="Times New Roman"/>
        </w:rPr>
        <w:t>s</w:t>
      </w:r>
      <w:r w:rsidR="00951A51" w:rsidRPr="00DA4920">
        <w:rPr>
          <w:rFonts w:ascii="Times New Roman" w:hAnsi="Times New Roman"/>
        </w:rPr>
        <w:t>’</w:t>
      </w:r>
      <w:r w:rsidR="009512A3" w:rsidRPr="00DA4920">
        <w:rPr>
          <w:rFonts w:ascii="Times New Roman" w:hAnsi="Times New Roman"/>
        </w:rPr>
        <w:t xml:space="preserve"> </w:t>
      </w:r>
      <w:r w:rsidR="00745F69" w:rsidRPr="00DA4920">
        <w:rPr>
          <w:rFonts w:ascii="Times New Roman" w:hAnsi="Times New Roman"/>
        </w:rPr>
        <w:t>capacity to care</w:t>
      </w:r>
      <w:r w:rsidR="009512A3" w:rsidRPr="00DA4920">
        <w:rPr>
          <w:rFonts w:ascii="Times New Roman" w:hAnsi="Times New Roman"/>
        </w:rPr>
        <w:t xml:space="preserve"> </w:t>
      </w:r>
      <w:r w:rsidR="00745F69" w:rsidRPr="00DA4920">
        <w:rPr>
          <w:rFonts w:ascii="Times New Roman" w:hAnsi="Times New Roman"/>
        </w:rPr>
        <w:t>for</w:t>
      </w:r>
      <w:r w:rsidR="009512A3" w:rsidRPr="00DA4920">
        <w:rPr>
          <w:rFonts w:ascii="Times New Roman" w:hAnsi="Times New Roman"/>
        </w:rPr>
        <w:t xml:space="preserve"> their own offspring</w:t>
      </w:r>
      <w:r w:rsidR="00D43F74" w:rsidRPr="00DA4920">
        <w:rPr>
          <w:rFonts w:ascii="Times New Roman" w:hAnsi="Times New Roman"/>
        </w:rPr>
        <w:t>,</w:t>
      </w:r>
      <w:r w:rsidR="009512A3" w:rsidRPr="00DA4920">
        <w:rPr>
          <w:rFonts w:ascii="Times New Roman" w:hAnsi="Times New Roman"/>
        </w:rPr>
        <w:t xml:space="preserve"> but this effect can be </w:t>
      </w:r>
      <w:r w:rsidR="00567688" w:rsidRPr="00DA4920">
        <w:rPr>
          <w:rFonts w:ascii="Times New Roman" w:hAnsi="Times New Roman"/>
        </w:rPr>
        <w:t>fully offset by rearing these offspring in enriched environment</w:t>
      </w:r>
      <w:r w:rsidR="00E935AA" w:rsidRPr="00DA4920">
        <w:rPr>
          <w:rFonts w:ascii="Times New Roman" w:hAnsi="Times New Roman"/>
        </w:rPr>
        <w:t>s</w:t>
      </w:r>
      <w:r w:rsidR="00567688" w:rsidRPr="00DA4920">
        <w:rPr>
          <w:rFonts w:ascii="Times New Roman" w:hAnsi="Times New Roman"/>
        </w:rPr>
        <w:t xml:space="preserve"> post weaning</w:t>
      </w:r>
      <w:r w:rsidR="0093756C"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hampagne&lt;/Author&gt;&lt;Year&gt;2007&lt;/Year&gt;&lt;RecNum&gt;112503&lt;/RecNum&gt;&lt;DisplayText&gt;(F. A. Champagne &amp;amp; Meaney, 2007)&lt;/DisplayText&gt;&lt;record&gt;&lt;rec-number&gt;112503&lt;/rec-number&gt;&lt;foreign-keys&gt;&lt;key app="EN" db-id="2pwxxvadl9ad9ueaetr5d2t8zrvft22aa25a" timestamp="1501193518"&gt;112503&lt;/key&gt;&lt;key app="ENWeb" db-id=""&gt;0&lt;/key&gt;&lt;/foreign-keys&gt;&lt;ref-type name="Journal Article"&gt;17&lt;/ref-type&gt;&lt;contributors&gt;&lt;authors&gt;&lt;author&gt;Champagne, F. A.&lt;/author&gt;&lt;author&gt;Meaney, M. J.&lt;/author&gt;&lt;/authors&gt;&lt;/contributors&gt;&lt;auth-address&gt;Columbia University, Department of Psychology, New York, NY 10027, USA. fac2105@columbia.edu&lt;/auth-address&gt;&lt;titles&gt;&lt;title&gt;Transgenerational effects of social environment on variations in maternal care and behavioral response to novelty&lt;/title&gt;&lt;secondary-title&gt;Behav Neurosci&lt;/secondary-title&gt;&lt;/titles&gt;&lt;periodical&gt;&lt;full-title&gt;Behav Neurosci&lt;/full-title&gt;&lt;/periodical&gt;&lt;pages&gt;1353-63&lt;/pages&gt;&lt;volume&gt;121&lt;/volume&gt;&lt;number&gt;6&lt;/number&gt;&lt;edition&gt;2007/12/19&lt;/edition&gt;&lt;keywords&gt;&lt;keyword&gt;Age Factors&lt;/keyword&gt;&lt;keyword&gt;Analysis of Variance&lt;/keyword&gt;&lt;keyword&gt;Animals&lt;/keyword&gt;&lt;keyword&gt;Behavior, Animal/physiology&lt;/keyword&gt;&lt;keyword&gt;Exploratory Behavior/*physiology&lt;/keyword&gt;&lt;keyword&gt;Female&lt;/keyword&gt;&lt;keyword&gt;Male&lt;/keyword&gt;&lt;keyword&gt;Maternal Behavior/*physiology&lt;/keyword&gt;&lt;keyword&gt;*Mother-Child Relations&lt;/keyword&gt;&lt;keyword&gt;Pregnancy&lt;/keyword&gt;&lt;keyword&gt;Protein Binding/physiology&lt;/keyword&gt;&lt;keyword&gt;Rats&lt;/keyword&gt;&lt;keyword&gt;Rats, Long-Evans&lt;/keyword&gt;&lt;keyword&gt;Receptors, Oxytocin/metabolism&lt;/keyword&gt;&lt;keyword&gt;Recognition (Psychology)/physiology&lt;/keyword&gt;&lt;keyword&gt;Sex Factors&lt;/keyword&gt;&lt;keyword&gt;*Social Environment&lt;/keyword&gt;&lt;/keywords&gt;&lt;dates&gt;&lt;year&gt;2007&lt;/year&gt;&lt;pub-dates&gt;&lt;date&gt;Dec&lt;/date&gt;&lt;/pub-dates&gt;&lt;/dates&gt;&lt;isbn&gt;0735-7044 (Print)&amp;#xD;0735-7044 (Linking)&lt;/isbn&gt;&lt;accession-num&gt;18085888&lt;/accession-num&gt;&lt;urls&gt;&lt;related-urls&gt;&lt;url&gt;https://www.ncbi.nlm.nih.gov/pubmed/18085888&lt;/url&gt;&lt;/related-urls&gt;&lt;/urls&gt;&lt;electronic-resource-num&gt;10.1037/0735-7044.121.6.1353&lt;/electronic-resource-num&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Champagne &amp; Meaney, 2007)</w:t>
      </w:r>
      <w:r w:rsidR="00C86BF0" w:rsidRPr="00DA4920">
        <w:rPr>
          <w:rFonts w:ascii="Times New Roman" w:hAnsi="Times New Roman"/>
        </w:rPr>
        <w:fldChar w:fldCharType="end"/>
      </w:r>
      <w:r w:rsidR="0093756C" w:rsidRPr="00DA4920">
        <w:rPr>
          <w:rFonts w:ascii="Times New Roman" w:hAnsi="Times New Roman"/>
        </w:rPr>
        <w:t>. In contr</w:t>
      </w:r>
      <w:r w:rsidR="00E935AA" w:rsidRPr="00DA4920">
        <w:rPr>
          <w:rFonts w:ascii="Times New Roman" w:hAnsi="Times New Roman"/>
        </w:rPr>
        <w:t>ast, in human adoption studies</w:t>
      </w:r>
      <w:r w:rsidR="0093756C" w:rsidRPr="00DA4920">
        <w:rPr>
          <w:rFonts w:ascii="Times New Roman" w:hAnsi="Times New Roman"/>
        </w:rPr>
        <w:t xml:space="preserve"> by Michael Rutter and his colleagues</w:t>
      </w:r>
      <w:r w:rsidR="00D86296"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LdW1zdGE8L0F1dGhvcj48WWVhcj4yMDE1PC9ZZWFyPjxS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==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LdW1zdGE8L0F1dGhvcj48WWVhcj4yMDE1PC9ZZWFyPjxS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==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Kumsta et al., 2015; Sonuga-Barke et al., 2017)</w:t>
      </w:r>
      <w:r w:rsidR="00C86BF0" w:rsidRPr="00DA4920">
        <w:rPr>
          <w:rFonts w:ascii="Times New Roman" w:hAnsi="Times New Roman"/>
        </w:rPr>
        <w:fldChar w:fldCharType="end"/>
      </w:r>
      <w:r w:rsidR="00D43F74" w:rsidRPr="00DA4920">
        <w:rPr>
          <w:rFonts w:ascii="Times New Roman" w:hAnsi="Times New Roman"/>
        </w:rPr>
        <w:t>,</w:t>
      </w:r>
      <w:r w:rsidR="00887E8D" w:rsidRPr="00DA4920">
        <w:rPr>
          <w:rFonts w:ascii="Times New Roman" w:hAnsi="Times New Roman"/>
        </w:rPr>
        <w:t xml:space="preserve"> children reared in unfavorable institutional setting</w:t>
      </w:r>
      <w:r w:rsidR="00745F69" w:rsidRPr="00DA4920">
        <w:rPr>
          <w:rFonts w:ascii="Times New Roman" w:hAnsi="Times New Roman"/>
        </w:rPr>
        <w:t>s from birth</w:t>
      </w:r>
      <w:r w:rsidR="00E935AA" w:rsidRPr="00DA4920">
        <w:rPr>
          <w:rFonts w:ascii="Times New Roman" w:hAnsi="Times New Roman"/>
        </w:rPr>
        <w:t>,</w:t>
      </w:r>
      <w:r w:rsidR="00887E8D" w:rsidRPr="00DA4920">
        <w:rPr>
          <w:rFonts w:ascii="Times New Roman" w:hAnsi="Times New Roman"/>
        </w:rPr>
        <w:t xml:space="preserve"> but adopted at various </w:t>
      </w:r>
      <w:r w:rsidR="00745F69" w:rsidRPr="00DA4920">
        <w:rPr>
          <w:rFonts w:ascii="Times New Roman" w:hAnsi="Times New Roman"/>
        </w:rPr>
        <w:t xml:space="preserve">times </w:t>
      </w:r>
      <w:r w:rsidR="00887E8D" w:rsidRPr="00DA4920">
        <w:rPr>
          <w:rFonts w:ascii="Times New Roman" w:hAnsi="Times New Roman"/>
        </w:rPr>
        <w:t>into favorable adopting families</w:t>
      </w:r>
      <w:r w:rsidR="00E935AA" w:rsidRPr="00DA4920">
        <w:rPr>
          <w:rFonts w:ascii="Times New Roman" w:hAnsi="Times New Roman"/>
        </w:rPr>
        <w:t>,</w:t>
      </w:r>
      <w:r w:rsidR="00887E8D" w:rsidRPr="00DA4920">
        <w:rPr>
          <w:rFonts w:ascii="Times New Roman" w:hAnsi="Times New Roman"/>
        </w:rPr>
        <w:t xml:space="preserve"> showed persistence of </w:t>
      </w:r>
      <w:r w:rsidR="000950BE" w:rsidRPr="00DA4920">
        <w:rPr>
          <w:rFonts w:ascii="Times New Roman" w:hAnsi="Times New Roman"/>
        </w:rPr>
        <w:t xml:space="preserve">autism like behaviors, attachment deficits </w:t>
      </w:r>
      <w:r w:rsidR="00887E8D" w:rsidRPr="00DA4920">
        <w:rPr>
          <w:rFonts w:ascii="Times New Roman" w:hAnsi="Times New Roman"/>
        </w:rPr>
        <w:t xml:space="preserve">and </w:t>
      </w:r>
      <w:r w:rsidR="000950BE" w:rsidRPr="00DA4920">
        <w:rPr>
          <w:rFonts w:ascii="Times New Roman" w:hAnsi="Times New Roman"/>
        </w:rPr>
        <w:t xml:space="preserve">attentional </w:t>
      </w:r>
      <w:r w:rsidR="00887E8D" w:rsidRPr="00DA4920">
        <w:rPr>
          <w:rFonts w:ascii="Times New Roman" w:hAnsi="Times New Roman"/>
        </w:rPr>
        <w:t xml:space="preserve">deficits through </w:t>
      </w:r>
      <w:r w:rsidR="00745F69" w:rsidRPr="00DA4920">
        <w:rPr>
          <w:rFonts w:ascii="Times New Roman" w:hAnsi="Times New Roman"/>
        </w:rPr>
        <w:t>their</w:t>
      </w:r>
      <w:r w:rsidR="00887E8D" w:rsidRPr="00DA4920">
        <w:rPr>
          <w:rFonts w:ascii="Times New Roman" w:hAnsi="Times New Roman"/>
        </w:rPr>
        <w:t xml:space="preserve"> most recent follow-up (age </w:t>
      </w:r>
      <w:r w:rsidR="000950BE" w:rsidRPr="00DA4920">
        <w:rPr>
          <w:rFonts w:ascii="Times New Roman" w:hAnsi="Times New Roman"/>
        </w:rPr>
        <w:t>22 -25</w:t>
      </w:r>
      <w:r w:rsidR="00887E8D" w:rsidRPr="00DA4920">
        <w:rPr>
          <w:rFonts w:ascii="Times New Roman" w:hAnsi="Times New Roman"/>
        </w:rPr>
        <w:t xml:space="preserve">); these deficits were </w:t>
      </w:r>
      <w:r w:rsidR="00E935AA" w:rsidRPr="00DA4920">
        <w:rPr>
          <w:rFonts w:ascii="Times New Roman" w:hAnsi="Times New Roman"/>
        </w:rPr>
        <w:t xml:space="preserve">not </w:t>
      </w:r>
      <w:r w:rsidR="00887E8D" w:rsidRPr="00DA4920">
        <w:rPr>
          <w:rFonts w:ascii="Times New Roman" w:hAnsi="Times New Roman"/>
        </w:rPr>
        <w:t>influenced by variation in the quality of adoptive rearing but we</w:t>
      </w:r>
      <w:r w:rsidR="00E935AA" w:rsidRPr="00DA4920">
        <w:rPr>
          <w:rFonts w:ascii="Times New Roman" w:hAnsi="Times New Roman"/>
        </w:rPr>
        <w:t>re</w:t>
      </w:r>
      <w:r w:rsidR="00887E8D" w:rsidRPr="00DA4920">
        <w:rPr>
          <w:rFonts w:ascii="Times New Roman" w:hAnsi="Times New Roman"/>
        </w:rPr>
        <w:t xml:space="preserve"> highly dependent on t</w:t>
      </w:r>
      <w:r w:rsidR="00745F69" w:rsidRPr="00DA4920">
        <w:rPr>
          <w:rFonts w:ascii="Times New Roman" w:hAnsi="Times New Roman"/>
        </w:rPr>
        <w:t xml:space="preserve">he length of institutional care, if </w:t>
      </w:r>
      <w:r w:rsidR="000950BE" w:rsidRPr="00DA4920">
        <w:rPr>
          <w:rFonts w:ascii="Times New Roman" w:hAnsi="Times New Roman"/>
        </w:rPr>
        <w:t xml:space="preserve">institutional rearing </w:t>
      </w:r>
      <w:r w:rsidR="00745F69" w:rsidRPr="00DA4920">
        <w:rPr>
          <w:rFonts w:ascii="Times New Roman" w:hAnsi="Times New Roman"/>
        </w:rPr>
        <w:t>was longer that 6 months. Thus</w:t>
      </w:r>
      <w:r w:rsidR="00A15241" w:rsidRPr="00DA4920">
        <w:rPr>
          <w:rFonts w:ascii="Times New Roman" w:hAnsi="Times New Roman"/>
        </w:rPr>
        <w:t>,</w:t>
      </w:r>
      <w:r w:rsidR="00745F69" w:rsidRPr="00DA4920">
        <w:rPr>
          <w:rFonts w:ascii="Times New Roman" w:hAnsi="Times New Roman"/>
        </w:rPr>
        <w:t xml:space="preserve"> the period between 6 months </w:t>
      </w:r>
      <w:r w:rsidR="007A3154" w:rsidRPr="00DA4920">
        <w:rPr>
          <w:rFonts w:ascii="Times New Roman" w:hAnsi="Times New Roman"/>
        </w:rPr>
        <w:t xml:space="preserve">and 42 months, the highest age for adoption in this sample, </w:t>
      </w:r>
      <w:r w:rsidR="00A15241" w:rsidRPr="00DA4920">
        <w:rPr>
          <w:rFonts w:ascii="Times New Roman" w:hAnsi="Times New Roman"/>
        </w:rPr>
        <w:t>may</w:t>
      </w:r>
      <w:r w:rsidR="007A3154" w:rsidRPr="00DA4920">
        <w:rPr>
          <w:rFonts w:ascii="Times New Roman" w:hAnsi="Times New Roman"/>
        </w:rPr>
        <w:t xml:space="preserve"> constitute a critical period for </w:t>
      </w:r>
      <w:r w:rsidR="000950BE" w:rsidRPr="00DA4920">
        <w:rPr>
          <w:rFonts w:ascii="Times New Roman" w:hAnsi="Times New Roman"/>
        </w:rPr>
        <w:t xml:space="preserve">acquiring </w:t>
      </w:r>
      <w:r w:rsidR="007A3154" w:rsidRPr="00DA4920">
        <w:rPr>
          <w:rFonts w:ascii="Times New Roman" w:hAnsi="Times New Roman"/>
        </w:rPr>
        <w:t>specific social</w:t>
      </w:r>
      <w:r w:rsidR="000950BE" w:rsidRPr="00DA4920">
        <w:rPr>
          <w:rFonts w:ascii="Times New Roman" w:hAnsi="Times New Roman"/>
        </w:rPr>
        <w:t xml:space="preserve"> and</w:t>
      </w:r>
      <w:r w:rsidR="007A3154" w:rsidRPr="00DA4920">
        <w:rPr>
          <w:rFonts w:ascii="Times New Roman" w:hAnsi="Times New Roman"/>
        </w:rPr>
        <w:t xml:space="preserve"> </w:t>
      </w:r>
      <w:r w:rsidR="00D964AB" w:rsidRPr="00DA4920">
        <w:rPr>
          <w:rFonts w:ascii="Times New Roman" w:hAnsi="Times New Roman"/>
        </w:rPr>
        <w:t>attentional</w:t>
      </w:r>
      <w:r w:rsidR="007A3154" w:rsidRPr="00DA4920">
        <w:rPr>
          <w:rFonts w:ascii="Times New Roman" w:hAnsi="Times New Roman"/>
        </w:rPr>
        <w:t xml:space="preserve"> abilities.</w:t>
      </w:r>
      <w:r w:rsidR="00951A51" w:rsidRPr="00DA4920">
        <w:rPr>
          <w:rFonts w:ascii="Times New Roman" w:hAnsi="Times New Roman"/>
        </w:rPr>
        <w:t xml:space="preserve"> </w:t>
      </w:r>
      <w:r w:rsidR="00D43F74" w:rsidRPr="00DA4920">
        <w:rPr>
          <w:rFonts w:ascii="Times New Roman" w:hAnsi="Times New Roman"/>
        </w:rPr>
        <w:t xml:space="preserve">It may be impossible to acquire these skills </w:t>
      </w:r>
      <w:r w:rsidR="00951A51" w:rsidRPr="00DA4920">
        <w:rPr>
          <w:rFonts w:ascii="Times New Roman" w:hAnsi="Times New Roman"/>
        </w:rPr>
        <w:t xml:space="preserve">later in development without special approaches to </w:t>
      </w:r>
      <w:r w:rsidR="00A15241" w:rsidRPr="00DA4920">
        <w:rPr>
          <w:rFonts w:ascii="Times New Roman" w:hAnsi="Times New Roman"/>
        </w:rPr>
        <w:t>intervention</w:t>
      </w:r>
      <w:r w:rsidR="00951A51" w:rsidRPr="00DA4920">
        <w:rPr>
          <w:rFonts w:ascii="Times New Roman" w:hAnsi="Times New Roman"/>
        </w:rPr>
        <w:t>.</w:t>
      </w:r>
    </w:p>
    <w:p w14:paraId="3CDB169E" w14:textId="5192916F" w:rsidR="00B13B84" w:rsidRPr="00DA4920" w:rsidRDefault="007A3154" w:rsidP="00053ED3">
      <w:pPr>
        <w:spacing w:line="480" w:lineRule="auto"/>
        <w:ind w:firstLine="720"/>
        <w:rPr>
          <w:rFonts w:ascii="Times New Roman" w:hAnsi="Times New Roman"/>
        </w:rPr>
      </w:pPr>
      <w:r w:rsidRPr="00DA4920">
        <w:rPr>
          <w:rFonts w:ascii="Times New Roman" w:hAnsi="Times New Roman"/>
        </w:rPr>
        <w:t>Adoption designs</w:t>
      </w:r>
      <w:r w:rsidR="00745F69" w:rsidRPr="00DA4920">
        <w:rPr>
          <w:rFonts w:ascii="Times New Roman" w:hAnsi="Times New Roman"/>
        </w:rPr>
        <w:t xml:space="preserve"> </w:t>
      </w:r>
      <w:r w:rsidR="00951A51" w:rsidRPr="00DA4920">
        <w:rPr>
          <w:rFonts w:ascii="Times New Roman" w:hAnsi="Times New Roman"/>
        </w:rPr>
        <w:t xml:space="preserve">are also </w:t>
      </w:r>
      <w:r w:rsidR="00887E8D" w:rsidRPr="00DA4920">
        <w:rPr>
          <w:rFonts w:ascii="Times New Roman" w:hAnsi="Times New Roman"/>
        </w:rPr>
        <w:t xml:space="preserve">useful for </w:t>
      </w:r>
      <w:r w:rsidRPr="00DA4920">
        <w:rPr>
          <w:rFonts w:ascii="Times New Roman" w:hAnsi="Times New Roman"/>
        </w:rPr>
        <w:t>specifying</w:t>
      </w:r>
      <w:r w:rsidR="00951A51" w:rsidRPr="00DA4920">
        <w:rPr>
          <w:rFonts w:ascii="Times New Roman" w:hAnsi="Times New Roman"/>
        </w:rPr>
        <w:t xml:space="preserve"> the timing of adversity</w:t>
      </w:r>
      <w:r w:rsidRPr="00DA4920">
        <w:rPr>
          <w:rFonts w:ascii="Times New Roman" w:hAnsi="Times New Roman"/>
        </w:rPr>
        <w:t xml:space="preserve"> </w:t>
      </w:r>
      <w:r w:rsidR="00951A51" w:rsidRPr="00DA4920">
        <w:rPr>
          <w:rFonts w:ascii="Times New Roman" w:hAnsi="Times New Roman"/>
        </w:rPr>
        <w:t xml:space="preserve">during </w:t>
      </w:r>
      <w:r w:rsidRPr="00DA4920">
        <w:rPr>
          <w:rFonts w:ascii="Times New Roman" w:hAnsi="Times New Roman"/>
        </w:rPr>
        <w:t>prenatal development</w:t>
      </w:r>
      <w:r w:rsidR="00226257" w:rsidRPr="00DA4920">
        <w:rPr>
          <w:rFonts w:ascii="Times New Roman" w:hAnsi="Times New Roman"/>
        </w:rPr>
        <w:t>.</w:t>
      </w:r>
      <w:r w:rsidR="00887E8D" w:rsidRPr="00DA4920">
        <w:rPr>
          <w:rFonts w:ascii="Times New Roman" w:hAnsi="Times New Roman"/>
        </w:rPr>
        <w:t xml:space="preserve"> For example, </w:t>
      </w:r>
      <w:r w:rsidR="00042EF8" w:rsidRPr="00DA4920">
        <w:rPr>
          <w:rFonts w:ascii="Times New Roman" w:hAnsi="Times New Roman"/>
        </w:rPr>
        <w:t>in a stud</w:t>
      </w:r>
      <w:r w:rsidR="00E935AA" w:rsidRPr="00DA4920">
        <w:rPr>
          <w:rFonts w:ascii="Times New Roman" w:hAnsi="Times New Roman"/>
        </w:rPr>
        <w:t xml:space="preserve">y of children adopted at birth, </w:t>
      </w:r>
      <w:r w:rsidR="00042EF8" w:rsidRPr="00DA4920">
        <w:rPr>
          <w:rFonts w:ascii="Times New Roman" w:hAnsi="Times New Roman"/>
        </w:rPr>
        <w:t xml:space="preserve">prenatal depression </w:t>
      </w:r>
      <w:r w:rsidR="00D43F74" w:rsidRPr="00DA4920">
        <w:rPr>
          <w:rFonts w:ascii="Times New Roman" w:hAnsi="Times New Roman"/>
        </w:rPr>
        <w:t xml:space="preserve">in </w:t>
      </w:r>
      <w:r w:rsidR="00042EF8" w:rsidRPr="00DA4920">
        <w:rPr>
          <w:rFonts w:ascii="Times New Roman" w:hAnsi="Times New Roman"/>
        </w:rPr>
        <w:t>birthmothers af</w:t>
      </w:r>
      <w:r w:rsidR="00E935AA" w:rsidRPr="00DA4920">
        <w:rPr>
          <w:rFonts w:ascii="Times New Roman" w:hAnsi="Times New Roman"/>
        </w:rPr>
        <w:t xml:space="preserve">fected cortisol dysregulation </w:t>
      </w:r>
      <w:r w:rsidR="00042EF8" w:rsidRPr="00DA4920">
        <w:rPr>
          <w:rFonts w:ascii="Times New Roman" w:hAnsi="Times New Roman"/>
        </w:rPr>
        <w:t>on the pathway to depression in</w:t>
      </w:r>
      <w:r w:rsidR="00951A51" w:rsidRPr="00DA4920">
        <w:rPr>
          <w:rFonts w:ascii="Times New Roman" w:hAnsi="Times New Roman"/>
        </w:rPr>
        <w:t xml:space="preserve"> adopted children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Laurent&lt;/Author&gt;&lt;Year&gt;2013&lt;/Year&gt;&lt;RecNum&gt;109961&lt;/RecNum&gt;&lt;DisplayText&gt;(Laurent et al., 2013)&lt;/DisplayText&gt;&lt;record&gt;&lt;rec-number&gt;109961&lt;/rec-number&gt;&lt;foreign-keys&gt;&lt;key app="EN" db-id="2pwxxvadl9ad9ueaetr5d2t8zrvft22aa25a" timestamp="1369092544"&gt;109961&lt;/key&gt;&lt;/foreign-keys&gt;&lt;ref-type name="Journal Article"&gt;17&lt;/ref-type&gt;&lt;contributors&gt;&lt;authors&gt;&lt;author&gt;Laurent, Heidemarie K.&lt;/author&gt;&lt;author&gt;Leve, Leslie D.&lt;/author&gt;&lt;author&gt;Neiderhiser, Jenae M.&lt;/author&gt;&lt;author&gt;Natsuaki, Misaki N.&lt;/author&gt;&lt;author&gt;Shaw, Daniel S.&lt;/author&gt;&lt;author&gt;Harold, Gordon T.&lt;/author&gt;&lt;author&gt;Reiss, David&lt;/author&gt;&lt;/authors&gt;&lt;/contributors&gt;&lt;auth-address&gt;Laurent, Heidemarie K.: hlaurent@uwyo.edu&amp;#xD;Laurent, Heidemarie K.: Department of Psychology, Dept. 3415, 1000 E. University Avenue, Laramie, WY, US, 82071, hlaurent@uwyo.edu&lt;/auth-address&gt;&lt;titles&gt;&lt;title&gt;Effects of prenatal and postnatal parent depressive symptoms on adopted child HPA regulation: Independent and moderated influences&lt;/title&gt;&lt;secondary-title&gt;Developmental Psychology&lt;/secondary-title&gt;&lt;/titles&gt;&lt;periodical&gt;&lt;full-title&gt;Developmental Psychology&lt;/full-title&gt;&lt;/periodical&gt;&lt;pages&gt;pp&lt;/pages&gt;&lt;volume&gt;.49&lt;/volume&gt;&lt;number&gt;5&lt;/number&gt;&lt;keywords&gt;&lt;keyword&gt;HPA, adoption, cortisol, depression, risk transmission, child&lt;/keyword&gt;&lt;keyword&gt;hypothalamic-pituitary-adrenal activity, exposure, symptoms&lt;/keyword&gt;&lt;keyword&gt;Affective Disorders [3211]&lt;/keyword&gt;&lt;/keywords&gt;&lt;dates&gt;&lt;year&gt;2013&lt;/year&gt;&lt;/dates&gt;&lt;isbn&gt;0012-1649&amp;#xD;1939-0599&lt;/isbn&gt;&lt;accession-num&gt;2012-14960-001&lt;/accession-num&gt;&lt;work-type&gt;Peer Reviewed&lt;/work-type&gt;&lt;urls&gt;&lt;/urls&gt;&lt;electronic-resource-num&gt;10.1037/a0028800 22686176&lt;/electronic-resource-num&gt;&lt;language&gt;English&lt;/language&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Laurent et al., 2013)</w:t>
      </w:r>
      <w:r w:rsidR="00C86BF0" w:rsidRPr="00DA4920">
        <w:rPr>
          <w:rFonts w:ascii="Times New Roman" w:hAnsi="Times New Roman"/>
        </w:rPr>
        <w:fldChar w:fldCharType="end"/>
      </w:r>
      <w:r w:rsidR="00042EF8" w:rsidRPr="00DA4920">
        <w:rPr>
          <w:rFonts w:ascii="Times New Roman" w:hAnsi="Times New Roman"/>
        </w:rPr>
        <w:t>. In a further refinement of the adoption method</w:t>
      </w:r>
      <w:r w:rsidR="00131EA2" w:rsidRPr="00DA4920">
        <w:rPr>
          <w:rFonts w:ascii="Times New Roman" w:hAnsi="Times New Roman"/>
        </w:rPr>
        <w:t>, using children conceived by in vitro fertilization, Lewis and colleagues</w:t>
      </w:r>
      <w:r w:rsidR="00A15241"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Lewis&lt;/Author&gt;&lt;Year&gt;2011&lt;/Year&gt;&lt;RecNum&gt;107300&lt;/RecNum&gt;&lt;DisplayText&gt;(Lewis, Rice, Harold, Collishaw, &amp;amp; Thapar, 2011)&lt;/DisplayText&gt;&lt;record&gt;&lt;rec-number&gt;107300&lt;/rec-number&gt;&lt;foreign-keys&gt;&lt;key app="EN" db-id="2pwxxvadl9ad9ueaetr5d2t8zrvft22aa25a" timestamp="1308590556"&gt;107300&lt;/key&gt;&lt;/foreign-keys&gt;&lt;ref-type name="Journal Article"&gt;17&lt;/ref-type&gt;&lt;contributors&gt;&lt;authors&gt;&lt;author&gt;Lewis, G.&lt;/author&gt;&lt;author&gt;Rice, F.&lt;/author&gt;&lt;author&gt;Harold, G. T.&lt;/author&gt;&lt;author&gt;Collishaw, S.&lt;/author&gt;&lt;author&gt;Thapar, A.&lt;/author&gt;&lt;/authors&gt;&lt;/contributors&gt;&lt;auth-address&gt;Child and Adolescent Psychiatry Section and the Medical Research Council Centre for Neuropsychiatric Genetics and Genomics, Cardiff University, UK. LewisG16@Cardiff.ac.uk&lt;/auth-address&gt;&lt;titles&gt;&lt;title&gt;Investigating environmental links between parent depression and child depressive/anxiety symptoms using an assisted conception design&lt;/title&gt;&lt;secondary-title&gt;J Am Acad Child Adolesc Psychiatry&lt;/secondary-title&gt;&lt;/titles&gt;&lt;periodical&gt;&lt;full-title&gt;J Am Acad Child Adolesc Psychiatry&lt;/full-title&gt;&lt;/periodical&gt;&lt;pages&gt;451-459 e1&lt;/pages&gt;&lt;volume&gt;50&lt;/volume&gt;&lt;number&gt;5&lt;/number&gt;&lt;edition&gt;2011/04/26&lt;/edition&gt;&lt;dates&gt;&lt;year&gt;2011&lt;/year&gt;&lt;pub-dates&gt;&lt;date&gt;May&lt;/date&gt;&lt;/pub-dates&gt;&lt;/dates&gt;&lt;isbn&gt;1527-5418 (Electronic)&amp;#xD;0890-8567 (Linking)&lt;/isbn&gt;&lt;accession-num&gt;21515194&lt;/accession-num&gt;&lt;urls&gt;&lt;/urls&gt;&lt;electronic-resource-num&gt;S0890-8567(11)00062-1 [pii]&amp;#xD;10.1016/j.jaac.2011.01.015 [doi]&lt;/electronic-resource-num&gt;&lt;remote-database-provider&gt;Nlm&lt;/remote-database-provider&gt;&lt;language&gt;eng&lt;/language&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2011)</w:t>
      </w:r>
      <w:r w:rsidR="00C86BF0" w:rsidRPr="00DA4920">
        <w:rPr>
          <w:rFonts w:ascii="Times New Roman" w:hAnsi="Times New Roman"/>
        </w:rPr>
        <w:fldChar w:fldCharType="end"/>
      </w:r>
      <w:r w:rsidR="004D6201" w:rsidRPr="00DA4920">
        <w:rPr>
          <w:rFonts w:ascii="Times New Roman" w:hAnsi="Times New Roman"/>
        </w:rPr>
        <w:t xml:space="preserve"> </w:t>
      </w:r>
      <w:r w:rsidR="00131EA2" w:rsidRPr="00DA4920">
        <w:rPr>
          <w:rFonts w:ascii="Times New Roman" w:hAnsi="Times New Roman"/>
        </w:rPr>
        <w:t xml:space="preserve">showed that maternal depression was associated with children’s depression </w:t>
      </w:r>
      <w:r w:rsidR="00A15241" w:rsidRPr="00DA4920">
        <w:rPr>
          <w:rFonts w:ascii="Times New Roman" w:hAnsi="Times New Roman"/>
        </w:rPr>
        <w:t>regardless of whether the</w:t>
      </w:r>
      <w:r w:rsidR="007400BA" w:rsidRPr="00DA4920">
        <w:rPr>
          <w:rFonts w:ascii="Times New Roman" w:hAnsi="Times New Roman"/>
        </w:rPr>
        <w:t xml:space="preserve"> mother’s </w:t>
      </w:r>
      <w:r w:rsidR="00A15241" w:rsidRPr="00DA4920">
        <w:rPr>
          <w:rFonts w:ascii="Times New Roman" w:hAnsi="Times New Roman"/>
        </w:rPr>
        <w:t xml:space="preserve">own (genetically-related) or a donated (not genetically related) </w:t>
      </w:r>
      <w:r w:rsidR="007400BA" w:rsidRPr="00DA4920">
        <w:rPr>
          <w:rFonts w:ascii="Times New Roman" w:hAnsi="Times New Roman"/>
        </w:rPr>
        <w:t>ovum was fertilized. Ta</w:t>
      </w:r>
      <w:r w:rsidR="00E935AA" w:rsidRPr="00DA4920">
        <w:rPr>
          <w:rFonts w:ascii="Times New Roman" w:hAnsi="Times New Roman"/>
        </w:rPr>
        <w:t>ken together</w:t>
      </w:r>
      <w:r w:rsidR="009C14C7" w:rsidRPr="00DA4920">
        <w:rPr>
          <w:rFonts w:ascii="Times New Roman" w:hAnsi="Times New Roman"/>
        </w:rPr>
        <w:t>,</w:t>
      </w:r>
      <w:r w:rsidR="00E935AA" w:rsidRPr="00DA4920">
        <w:rPr>
          <w:rFonts w:ascii="Times New Roman" w:hAnsi="Times New Roman"/>
        </w:rPr>
        <w:t xml:space="preserve"> these </w:t>
      </w:r>
      <w:r w:rsidR="000149B4" w:rsidRPr="00DA4920">
        <w:rPr>
          <w:rFonts w:ascii="Times New Roman" w:hAnsi="Times New Roman"/>
        </w:rPr>
        <w:t xml:space="preserve">two </w:t>
      </w:r>
      <w:r w:rsidR="00E935AA" w:rsidRPr="00DA4920">
        <w:rPr>
          <w:rFonts w:ascii="Times New Roman" w:hAnsi="Times New Roman"/>
        </w:rPr>
        <w:t>studies</w:t>
      </w:r>
      <w:r w:rsidR="001E66CB" w:rsidRPr="00DA4920">
        <w:rPr>
          <w:rFonts w:ascii="Times New Roman" w:hAnsi="Times New Roman"/>
        </w:rPr>
        <w:t xml:space="preserve"> provide strong evidence that</w:t>
      </w:r>
      <w:r w:rsidR="007400BA" w:rsidRPr="00DA4920">
        <w:rPr>
          <w:rFonts w:ascii="Times New Roman" w:hAnsi="Times New Roman"/>
        </w:rPr>
        <w:t xml:space="preserve"> exposure to maternal depression</w:t>
      </w:r>
      <w:r w:rsidR="00951A51" w:rsidRPr="00DA4920">
        <w:rPr>
          <w:rFonts w:ascii="Times New Roman" w:hAnsi="Times New Roman"/>
        </w:rPr>
        <w:t>, very specifically in the prenatal period,</w:t>
      </w:r>
      <w:r w:rsidR="007400BA" w:rsidRPr="00DA4920">
        <w:rPr>
          <w:rFonts w:ascii="Times New Roman" w:hAnsi="Times New Roman"/>
        </w:rPr>
        <w:t xml:space="preserve"> has a causal relationship to subsequent </w:t>
      </w:r>
      <w:r w:rsidR="00951A51" w:rsidRPr="00DA4920">
        <w:rPr>
          <w:rFonts w:ascii="Times New Roman" w:hAnsi="Times New Roman"/>
        </w:rPr>
        <w:t xml:space="preserve">behavioral </w:t>
      </w:r>
      <w:r w:rsidR="007400BA" w:rsidRPr="00DA4920">
        <w:rPr>
          <w:rFonts w:ascii="Times New Roman" w:hAnsi="Times New Roman"/>
        </w:rPr>
        <w:t>development</w:t>
      </w:r>
      <w:r w:rsidR="008633C5" w:rsidRPr="00DA4920">
        <w:rPr>
          <w:rFonts w:ascii="Times New Roman" w:hAnsi="Times New Roman"/>
        </w:rPr>
        <w:t>.</w:t>
      </w:r>
      <w:r w:rsidR="007400BA" w:rsidRPr="00DA4920">
        <w:rPr>
          <w:rFonts w:ascii="Times New Roman" w:hAnsi="Times New Roman"/>
        </w:rPr>
        <w:t xml:space="preserve"> </w:t>
      </w:r>
    </w:p>
    <w:p w14:paraId="106E53F7" w14:textId="2934FB4C" w:rsidR="00CE50EE" w:rsidRPr="00DA4920" w:rsidRDefault="00EB0EDA" w:rsidP="00053ED3">
      <w:pPr>
        <w:spacing w:line="480" w:lineRule="auto"/>
        <w:ind w:firstLine="720"/>
        <w:rPr>
          <w:rFonts w:ascii="Times New Roman" w:hAnsi="Times New Roman"/>
        </w:rPr>
      </w:pPr>
      <w:r w:rsidRPr="004C6DA2">
        <w:rPr>
          <w:rStyle w:val="Heading4Char"/>
          <w:rFonts w:ascii="Times New Roman" w:hAnsi="Times New Roman" w:cs="Times New Roman"/>
          <w:color w:val="auto"/>
        </w:rPr>
        <w:lastRenderedPageBreak/>
        <w:t xml:space="preserve">2) </w:t>
      </w:r>
      <w:r w:rsidR="00FF6ADE" w:rsidRPr="004C6DA2">
        <w:rPr>
          <w:rStyle w:val="Heading4Char"/>
          <w:rFonts w:ascii="Times New Roman" w:hAnsi="Times New Roman" w:cs="Times New Roman"/>
          <w:color w:val="auto"/>
        </w:rPr>
        <w:t>Pathway models</w:t>
      </w:r>
      <w:r w:rsidR="00FF6ADE" w:rsidRPr="00DA4920">
        <w:rPr>
          <w:rStyle w:val="Heading3Char"/>
          <w:rFonts w:ascii="Times New Roman" w:hAnsi="Times New Roman"/>
        </w:rPr>
        <w:t>.</w:t>
      </w:r>
      <w:r w:rsidR="00FF6ADE" w:rsidRPr="00DA4920">
        <w:rPr>
          <w:rFonts w:ascii="Times New Roman" w:hAnsi="Times New Roman"/>
        </w:rPr>
        <w:t xml:space="preserve"> </w:t>
      </w:r>
      <w:r w:rsidR="00844BE4" w:rsidRPr="00DA4920">
        <w:rPr>
          <w:rFonts w:ascii="Times New Roman" w:hAnsi="Times New Roman"/>
        </w:rPr>
        <w:t>The allostatic load model</w:t>
      </w:r>
      <w:r w:rsidR="00951A51" w:rsidRPr="00DA4920">
        <w:rPr>
          <w:rFonts w:ascii="Times New Roman" w:hAnsi="Times New Roman"/>
        </w:rPr>
        <w:t xml:space="preserve"> </w:t>
      </w:r>
      <w:r w:rsidR="004F118C" w:rsidRPr="00DA4920">
        <w:rPr>
          <w:rFonts w:ascii="Times New Roman" w:hAnsi="Times New Roman"/>
        </w:rPr>
        <w:t xml:space="preserve">noted </w:t>
      </w:r>
      <w:r w:rsidR="00D964AB" w:rsidRPr="00DA4920">
        <w:rPr>
          <w:rFonts w:ascii="Times New Roman" w:hAnsi="Times New Roman"/>
        </w:rPr>
        <w:t>above</w:t>
      </w:r>
      <w:r w:rsidR="00844BE4" w:rsidRPr="00DA4920">
        <w:rPr>
          <w:rFonts w:ascii="Times New Roman" w:hAnsi="Times New Roman"/>
        </w:rPr>
        <w:t xml:space="preserve"> has been elaborated by a </w:t>
      </w:r>
      <w:r w:rsidR="00951A51" w:rsidRPr="00DA4920">
        <w:rPr>
          <w:rFonts w:ascii="Times New Roman" w:hAnsi="Times New Roman"/>
        </w:rPr>
        <w:t>g</w:t>
      </w:r>
      <w:r w:rsidR="007123BE" w:rsidRPr="00DA4920">
        <w:rPr>
          <w:rFonts w:ascii="Times New Roman" w:hAnsi="Times New Roman"/>
        </w:rPr>
        <w:t xml:space="preserve">rowing literature on the </w:t>
      </w:r>
      <w:r w:rsidR="009C14C7" w:rsidRPr="00DA4920">
        <w:rPr>
          <w:rFonts w:ascii="Times New Roman" w:hAnsi="Times New Roman"/>
        </w:rPr>
        <w:t xml:space="preserve">range </w:t>
      </w:r>
      <w:r w:rsidR="007123BE" w:rsidRPr="00DA4920">
        <w:rPr>
          <w:rFonts w:ascii="Times New Roman" w:hAnsi="Times New Roman"/>
        </w:rPr>
        <w:t>of metabolic changes that follow from ELA</w:t>
      </w:r>
      <w:r w:rsidR="00B54371" w:rsidRPr="00DA4920">
        <w:rPr>
          <w:rFonts w:ascii="Times New Roman" w:hAnsi="Times New Roman"/>
        </w:rPr>
        <w:t>.</w:t>
      </w:r>
      <w:r w:rsidR="007123BE" w:rsidRPr="00DA4920">
        <w:rPr>
          <w:rFonts w:ascii="Times New Roman" w:hAnsi="Times New Roman"/>
        </w:rPr>
        <w:t xml:space="preserve"> </w:t>
      </w:r>
      <w:r w:rsidR="00844BE4" w:rsidRPr="00DA4920">
        <w:rPr>
          <w:rFonts w:ascii="Times New Roman" w:hAnsi="Times New Roman"/>
        </w:rPr>
        <w:t xml:space="preserve">For example, </w:t>
      </w:r>
      <w:r w:rsidR="00C67F4B" w:rsidRPr="00DA4920">
        <w:rPr>
          <w:rFonts w:ascii="Times New Roman" w:hAnsi="Times New Roman"/>
        </w:rPr>
        <w:t xml:space="preserve">Rasgon </w:t>
      </w:r>
      <w:r w:rsidR="00844BE4" w:rsidRPr="00DA4920">
        <w:rPr>
          <w:rFonts w:ascii="Times New Roman" w:hAnsi="Times New Roman"/>
        </w:rPr>
        <w:t xml:space="preserve">and McEwen </w:t>
      </w:r>
      <w:r w:rsidR="00390D35" w:rsidRPr="00DA4920">
        <w:rPr>
          <w:rFonts w:ascii="Times New Roman" w:hAnsi="Times New Roman"/>
        </w:rPr>
        <w:t xml:space="preserve">(2016) </w:t>
      </w:r>
      <w:r w:rsidR="00C67F4B" w:rsidRPr="00DA4920">
        <w:rPr>
          <w:rFonts w:ascii="Times New Roman" w:hAnsi="Times New Roman"/>
        </w:rPr>
        <w:t xml:space="preserve">have </w:t>
      </w:r>
      <w:r w:rsidR="009C14C7" w:rsidRPr="00DA4920">
        <w:rPr>
          <w:rFonts w:ascii="Times New Roman" w:hAnsi="Times New Roman"/>
        </w:rPr>
        <w:t>reviewed</w:t>
      </w:r>
      <w:r w:rsidR="00C67F4B" w:rsidRPr="00DA4920">
        <w:rPr>
          <w:rFonts w:ascii="Times New Roman" w:hAnsi="Times New Roman"/>
        </w:rPr>
        <w:t xml:space="preserve"> animal and human research documenting links among severe and sustained stress, elevated </w:t>
      </w:r>
      <w:r w:rsidR="00B54371" w:rsidRPr="00DA4920">
        <w:rPr>
          <w:rFonts w:ascii="Times New Roman" w:hAnsi="Times New Roman"/>
        </w:rPr>
        <w:t>glucocorticoids and amino acids, chronic inflammation</w:t>
      </w:r>
      <w:r w:rsidR="00BC0FEE" w:rsidRPr="00DA4920">
        <w:rPr>
          <w:rFonts w:ascii="Times New Roman" w:hAnsi="Times New Roman"/>
        </w:rPr>
        <w:t>,</w:t>
      </w:r>
      <w:r w:rsidR="00B54371" w:rsidRPr="00DA4920">
        <w:rPr>
          <w:rFonts w:ascii="Times New Roman" w:hAnsi="Times New Roman"/>
        </w:rPr>
        <w:t xml:space="preserve"> and insulin resistance</w:t>
      </w:r>
      <w:r w:rsidR="00A15241" w:rsidRPr="00DA4920">
        <w:rPr>
          <w:rFonts w:ascii="Times New Roman" w:hAnsi="Times New Roman"/>
        </w:rPr>
        <w:t>,</w:t>
      </w:r>
      <w:r w:rsidR="00B54371" w:rsidRPr="00DA4920">
        <w:rPr>
          <w:rFonts w:ascii="Times New Roman" w:hAnsi="Times New Roman"/>
        </w:rPr>
        <w:t xml:space="preserve"> with ultimate effects on reduce</w:t>
      </w:r>
      <w:r w:rsidR="00ED125B" w:rsidRPr="00DA4920">
        <w:rPr>
          <w:rFonts w:ascii="Times New Roman" w:hAnsi="Times New Roman"/>
        </w:rPr>
        <w:t>d</w:t>
      </w:r>
      <w:r w:rsidR="00B54371" w:rsidRPr="00DA4920">
        <w:rPr>
          <w:rFonts w:ascii="Times New Roman" w:hAnsi="Times New Roman"/>
        </w:rPr>
        <w:t xml:space="preserve"> brain plasticity</w:t>
      </w:r>
      <w:r w:rsidR="00BC0FEE" w:rsidRPr="00DA4920">
        <w:rPr>
          <w:rFonts w:ascii="Times New Roman" w:hAnsi="Times New Roman"/>
        </w:rPr>
        <w:t>,</w:t>
      </w:r>
      <w:r w:rsidR="00B54371" w:rsidRPr="00DA4920">
        <w:rPr>
          <w:rFonts w:ascii="Times New Roman" w:hAnsi="Times New Roman"/>
        </w:rPr>
        <w:t xml:space="preserve"> all of which, to a point, are reversible by a range of interventions from exercise to dietary restriction</w:t>
      </w:r>
      <w:r w:rsidR="00F0033D" w:rsidRPr="00DA4920">
        <w:rPr>
          <w:rFonts w:ascii="Times New Roman" w:hAnsi="Times New Roman"/>
        </w:rPr>
        <w:t>. Because these pathways can be initiated in the pre-conception</w:t>
      </w:r>
      <w:r w:rsidR="00A15241" w:rsidRPr="00DA4920">
        <w:rPr>
          <w:rFonts w:ascii="Times New Roman" w:hAnsi="Times New Roman"/>
        </w:rPr>
        <w:t xml:space="preserve"> </w:t>
      </w:r>
      <w:r w:rsidR="00226257" w:rsidRPr="00DA4920">
        <w:rPr>
          <w:rFonts w:ascii="Times New Roman" w:hAnsi="Times New Roman"/>
        </w:rPr>
        <w:t xml:space="preserve">phas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Godfrey&lt;/Author&gt;&lt;Year&gt;2017&lt;/Year&gt;&lt;RecNum&gt;112492&lt;/RecNum&gt;&lt;DisplayText&gt;(Godfrey et al., 2017)&lt;/DisplayText&gt;&lt;record&gt;&lt;rec-number&gt;112492&lt;/rec-number&gt;&lt;foreign-keys&gt;&lt;key app="EN" db-id="2pwxxvadl9ad9ueaetr5d2t8zrvft22aa25a" timestamp="1500489523"&gt;112492&lt;/key&gt;&lt;/foreign-keys&gt;&lt;ref-type name="Journal Article"&gt;17&lt;/ref-type&gt;&lt;contributors&gt;&lt;authors&gt;&lt;author&gt;Godfrey, Keith M&lt;/author&gt;&lt;author&gt;Reynolds, Rebecca M&lt;/author&gt;&lt;author&gt;Prescott, Susan L&lt;/author&gt;&lt;author&gt;Nyirenda, Moffat&lt;/author&gt;&lt;author&gt;Jaddoe, Vincent WV&lt;/author&gt;&lt;author&gt;Eriksson, Johan G&lt;/author&gt;&lt;author&gt;Broekman, Birit FP&lt;/author&gt;&lt;/authors&gt;&lt;/contributors&gt;&lt;titles&gt;&lt;title&gt;Influence of maternal obesity on the long-term health of offspring&lt;/title&gt;&lt;secondary-title&gt;The lancet Diabetes &amp;amp; endocrinology&lt;/secondary-title&gt;&lt;/titles&gt;&lt;periodical&gt;&lt;full-title&gt;The lancet Diabetes &amp;amp; endocrinology&lt;/full-title&gt;&lt;/periodical&gt;&lt;pages&gt;53-64&lt;/pages&gt;&lt;volume&gt;5&lt;/volume&gt;&lt;number&gt;1&lt;/number&gt;&lt;dates&gt;&lt;year&gt;2017&lt;/year&gt;&lt;/dates&gt;&lt;isbn&gt;2213-8587&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Godfrey et al., 2017)</w:t>
      </w:r>
      <w:r w:rsidR="00C86BF0" w:rsidRPr="00DA4920">
        <w:rPr>
          <w:rFonts w:ascii="Times New Roman" w:hAnsi="Times New Roman"/>
        </w:rPr>
        <w:fldChar w:fldCharType="end"/>
      </w:r>
      <w:r w:rsidR="009C14C7" w:rsidRPr="00DA4920">
        <w:rPr>
          <w:rFonts w:ascii="Times New Roman" w:hAnsi="Times New Roman"/>
        </w:rPr>
        <w:t>,</w:t>
      </w:r>
      <w:r w:rsidR="00591C54" w:rsidRPr="00DA4920">
        <w:rPr>
          <w:rFonts w:ascii="Times New Roman" w:hAnsi="Times New Roman"/>
        </w:rPr>
        <w:t xml:space="preserve"> as well as at various stages in fetal and child</w:t>
      </w:r>
      <w:r w:rsidR="00ED125B" w:rsidRPr="00DA4920">
        <w:rPr>
          <w:rFonts w:ascii="Times New Roman" w:hAnsi="Times New Roman"/>
        </w:rPr>
        <w:t xml:space="preserve"> development</w:t>
      </w:r>
      <w:r w:rsidR="00BC0FEE" w:rsidRPr="00DA4920">
        <w:rPr>
          <w:rFonts w:ascii="Times New Roman" w:hAnsi="Times New Roman"/>
        </w:rPr>
        <w:t>,</w:t>
      </w:r>
      <w:r w:rsidR="00ED125B" w:rsidRPr="00DA4920">
        <w:rPr>
          <w:rFonts w:ascii="Times New Roman" w:hAnsi="Times New Roman"/>
        </w:rPr>
        <w:t xml:space="preserve"> a</w:t>
      </w:r>
      <w:r w:rsidR="00591C54" w:rsidRPr="00DA4920">
        <w:rPr>
          <w:rFonts w:ascii="Times New Roman" w:hAnsi="Times New Roman"/>
        </w:rPr>
        <w:t xml:space="preserve"> constantly improving map of these interrelationships will offer multiple oppor</w:t>
      </w:r>
      <w:r w:rsidR="009D58A3" w:rsidRPr="00DA4920">
        <w:rPr>
          <w:rFonts w:ascii="Times New Roman" w:hAnsi="Times New Roman"/>
        </w:rPr>
        <w:t>tunities for preventive interven</w:t>
      </w:r>
      <w:r w:rsidR="00591C54" w:rsidRPr="00DA4920">
        <w:rPr>
          <w:rFonts w:ascii="Times New Roman" w:hAnsi="Times New Roman"/>
        </w:rPr>
        <w:t>tions.</w:t>
      </w:r>
      <w:r w:rsidR="00A524D1" w:rsidRPr="00DA4920">
        <w:rPr>
          <w:rFonts w:ascii="Times New Roman" w:hAnsi="Times New Roman"/>
        </w:rPr>
        <w:t xml:space="preserve"> </w:t>
      </w:r>
      <w:r w:rsidR="00226257" w:rsidRPr="00DA4920">
        <w:rPr>
          <w:rFonts w:ascii="Times New Roman" w:hAnsi="Times New Roman"/>
        </w:rPr>
        <w:t xml:space="preserve">Pathway models are also important for linking early adversity to health outcomes via </w:t>
      </w:r>
      <w:r w:rsidR="00064F90" w:rsidRPr="00DA4920">
        <w:rPr>
          <w:rFonts w:ascii="Times New Roman" w:hAnsi="Times New Roman"/>
        </w:rPr>
        <w:t xml:space="preserve">cognitive pathways and related outcomes </w:t>
      </w:r>
      <w:r w:rsidR="00226257" w:rsidRPr="00DA4920">
        <w:rPr>
          <w:rFonts w:ascii="Times New Roman" w:hAnsi="Times New Roman"/>
        </w:rPr>
        <w:t xml:space="preserve">such as education (Power and Hertzman, </w:t>
      </w:r>
      <w:r w:rsidR="00340AF0" w:rsidRPr="00DA4920">
        <w:rPr>
          <w:rFonts w:ascii="Times New Roman" w:hAnsi="Times New Roman"/>
        </w:rPr>
        <w:t>1997</w:t>
      </w:r>
      <w:r w:rsidR="00226257" w:rsidRPr="00DA4920">
        <w:rPr>
          <w:rFonts w:ascii="Times New Roman" w:hAnsi="Times New Roman"/>
        </w:rPr>
        <w:t xml:space="preserve">) or behaviors that impair </w:t>
      </w:r>
      <w:r w:rsidR="009C14C7" w:rsidRPr="00DA4920">
        <w:rPr>
          <w:rFonts w:ascii="Times New Roman" w:hAnsi="Times New Roman"/>
        </w:rPr>
        <w:t xml:space="preserve">self-regulation and </w:t>
      </w:r>
      <w:r w:rsidR="00226257" w:rsidRPr="00DA4920">
        <w:rPr>
          <w:rFonts w:ascii="Times New Roman" w:hAnsi="Times New Roman"/>
        </w:rPr>
        <w:t>care, increase risk</w:t>
      </w:r>
      <w:r w:rsidR="00A15241" w:rsidRPr="00DA4920">
        <w:rPr>
          <w:rFonts w:ascii="Times New Roman" w:hAnsi="Times New Roman"/>
        </w:rPr>
        <w:t>-</w:t>
      </w:r>
      <w:r w:rsidR="00226257" w:rsidRPr="00DA4920">
        <w:rPr>
          <w:rFonts w:ascii="Times New Roman" w:hAnsi="Times New Roman"/>
        </w:rPr>
        <w:t>taking</w:t>
      </w:r>
      <w:r w:rsidR="00A15241" w:rsidRPr="00DA4920">
        <w:rPr>
          <w:rFonts w:ascii="Times New Roman" w:hAnsi="Times New Roman"/>
        </w:rPr>
        <w:t>,</w:t>
      </w:r>
      <w:r w:rsidR="00226257" w:rsidRPr="00DA4920">
        <w:rPr>
          <w:rFonts w:ascii="Times New Roman" w:hAnsi="Times New Roman"/>
        </w:rPr>
        <w:t xml:space="preserve"> or lead to disrupted social relationships ( e.g.</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olman&lt;/Author&gt;&lt;Year&gt;2004&lt;/Year&gt;&lt;RecNum&gt;107676&lt;/RecNum&gt;&lt;DisplayText&gt;(Colman &amp;amp; Widom, 2004)&lt;/DisplayText&gt;&lt;record&gt;&lt;rec-number&gt;107676&lt;/rec-number&gt;&lt;foreign-keys&gt;&lt;key app="EN" db-id="2pwxxvadl9ad9ueaetr5d2t8zrvft22aa25a" timestamp="1321226409"&gt;107676&lt;/key&gt;&lt;/foreign-keys&gt;&lt;ref-type name="Journal Article"&gt;17&lt;/ref-type&gt;&lt;contributors&gt;&lt;authors&gt;&lt;author&gt;Colman, R. A.&lt;/author&gt;&lt;author&gt;Widom, C. S.&lt;/author&gt;&lt;/authors&gt;&lt;/contributors&gt;&lt;auth-address&gt;The Research Foundation, The University at Albany, Albany, NY, USA.&lt;/auth-address&gt;&lt;titles&gt;&lt;title&gt;Childhood abuse and neglect and adult intimate relationships: a prospective study&lt;/title&gt;&lt;secondary-title&gt;Child Abuse Negl&lt;/secondary-title&gt;&lt;/titles&gt;&lt;periodical&gt;&lt;full-title&gt;Child Abuse Negl&lt;/full-title&gt;&lt;/periodical&gt;&lt;pages&gt;1133-51&lt;/pages&gt;&lt;volume&gt;28&lt;/volume&gt;&lt;number&gt;11&lt;/number&gt;&lt;edition&gt;2004/11/30&lt;/edition&gt;&lt;keywords&gt;&lt;keyword&gt;Adult&lt;/keyword&gt;&lt;keyword&gt;Child&lt;/keyword&gt;&lt;keyword&gt;Child Abuse/ psychology/statistics &amp;amp; numerical data&lt;/keyword&gt;&lt;keyword&gt;Cohort Studies&lt;/keyword&gt;&lt;keyword&gt;Crime Victims&lt;/keyword&gt;&lt;keyword&gt;Divorce/statistics &amp;amp; numerical data&lt;/keyword&gt;&lt;keyword&gt;Female&lt;/keyword&gt;&lt;keyword&gt;Follow-Up Studies&lt;/keyword&gt;&lt;keyword&gt;Humans&lt;/keyword&gt;&lt;keyword&gt;Interpersonal Relations&lt;/keyword&gt;&lt;keyword&gt;Male&lt;/keyword&gt;&lt;keyword&gt;Marriage/psychology&lt;/keyword&gt;&lt;keyword&gt;Prospective Studies&lt;/keyword&gt;&lt;keyword&gt;Questionnaires&lt;/keyword&gt;&lt;keyword&gt;Sexual Behavior/psychology&lt;/keyword&gt;&lt;/keywords&gt;&lt;dates&gt;&lt;year&gt;2004&lt;/year&gt;&lt;pub-dates&gt;&lt;date&gt;Nov&lt;/date&gt;&lt;/pub-dates&gt;&lt;/dates&gt;&lt;isbn&gt;0145-2134 (Print)&amp;#xD;0145-2134 (Linking)&lt;/isbn&gt;&lt;accession-num&gt;15567020&lt;/accession-num&gt;&lt;urls&gt;&lt;/urls&gt;&lt;electronic-resource-num&gt;S0145-2134(04)00237-6 [pii]&amp;#xD;10.1016/j.chiabu.2004.02.005 [doi]&lt;/electronic-resource-num&gt;&lt;remote-database-provider&gt;Nlm&lt;/remote-database-provider&gt;&lt;language&gt;eng&lt;/language&gt;&lt;/record&gt;&lt;/Cite&gt;&lt;/EndNote&gt;</w:instrText>
      </w:r>
      <w:r w:rsidR="00C86BF0" w:rsidRPr="00DA4920">
        <w:rPr>
          <w:rFonts w:ascii="Times New Roman" w:hAnsi="Times New Roman"/>
        </w:rPr>
        <w:fldChar w:fldCharType="separate"/>
      </w:r>
      <w:r w:rsidR="00340AF0" w:rsidRPr="00DA4920">
        <w:rPr>
          <w:rFonts w:ascii="Times New Roman" w:hAnsi="Times New Roman"/>
          <w:noProof/>
        </w:rPr>
        <w:t xml:space="preserve">, </w:t>
      </w:r>
      <w:r w:rsidR="00C86BF0" w:rsidRPr="00DA4920">
        <w:rPr>
          <w:rFonts w:ascii="Times New Roman" w:hAnsi="Times New Roman"/>
          <w:noProof/>
        </w:rPr>
        <w:t>Colman &amp; Widom, 2004)</w:t>
      </w:r>
      <w:r w:rsidR="00C86BF0" w:rsidRPr="00DA4920">
        <w:rPr>
          <w:rFonts w:ascii="Times New Roman" w:hAnsi="Times New Roman"/>
        </w:rPr>
        <w:fldChar w:fldCharType="end"/>
      </w:r>
      <w:r w:rsidR="00226257" w:rsidRPr="00DA4920">
        <w:rPr>
          <w:rFonts w:ascii="Times New Roman" w:hAnsi="Times New Roman"/>
        </w:rPr>
        <w:t>.</w:t>
      </w:r>
      <w:r w:rsidR="009D023E" w:rsidRPr="00DA4920">
        <w:rPr>
          <w:rFonts w:ascii="Times New Roman" w:hAnsi="Times New Roman"/>
        </w:rPr>
        <w:t xml:space="preserve"> Indeed, research on neuroplasticity, noted above, may be particularly useful in interventions directed at these behaviors: enhanced neuroplasticity, through such strategies as exercise or neurofeedback, may increase the effectiveness of </w:t>
      </w:r>
      <w:r w:rsidR="00244FFF" w:rsidRPr="00DA4920">
        <w:rPr>
          <w:rFonts w:ascii="Times New Roman" w:hAnsi="Times New Roman"/>
        </w:rPr>
        <w:t xml:space="preserve">preventive </w:t>
      </w:r>
      <w:r w:rsidR="009D023E" w:rsidRPr="00DA4920">
        <w:rPr>
          <w:rFonts w:ascii="Times New Roman" w:hAnsi="Times New Roman"/>
        </w:rPr>
        <w:t>interve</w:t>
      </w:r>
      <w:r w:rsidR="00244FFF" w:rsidRPr="00DA4920">
        <w:rPr>
          <w:rFonts w:ascii="Times New Roman" w:hAnsi="Times New Roman"/>
        </w:rPr>
        <w:t>n</w:t>
      </w:r>
      <w:r w:rsidR="009D023E" w:rsidRPr="00DA4920">
        <w:rPr>
          <w:rFonts w:ascii="Times New Roman" w:hAnsi="Times New Roman"/>
        </w:rPr>
        <w:t xml:space="preserve">tions </w:t>
      </w:r>
      <w:r w:rsidR="00244FFF" w:rsidRPr="00DA4920">
        <w:rPr>
          <w:rFonts w:ascii="Times New Roman" w:hAnsi="Times New Roman"/>
        </w:rPr>
        <w:t>aimed specifically at</w:t>
      </w:r>
      <w:r w:rsidR="009D023E" w:rsidRPr="00DA4920">
        <w:rPr>
          <w:rFonts w:ascii="Times New Roman" w:hAnsi="Times New Roman"/>
        </w:rPr>
        <w:t xml:space="preserve"> </w:t>
      </w:r>
      <w:r w:rsidR="00A15241" w:rsidRPr="00DA4920">
        <w:rPr>
          <w:rFonts w:ascii="Times New Roman" w:hAnsi="Times New Roman"/>
        </w:rPr>
        <w:t xml:space="preserve">self-regulation, </w:t>
      </w:r>
      <w:r w:rsidR="009D023E" w:rsidRPr="00DA4920">
        <w:rPr>
          <w:rFonts w:ascii="Times New Roman" w:hAnsi="Times New Roman"/>
        </w:rPr>
        <w:t>risk</w:t>
      </w:r>
      <w:r w:rsidR="00A15241" w:rsidRPr="00DA4920">
        <w:rPr>
          <w:rFonts w:ascii="Times New Roman" w:hAnsi="Times New Roman"/>
        </w:rPr>
        <w:t>-</w:t>
      </w:r>
      <w:r w:rsidR="009D023E" w:rsidRPr="00DA4920">
        <w:rPr>
          <w:rFonts w:ascii="Times New Roman" w:hAnsi="Times New Roman"/>
        </w:rPr>
        <w:t>taking</w:t>
      </w:r>
      <w:r w:rsidR="00A15241" w:rsidRPr="00DA4920">
        <w:rPr>
          <w:rFonts w:ascii="Times New Roman" w:hAnsi="Times New Roman"/>
        </w:rPr>
        <w:t>,</w:t>
      </w:r>
      <w:r w:rsidR="009D023E" w:rsidRPr="00DA4920">
        <w:rPr>
          <w:rFonts w:ascii="Times New Roman" w:hAnsi="Times New Roman"/>
        </w:rPr>
        <w:t xml:space="preserve"> or disruptive patterns of social relationships. </w:t>
      </w:r>
    </w:p>
    <w:p w14:paraId="55EF1C84" w14:textId="25A960DA" w:rsidR="003A7215" w:rsidRPr="00DA4920" w:rsidRDefault="00CE50EE" w:rsidP="00053ED3">
      <w:pPr>
        <w:spacing w:line="480" w:lineRule="auto"/>
        <w:ind w:firstLine="720"/>
        <w:rPr>
          <w:rFonts w:ascii="Times New Roman" w:hAnsi="Times New Roman"/>
        </w:rPr>
      </w:pPr>
      <w:r w:rsidRPr="00DA4920">
        <w:rPr>
          <w:rFonts w:ascii="Times New Roman" w:hAnsi="Times New Roman"/>
        </w:rPr>
        <w:t xml:space="preserve">Although pathway models are complex, they </w:t>
      </w:r>
      <w:r w:rsidR="00244FFF" w:rsidRPr="00DA4920">
        <w:rPr>
          <w:rFonts w:ascii="Times New Roman" w:hAnsi="Times New Roman"/>
        </w:rPr>
        <w:t xml:space="preserve">may </w:t>
      </w:r>
      <w:r w:rsidRPr="00DA4920">
        <w:rPr>
          <w:rFonts w:ascii="Times New Roman" w:hAnsi="Times New Roman"/>
        </w:rPr>
        <w:t>provide a</w:t>
      </w:r>
      <w:r w:rsidR="009C14C7" w:rsidRPr="00DA4920">
        <w:rPr>
          <w:rFonts w:ascii="Times New Roman" w:hAnsi="Times New Roman"/>
        </w:rPr>
        <w:t xml:space="preserve"> broader</w:t>
      </w:r>
      <w:r w:rsidRPr="00DA4920">
        <w:rPr>
          <w:rFonts w:ascii="Times New Roman" w:hAnsi="Times New Roman"/>
        </w:rPr>
        <w:t xml:space="preserve"> range of potential intervention</w:t>
      </w:r>
      <w:r w:rsidR="009C14C7" w:rsidRPr="00DA4920">
        <w:rPr>
          <w:rFonts w:ascii="Times New Roman" w:hAnsi="Times New Roman"/>
        </w:rPr>
        <w:t xml:space="preserve"> targets </w:t>
      </w:r>
      <w:r w:rsidRPr="00DA4920">
        <w:rPr>
          <w:rFonts w:ascii="Times New Roman" w:hAnsi="Times New Roman"/>
        </w:rPr>
        <w:t xml:space="preserve">at various points </w:t>
      </w:r>
      <w:r w:rsidR="009C14C7" w:rsidRPr="00DA4920">
        <w:rPr>
          <w:rFonts w:ascii="Times New Roman" w:hAnsi="Times New Roman"/>
        </w:rPr>
        <w:t>across the</w:t>
      </w:r>
      <w:r w:rsidRPr="00DA4920">
        <w:rPr>
          <w:rFonts w:ascii="Times New Roman" w:hAnsi="Times New Roman"/>
        </w:rPr>
        <w:t xml:space="preserve"> lifespan. </w:t>
      </w:r>
      <w:r w:rsidR="009D023E" w:rsidRPr="00DA4920">
        <w:rPr>
          <w:rFonts w:ascii="Times New Roman" w:hAnsi="Times New Roman"/>
        </w:rPr>
        <w:t>However, e</w:t>
      </w:r>
      <w:r w:rsidR="00610079" w:rsidRPr="00DA4920">
        <w:rPr>
          <w:rFonts w:ascii="Times New Roman" w:hAnsi="Times New Roman"/>
        </w:rPr>
        <w:t xml:space="preserve">ven </w:t>
      </w:r>
      <w:r w:rsidR="009C14C7" w:rsidRPr="00DA4920">
        <w:rPr>
          <w:rFonts w:ascii="Times New Roman" w:hAnsi="Times New Roman"/>
        </w:rPr>
        <w:t>when</w:t>
      </w:r>
      <w:r w:rsidR="00610079" w:rsidRPr="00DA4920">
        <w:rPr>
          <w:rFonts w:ascii="Times New Roman" w:hAnsi="Times New Roman"/>
        </w:rPr>
        <w:t xml:space="preserve"> tested in carefully conducted longitudinal studies spanning childhood and adulthood—with </w:t>
      </w:r>
      <w:r w:rsidR="009C14C7" w:rsidRPr="00DA4920">
        <w:rPr>
          <w:rFonts w:ascii="Times New Roman" w:hAnsi="Times New Roman"/>
        </w:rPr>
        <w:t>repeated</w:t>
      </w:r>
      <w:r w:rsidR="00610079" w:rsidRPr="00DA4920">
        <w:rPr>
          <w:rFonts w:ascii="Times New Roman" w:hAnsi="Times New Roman"/>
        </w:rPr>
        <w:t xml:space="preserve"> assays across time—there are two major threats to their validity. First, </w:t>
      </w:r>
      <w:r w:rsidR="00047EF1" w:rsidRPr="00DA4920">
        <w:rPr>
          <w:rFonts w:ascii="Times New Roman" w:hAnsi="Times New Roman"/>
        </w:rPr>
        <w:t xml:space="preserve">the validity of these models may </w:t>
      </w:r>
      <w:r w:rsidR="004C6DA2" w:rsidRPr="00DA4920">
        <w:rPr>
          <w:rFonts w:ascii="Times New Roman" w:hAnsi="Times New Roman"/>
        </w:rPr>
        <w:t>be confounded</w:t>
      </w:r>
      <w:r w:rsidR="001C55C8" w:rsidRPr="00DA4920">
        <w:rPr>
          <w:rFonts w:ascii="Times New Roman" w:hAnsi="Times New Roman"/>
        </w:rPr>
        <w:t xml:space="preserve"> and the confounds </w:t>
      </w:r>
      <w:r w:rsidR="00785FE2" w:rsidRPr="00DA4920">
        <w:rPr>
          <w:rFonts w:ascii="Times New Roman" w:hAnsi="Times New Roman"/>
        </w:rPr>
        <w:t xml:space="preserve">may </w:t>
      </w:r>
      <w:r w:rsidR="00610079" w:rsidRPr="00DA4920">
        <w:rPr>
          <w:rFonts w:ascii="Times New Roman" w:hAnsi="Times New Roman"/>
        </w:rPr>
        <w:t xml:space="preserve">become more abundant as the complexity of pathway models increases. </w:t>
      </w:r>
      <w:r w:rsidR="001C55C8" w:rsidRPr="00DA4920">
        <w:rPr>
          <w:rFonts w:ascii="Times New Roman" w:hAnsi="Times New Roman"/>
        </w:rPr>
        <w:t xml:space="preserve">This is tractable problem if the </w:t>
      </w:r>
      <w:r w:rsidR="001C55C8" w:rsidRPr="00DA4920">
        <w:rPr>
          <w:rFonts w:ascii="Times New Roman" w:hAnsi="Times New Roman"/>
          <w:i/>
        </w:rPr>
        <w:t>potential confounds are known and measurable.</w:t>
      </w:r>
      <w:r w:rsidR="001C55C8" w:rsidRPr="00DA4920">
        <w:rPr>
          <w:rFonts w:ascii="Times New Roman" w:hAnsi="Times New Roman"/>
        </w:rPr>
        <w:t xml:space="preserve"> In these circumstances</w:t>
      </w:r>
      <w:r w:rsidR="00244FFF" w:rsidRPr="00DA4920">
        <w:rPr>
          <w:rFonts w:ascii="Times New Roman" w:hAnsi="Times New Roman"/>
        </w:rPr>
        <w:t>, m</w:t>
      </w:r>
      <w:r w:rsidR="00610079" w:rsidRPr="00DA4920">
        <w:rPr>
          <w:rFonts w:ascii="Times New Roman" w:hAnsi="Times New Roman"/>
        </w:rPr>
        <w:t>any investigators have turned to analytic strategies</w:t>
      </w:r>
      <w:r w:rsidR="001C55C8" w:rsidRPr="00DA4920">
        <w:rPr>
          <w:rFonts w:ascii="Times New Roman" w:hAnsi="Times New Roman"/>
        </w:rPr>
        <w:t>--</w:t>
      </w:r>
      <w:r w:rsidR="00610079" w:rsidRPr="00DA4920">
        <w:rPr>
          <w:rFonts w:ascii="Times New Roman" w:hAnsi="Times New Roman"/>
        </w:rPr>
        <w:t xml:space="preserve">such </w:t>
      </w:r>
      <w:r w:rsidR="00610079" w:rsidRPr="00DA4920">
        <w:rPr>
          <w:rFonts w:ascii="Times New Roman" w:hAnsi="Times New Roman"/>
        </w:rPr>
        <w:lastRenderedPageBreak/>
        <w:t>as directed acyclic graphs</w:t>
      </w:r>
      <w:r w:rsidR="001C55C8" w:rsidRPr="00DA4920">
        <w:rPr>
          <w:rFonts w:ascii="Times New Roman" w:hAnsi="Times New Roman"/>
        </w:rPr>
        <w:t>--</w:t>
      </w:r>
      <w:r w:rsidR="00610079" w:rsidRPr="00DA4920">
        <w:rPr>
          <w:rFonts w:ascii="Times New Roman" w:hAnsi="Times New Roman"/>
        </w:rPr>
        <w:t xml:space="preserve"> to clarify not only the mediating </w:t>
      </w:r>
      <w:r w:rsidR="009C4656" w:rsidRPr="00DA4920">
        <w:rPr>
          <w:rFonts w:ascii="Times New Roman" w:hAnsi="Times New Roman"/>
        </w:rPr>
        <w:t xml:space="preserve">and moderating </w:t>
      </w:r>
      <w:r w:rsidR="00610079" w:rsidRPr="00DA4920">
        <w:rPr>
          <w:rFonts w:ascii="Times New Roman" w:hAnsi="Times New Roman"/>
        </w:rPr>
        <w:t>steps linking childhood factors with adult health</w:t>
      </w:r>
      <w:r w:rsidR="007A37CC" w:rsidRPr="00DA4920">
        <w:rPr>
          <w:rFonts w:ascii="Times New Roman" w:hAnsi="Times New Roman"/>
        </w:rPr>
        <w:t xml:space="preserve">; these models incorporate </w:t>
      </w:r>
      <w:r w:rsidR="00610079" w:rsidRPr="00DA4920">
        <w:rPr>
          <w:rFonts w:ascii="Times New Roman" w:hAnsi="Times New Roman"/>
        </w:rPr>
        <w:t>as many potential confounders as possible</w:t>
      </w:r>
      <w:r w:rsidR="009C4656" w:rsidRPr="00DA4920">
        <w:rPr>
          <w:rFonts w:ascii="Times New Roman" w:hAnsi="Times New Roman"/>
        </w:rPr>
        <w:t xml:space="preserve"> (e.g.</w:t>
      </w:r>
      <w:r w:rsidR="00340AF0" w:rsidRPr="00DA4920">
        <w:rPr>
          <w:rFonts w:ascii="Times New Roman" w:hAnsi="Times New Roman"/>
        </w:rPr>
        <w:t>,</w:t>
      </w:r>
      <w:r w:rsidR="002D01B4"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LYW1waHVpczwvQXV0aG9yPjxZZWFyPjIwMTI8L1llYXI+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LYW1waHVpczwvQXV0aG9yPjxZZWFyPjIwMTI8L1llYXI+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Kamphuis, Turrell, Giskes, Mackenbach, &amp; van Lenthe, 2012)</w:t>
      </w:r>
      <w:r w:rsidR="00C86BF0" w:rsidRPr="00DA4920">
        <w:rPr>
          <w:rFonts w:ascii="Times New Roman" w:hAnsi="Times New Roman"/>
        </w:rPr>
        <w:fldChar w:fldCharType="end"/>
      </w:r>
      <w:r w:rsidR="00610079" w:rsidRPr="00DA4920">
        <w:rPr>
          <w:rFonts w:ascii="Times New Roman" w:hAnsi="Times New Roman"/>
        </w:rPr>
        <w:t>.</w:t>
      </w:r>
      <w:r w:rsidR="00244FFF" w:rsidRPr="00DA4920">
        <w:rPr>
          <w:rStyle w:val="FootnoteReference"/>
          <w:rFonts w:ascii="Times New Roman" w:hAnsi="Times New Roman"/>
        </w:rPr>
        <w:footnoteReference w:id="4"/>
      </w:r>
      <w:r w:rsidR="003D6D4E" w:rsidRPr="00DA4920">
        <w:rPr>
          <w:rFonts w:ascii="Times New Roman" w:hAnsi="Times New Roman"/>
        </w:rPr>
        <w:t xml:space="preserve">  </w:t>
      </w:r>
    </w:p>
    <w:p w14:paraId="42834448" w14:textId="47CE55DD" w:rsidR="00D902A6" w:rsidRPr="00DA4920" w:rsidRDefault="003D6D4E" w:rsidP="00053ED3">
      <w:pPr>
        <w:spacing w:line="480" w:lineRule="auto"/>
        <w:ind w:firstLine="720"/>
        <w:rPr>
          <w:rFonts w:ascii="Times New Roman" w:hAnsi="Times New Roman"/>
        </w:rPr>
      </w:pPr>
      <w:r w:rsidRPr="00DA4920">
        <w:rPr>
          <w:rFonts w:ascii="Times New Roman" w:hAnsi="Times New Roman"/>
        </w:rPr>
        <w:t xml:space="preserve">A second threat comes from </w:t>
      </w:r>
      <w:r w:rsidRPr="004C6DA2">
        <w:rPr>
          <w:rFonts w:ascii="Times New Roman" w:hAnsi="Times New Roman"/>
        </w:rPr>
        <w:t xml:space="preserve">unmeasured </w:t>
      </w:r>
      <w:r w:rsidR="00D964AB" w:rsidRPr="004C6DA2">
        <w:rPr>
          <w:rFonts w:ascii="Times New Roman" w:hAnsi="Times New Roman"/>
        </w:rPr>
        <w:t>confounders;</w:t>
      </w:r>
      <w:r w:rsidRPr="00DA4920">
        <w:rPr>
          <w:rFonts w:ascii="Times New Roman" w:hAnsi="Times New Roman"/>
        </w:rPr>
        <w:t xml:space="preserve"> the most important </w:t>
      </w:r>
      <w:r w:rsidR="00D73DF8" w:rsidRPr="00DA4920">
        <w:rPr>
          <w:rFonts w:ascii="Times New Roman" w:hAnsi="Times New Roman"/>
        </w:rPr>
        <w:t>may be</w:t>
      </w:r>
      <w:r w:rsidRPr="00DA4920">
        <w:rPr>
          <w:rFonts w:ascii="Times New Roman" w:hAnsi="Times New Roman"/>
        </w:rPr>
        <w:t xml:space="preserve"> genetic</w:t>
      </w:r>
      <w:r w:rsidR="003A7215" w:rsidRPr="00DA4920">
        <w:rPr>
          <w:rFonts w:ascii="Times New Roman" w:hAnsi="Times New Roman"/>
        </w:rPr>
        <w:t>. The confounding arises because genetic factors can influence measures of environmental adversity</w:t>
      </w:r>
      <w:r w:rsidR="000925C0" w:rsidRPr="00DA4920">
        <w:rPr>
          <w:rFonts w:ascii="Times New Roman" w:hAnsi="Times New Roman"/>
        </w:rPr>
        <w:t xml:space="preserve"> (see review</w:t>
      </w:r>
      <w:r w:rsidR="00340AF0" w:rsidRPr="00DA4920">
        <w:rPr>
          <w:rFonts w:ascii="Times New Roman" w:hAnsi="Times New Roman"/>
        </w:rPr>
        <w:t>:</w:t>
      </w:r>
      <w:r w:rsidR="000925C0"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Kendler&lt;/Author&gt;&lt;Year&gt;2007&lt;/Year&gt;&lt;RecNum&gt;4961&lt;/RecNum&gt;&lt;DisplayText&gt;(K. S. Kendler &amp;amp; Baker, 2007)&lt;/DisplayText&gt;&lt;record&gt;&lt;rec-number&gt;4961&lt;/rec-number&gt;&lt;foreign-keys&gt;&lt;key app="EN" db-id="2pwxxvadl9ad9ueaetr5d2t8zrvft22aa25a" timestamp="0"&gt;4961&lt;/key&gt;&lt;/foreign-keys&gt;&lt;ref-type name="Journal Article"&gt;17&lt;/ref-type&gt;&lt;contributors&gt;&lt;authors&gt;&lt;author&gt;Kendler, K. S.&lt;/author&gt;&lt;author&gt;Baker, J. H.&lt;/author&gt;&lt;/authors&gt;&lt;/contributors&gt;&lt;auth-address&gt;Virginia Institute for Psychiatric and Behavioral Genetics, Department of Psychiatry, Medical College of Virginia of Virginia Commonwealth University, Box 980126, Richmond, VA 23298-0126, United States&amp;#xD;Department of Human Genetics, Virginia Commonwealth University, Richmond, VA, United States&amp;#xD;Department of Psychology, Virginia Commonwealth University, Richmond, VA, United States&lt;/auth-address&gt;&lt;titles&gt;&lt;title&gt;Genetic influences on measures of the environment: A systematic review&lt;/title&gt;&lt;secondary-title&gt;Psychological Medicine&lt;/secondary-title&gt;&lt;/titles&gt;&lt;periodical&gt;&lt;full-title&gt;Psychological Medicine&lt;/full-title&gt;&lt;/periodical&gt;&lt;pages&gt;615-626&lt;/pages&gt;&lt;volume&gt;37&lt;/volume&gt;&lt;number&gt;5&lt;/number&gt;&lt;dates&gt;&lt;year&gt;2007&lt;/year&gt;&lt;/dates&gt;&lt;urls&gt;&lt;related-urls&gt;&lt;url&gt;http://www.scopus.com/scopus/inward/record.url?eid=2-s2.0-34047161579&amp;amp;partnerID=40&amp;amp;rel=R8.0.0 &lt;/url&gt;&lt;/related-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Kendler &amp; Baker, 2007)</w:t>
      </w:r>
      <w:r w:rsidR="00C86BF0" w:rsidRPr="00DA4920">
        <w:rPr>
          <w:rFonts w:ascii="Times New Roman" w:hAnsi="Times New Roman"/>
        </w:rPr>
        <w:fldChar w:fldCharType="end"/>
      </w:r>
      <w:r w:rsidR="00226257" w:rsidRPr="00DA4920">
        <w:rPr>
          <w:rFonts w:ascii="Times New Roman" w:hAnsi="Times New Roman"/>
        </w:rPr>
        <w:t xml:space="preserve"> as</w:t>
      </w:r>
      <w:r w:rsidR="003A7215" w:rsidRPr="00DA4920">
        <w:rPr>
          <w:rFonts w:ascii="Times New Roman" w:hAnsi="Times New Roman"/>
        </w:rPr>
        <w:t xml:space="preserve"> well as measure</w:t>
      </w:r>
      <w:r w:rsidR="0014196F" w:rsidRPr="00DA4920">
        <w:rPr>
          <w:rFonts w:ascii="Times New Roman" w:hAnsi="Times New Roman"/>
        </w:rPr>
        <w:t>s</w:t>
      </w:r>
      <w:r w:rsidR="003A7215" w:rsidRPr="00DA4920">
        <w:rPr>
          <w:rFonts w:ascii="Times New Roman" w:hAnsi="Times New Roman"/>
        </w:rPr>
        <w:t xml:space="preserve"> of health status</w:t>
      </w:r>
      <w:r w:rsidR="009C14C7" w:rsidRPr="00DA4920">
        <w:rPr>
          <w:rFonts w:ascii="Times New Roman" w:hAnsi="Times New Roman"/>
        </w:rPr>
        <w:t>,</w:t>
      </w:r>
      <w:r w:rsidR="003A7215" w:rsidRPr="00DA4920">
        <w:rPr>
          <w:rFonts w:ascii="Times New Roman" w:hAnsi="Times New Roman"/>
        </w:rPr>
        <w:t xml:space="preserve"> and hence can account for some or all of </w:t>
      </w:r>
      <w:r w:rsidR="00684AF6" w:rsidRPr="00DA4920">
        <w:rPr>
          <w:rFonts w:ascii="Times New Roman" w:hAnsi="Times New Roman"/>
        </w:rPr>
        <w:t xml:space="preserve">the </w:t>
      </w:r>
      <w:r w:rsidR="003A7215" w:rsidRPr="00DA4920">
        <w:rPr>
          <w:rFonts w:ascii="Times New Roman" w:hAnsi="Times New Roman"/>
        </w:rPr>
        <w:t xml:space="preserve">covariance studied in both pathways and critical period models. </w:t>
      </w:r>
      <w:r w:rsidR="00226257" w:rsidRPr="00DA4920">
        <w:rPr>
          <w:rFonts w:ascii="Times New Roman" w:hAnsi="Times New Roman"/>
        </w:rPr>
        <w:t>For example</w:t>
      </w:r>
      <w:r w:rsidR="009C14C7" w:rsidRPr="00DA4920">
        <w:rPr>
          <w:rFonts w:ascii="Times New Roman" w:hAnsi="Times New Roman"/>
        </w:rPr>
        <w:t>,</w:t>
      </w:r>
      <w:r w:rsidR="00226257" w:rsidRPr="00DA4920">
        <w:rPr>
          <w:rFonts w:ascii="Times New Roman" w:hAnsi="Times New Roman"/>
        </w:rPr>
        <w:t xml:space="preserve"> South and colleagues (</w:t>
      </w:r>
      <w:r w:rsidR="00340AF0" w:rsidRPr="00DA4920">
        <w:rPr>
          <w:rFonts w:ascii="Times New Roman" w:hAnsi="Times New Roman"/>
        </w:rPr>
        <w:t>2015</w:t>
      </w:r>
      <w:r w:rsidR="00226257" w:rsidRPr="00DA4920">
        <w:rPr>
          <w:rFonts w:ascii="Times New Roman" w:hAnsi="Times New Roman"/>
        </w:rPr>
        <w:t xml:space="preserve">), using a large twin subsample of the MIDUS study, found that virtually all of the observed association between recalled childhood adversity </w:t>
      </w:r>
      <w:r w:rsidR="0014196F" w:rsidRPr="00DA4920">
        <w:rPr>
          <w:rFonts w:ascii="Times New Roman" w:hAnsi="Times New Roman"/>
        </w:rPr>
        <w:t xml:space="preserve">and </w:t>
      </w:r>
      <w:r w:rsidR="00226257" w:rsidRPr="00DA4920">
        <w:rPr>
          <w:rFonts w:ascii="Times New Roman" w:hAnsi="Times New Roman"/>
        </w:rPr>
        <w:t>self</w:t>
      </w:r>
      <w:r w:rsidR="00684AF6" w:rsidRPr="00DA4920">
        <w:rPr>
          <w:rFonts w:ascii="Times New Roman" w:hAnsi="Times New Roman"/>
        </w:rPr>
        <w:t>-</w:t>
      </w:r>
      <w:r w:rsidR="0014196F" w:rsidRPr="00DA4920">
        <w:rPr>
          <w:rFonts w:ascii="Times New Roman" w:hAnsi="Times New Roman"/>
        </w:rPr>
        <w:t xml:space="preserve">reports of current health were </w:t>
      </w:r>
      <w:r w:rsidR="00226257" w:rsidRPr="00DA4920">
        <w:rPr>
          <w:rFonts w:ascii="Times New Roman" w:hAnsi="Times New Roman"/>
        </w:rPr>
        <w:t xml:space="preserve">accounted for by genetic influences common to both. </w:t>
      </w:r>
      <w:r w:rsidR="000925C0" w:rsidRPr="00DA4920">
        <w:rPr>
          <w:rFonts w:ascii="Times New Roman" w:hAnsi="Times New Roman"/>
        </w:rPr>
        <w:t>Comparable findings</w:t>
      </w:r>
      <w:r w:rsidR="00777E95" w:rsidRPr="00DA4920">
        <w:rPr>
          <w:rFonts w:ascii="Times New Roman" w:hAnsi="Times New Roman"/>
        </w:rPr>
        <w:t>,</w:t>
      </w:r>
      <w:r w:rsidR="000925C0" w:rsidRPr="00DA4920">
        <w:rPr>
          <w:rFonts w:ascii="Times New Roman" w:hAnsi="Times New Roman"/>
        </w:rPr>
        <w:t xml:space="preserve"> using twin studies</w:t>
      </w:r>
      <w:r w:rsidR="00777E95" w:rsidRPr="00DA4920">
        <w:rPr>
          <w:rFonts w:ascii="Times New Roman" w:hAnsi="Times New Roman"/>
        </w:rPr>
        <w:t>,</w:t>
      </w:r>
      <w:r w:rsidR="000925C0" w:rsidRPr="00DA4920">
        <w:rPr>
          <w:rFonts w:ascii="Times New Roman" w:hAnsi="Times New Roman"/>
        </w:rPr>
        <w:t xml:space="preserve"> </w:t>
      </w:r>
      <w:r w:rsidR="00BE6165" w:rsidRPr="00DA4920">
        <w:rPr>
          <w:rFonts w:ascii="Times New Roman" w:hAnsi="Times New Roman"/>
        </w:rPr>
        <w:t xml:space="preserve">have been </w:t>
      </w:r>
      <w:r w:rsidR="00777E95" w:rsidRPr="00DA4920">
        <w:rPr>
          <w:rFonts w:ascii="Times New Roman" w:hAnsi="Times New Roman"/>
        </w:rPr>
        <w:t xml:space="preserve">reported </w:t>
      </w:r>
      <w:r w:rsidR="00BE6165" w:rsidRPr="00DA4920">
        <w:rPr>
          <w:rFonts w:ascii="Times New Roman" w:hAnsi="Times New Roman"/>
        </w:rPr>
        <w:t>for</w:t>
      </w:r>
      <w:r w:rsidR="0014196F" w:rsidRPr="00DA4920">
        <w:rPr>
          <w:rFonts w:ascii="Times New Roman" w:hAnsi="Times New Roman"/>
        </w:rPr>
        <w:t xml:space="preserve"> assoc</w:t>
      </w:r>
      <w:r w:rsidR="009C14C7" w:rsidRPr="00DA4920">
        <w:rPr>
          <w:rFonts w:ascii="Times New Roman" w:hAnsi="Times New Roman"/>
        </w:rPr>
        <w:t>i</w:t>
      </w:r>
      <w:r w:rsidR="0014196F" w:rsidRPr="00DA4920">
        <w:rPr>
          <w:rFonts w:ascii="Times New Roman" w:hAnsi="Times New Roman"/>
        </w:rPr>
        <w:t>ations of adversity measure</w:t>
      </w:r>
      <w:r w:rsidR="009C14C7" w:rsidRPr="00DA4920">
        <w:rPr>
          <w:rFonts w:ascii="Times New Roman" w:hAnsi="Times New Roman"/>
        </w:rPr>
        <w:t>s</w:t>
      </w:r>
      <w:r w:rsidR="0014196F" w:rsidRPr="00DA4920">
        <w:rPr>
          <w:rFonts w:ascii="Times New Roman" w:hAnsi="Times New Roman"/>
        </w:rPr>
        <w:t xml:space="preserve"> with</w:t>
      </w:r>
      <w:r w:rsidR="00BE6165" w:rsidRPr="00DA4920">
        <w:rPr>
          <w:rFonts w:ascii="Times New Roman" w:hAnsi="Times New Roman"/>
        </w:rPr>
        <w:t xml:space="preserve"> childhood neurodevelopmental disorders</w:t>
      </w:r>
      <w:r w:rsidR="0014196F" w:rsidRPr="00DA4920">
        <w:rPr>
          <w:rFonts w:ascii="Times New Roman" w:hAnsi="Times New Roman"/>
        </w:rPr>
        <w:t xml:space="preserve">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Dinkler&lt;/Author&gt;&lt;Year&gt;2017&lt;/Year&gt;&lt;RecNum&gt;112424&lt;/RecNum&gt;&lt;DisplayText&gt;(Dinkler et al., 2017)&lt;/DisplayText&gt;&lt;record&gt;&lt;rec-number&gt;112424&lt;/rec-number&gt;&lt;foreign-keys&gt;&lt;key app="EN" db-id="2pwxxvadl9ad9ueaetr5d2t8zrvft22aa25a" timestamp="1499618384"&gt;112424&lt;/key&gt;&lt;/foreign-keys&gt;&lt;ref-type name="Journal Article"&gt;17&lt;/ref-type&gt;&lt;contributors&gt;&lt;authors&gt;&lt;author&gt;Dinkler, Lisa&lt;/author&gt;&lt;author&gt;Lundstrom, Sebastian&lt;/author&gt;&lt;author&gt;Gajwani, Ruchika&lt;/author&gt;&lt;author&gt;Lichtenstein, Paul&lt;/author&gt;&lt;author&gt;Gillberg, Christopher&lt;/author&gt;&lt;author&gt;Minnis, Helen&lt;/author&gt;&lt;/authors&gt;&lt;/contributors&gt;&lt;auth-address&gt;Dinkler, Lisa: lisa.dinkler@gu.se&lt;/auth-address&gt;&lt;titles&gt;&lt;title&gt;Maltreatment-associated neurodevelopmental disorders: A co-twin control analysis&lt;/title&gt;&lt;secondary-title&gt;Journal of Child Psychology and Psychiatry&lt;/secondary-title&gt;&lt;/titles&gt;&lt;periodical&gt;&lt;full-title&gt;Journal of Child Psychology and Psychiatry&lt;/full-title&gt;&lt;/periodical&gt;&lt;pages&gt;691-701&lt;/pages&gt;&lt;volume&gt;58&lt;/volume&gt;&lt;number&gt;6&lt;/number&gt;&lt;dates&gt;&lt;year&gt;2017&lt;/year&gt;&lt;pub-dates&gt;&lt;date&gt;Jun&lt;/date&gt;&lt;/pub-dates&gt;&lt;/dates&gt;&lt;accession-num&gt;2017-02528-001&lt;/accession-num&gt;&lt;urls&gt;&lt;related-urls&gt;&lt;url&gt;http://ovidsp.ovid.com/ovidweb.cgi?T=JS&amp;amp;CSC=Y&amp;amp;NEWS=N&amp;amp;PAGE=fulltext&amp;amp;D=psyc13&amp;amp;AN=2017-02528-001&lt;/url&gt;&lt;url&gt;http://wa4py6yj8t.search.serialssolutions.com/?url_ver=Z39.88-2004&amp;amp;rft_val_fmt=info:ofi/fmt:kev:mtx:journal&amp;amp;rfr_id=info:sid/Ovid:psyc13&amp;amp;rft.genre=article&amp;amp;rft_id=info:doi/10.1111%2Fjcpp.12682&amp;amp;rft_id=info:pmid/&amp;amp;rft.issn=0021-9630&amp;amp;rft.volume=58&amp;amp;rft.issue=6&amp;amp;rft.spage=691&amp;amp;rft.pages=691-701&amp;amp;rft.date=2017&amp;amp;rft.jtitle=Journal+of+Child+Psychology+and+Psychiatry&amp;amp;rft.atitle=Maltreatment-associated+neurodevelopmental+disorders%3A+A+co-twin+control+analysis.&amp;amp;rft.aulast=Dinkler&lt;/url&gt;&lt;/related-urls&gt;&lt;/urls&gt;&lt;remote-database-name&gt;PsycINFO&lt;/remote-database-name&gt;&lt;remote-database-provider&gt;Ovid Technologies&lt;/remote-database-provider&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Dinkler et al., 2017)</w:t>
      </w:r>
      <w:r w:rsidR="00C86BF0" w:rsidRPr="00DA4920">
        <w:rPr>
          <w:rFonts w:ascii="Times New Roman" w:hAnsi="Times New Roman"/>
        </w:rPr>
        <w:fldChar w:fldCharType="end"/>
      </w:r>
      <w:r w:rsidR="002C1F00" w:rsidRPr="00DA4920">
        <w:rPr>
          <w:rFonts w:ascii="Times New Roman" w:hAnsi="Times New Roman"/>
        </w:rPr>
        <w:t xml:space="preserve"> </w:t>
      </w:r>
      <w:r w:rsidR="00E5578A" w:rsidRPr="00DA4920">
        <w:rPr>
          <w:rFonts w:ascii="Times New Roman" w:hAnsi="Times New Roman"/>
        </w:rPr>
        <w:t xml:space="preserve">and adult criminal behavior and violence </w:t>
      </w:r>
      <w:r w:rsidR="00C86BF0" w:rsidRPr="00DA4920">
        <w:rPr>
          <w:rFonts w:ascii="Times New Roman" w:hAnsi="Times New Roman"/>
        </w:rPr>
        <w:fldChar w:fldCharType="begin">
          <w:fldData xml:space="preserve">PEVuZE5vdGU+PENpdGU+PEF1dGhvcj5Gb3JzbWFuPC9BdXRob3I+PFllYXI+MjAxMjwvWWVhcj48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Gb3JzbWFuPC9BdXRob3I+PFllYXI+MjAxMjwvWWVhcj48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Forsman &amp; Langstrom, 2012)</w:t>
      </w:r>
      <w:r w:rsidR="00C86BF0" w:rsidRPr="00DA4920">
        <w:rPr>
          <w:rFonts w:ascii="Times New Roman" w:hAnsi="Times New Roman"/>
        </w:rPr>
        <w:fldChar w:fldCharType="end"/>
      </w:r>
      <w:r w:rsidR="009C14C7" w:rsidRPr="00DA4920">
        <w:rPr>
          <w:rFonts w:ascii="Times New Roman" w:hAnsi="Times New Roman"/>
        </w:rPr>
        <w:t>,</w:t>
      </w:r>
      <w:r w:rsidR="00E5578A" w:rsidRPr="00DA4920">
        <w:rPr>
          <w:rFonts w:ascii="Times New Roman" w:hAnsi="Times New Roman"/>
        </w:rPr>
        <w:t xml:space="preserve"> </w:t>
      </w:r>
      <w:r w:rsidR="002C1F00" w:rsidRPr="00DA4920">
        <w:rPr>
          <w:rFonts w:ascii="Times New Roman" w:hAnsi="Times New Roman"/>
        </w:rPr>
        <w:t xml:space="preserve">but not for ADHD symptoms in adults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Capusan&lt;/Author&gt;&lt;Year&gt;2016&lt;/Year&gt;&lt;RecNum&gt;112426&lt;/RecNum&gt;&lt;DisplayText&gt;(Capusan et al., 2016)&lt;/DisplayText&gt;&lt;record&gt;&lt;rec-number&gt;112426&lt;/rec-number&gt;&lt;foreign-keys&gt;&lt;key app="EN" db-id="2pwxxvadl9ad9ueaetr5d2t8zrvft22aa25a" timestamp="1499618384"&gt;112426&lt;/key&gt;&lt;/foreign-keys&gt;&lt;ref-type name="Journal Article"&gt;17&lt;/ref-type&gt;&lt;contributors&gt;&lt;authors&gt;&lt;author&gt;Capusan, A.&lt;/author&gt;&lt;author&gt;Kuja-Halkola, R.&lt;/author&gt;&lt;author&gt;Bendtsen, P.&lt;/author&gt;&lt;author&gt;Viding, E.&lt;/author&gt;&lt;author&gt;McCrory, E.&lt;/author&gt;&lt;author&gt;Marteinsdottir, I.&lt;/author&gt;&lt;author&gt;Larsson, H.&lt;/author&gt;&lt;/authors&gt;&lt;/contributors&gt;&lt;auth-address&gt;J&amp;#xD;Capusan, A. J.: andrea.johansson.capusan@liu.se&lt;/auth-address&gt;&lt;titles&gt;&lt;title&gt;Childhood maltreatment and attention deficit hyperactivity disorder symptoms in adults: A large twin study&lt;/title&gt;&lt;secondary-title&gt;Psychological Medicine&lt;/secondary-title&gt;&lt;/titles&gt;&lt;periodical&gt;&lt;full-title&gt;Psychological Medicine&lt;/full-title&gt;&lt;/periodical&gt;&lt;pages&gt;2637-2646&lt;/pages&gt;&lt;volume&gt;46&lt;/volume&gt;&lt;number&gt;12&lt;/number&gt;&lt;dates&gt;&lt;year&gt;2016&lt;/year&gt;&lt;pub-dates&gt;&lt;date&gt;Sep&lt;/date&gt;&lt;/pub-dates&gt;&lt;/dates&gt;&lt;accession-num&gt;2016-38813-008&lt;/accession-num&gt;&lt;urls&gt;&lt;related-urls&gt;&lt;url&gt;http://ovidsp.ovid.com/ovidweb.cgi?T=JS&amp;amp;CSC=Y&amp;amp;NEWS=N&amp;amp;PAGE=fulltext&amp;amp;D=psyc13&amp;amp;AN=2016-38813-008&lt;/url&gt;&lt;url&gt;http://wa4py6yj8t.search.serialssolutions.com/?url_ver=Z39.88-2004&amp;amp;rft_val_fmt=info:ofi/fmt:kev:mtx:journal&amp;amp;rfr_id=info:sid/Ovid:psyc13&amp;amp;rft.genre=article&amp;amp;rft_id=info:doi/10.1017%2FS0033291716001021&amp;amp;rft_id=info:pmid/&amp;amp;rft.issn=0033-2917&amp;amp;rft.volume=46&amp;amp;rft.issue=12&amp;amp;rft.spage=2637&amp;amp;rft.pages=2637-2646&amp;amp;rft.date=2016&amp;amp;rft.jtitle=Psychological+Medicine&amp;amp;rft.atitle=Childhood+maltreatment+and+attention+deficit+hyperactivity+disorder+symptoms+in+adults%3A+A+large+twin+study.&amp;amp;rft.aulast=Capusan&lt;/url&gt;&lt;/related-urls&gt;&lt;/urls&gt;&lt;remote-database-name&gt;PsycINFO&lt;/remote-database-name&gt;&lt;remote-database-provider&gt;Ovid Technologies&lt;/remote-database-provider&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Capusan et al., 2016)</w:t>
      </w:r>
      <w:r w:rsidR="00C86BF0" w:rsidRPr="00DA4920">
        <w:rPr>
          <w:rFonts w:ascii="Times New Roman" w:hAnsi="Times New Roman"/>
        </w:rPr>
        <w:fldChar w:fldCharType="end"/>
      </w:r>
      <w:r w:rsidR="00A655AD" w:rsidRPr="00DA4920">
        <w:rPr>
          <w:rFonts w:ascii="Times New Roman" w:hAnsi="Times New Roman"/>
        </w:rPr>
        <w:t>. Adoption studies are useful here</w:t>
      </w:r>
      <w:r w:rsidR="00E5578A" w:rsidRPr="00DA4920">
        <w:rPr>
          <w:rFonts w:ascii="Times New Roman" w:hAnsi="Times New Roman"/>
        </w:rPr>
        <w:t xml:space="preserve"> as well</w:t>
      </w:r>
      <w:r w:rsidR="00A655AD" w:rsidRPr="00DA4920">
        <w:rPr>
          <w:rFonts w:ascii="Times New Roman" w:hAnsi="Times New Roman"/>
        </w:rPr>
        <w:t xml:space="preserve">: in </w:t>
      </w:r>
      <w:r w:rsidR="009C14C7" w:rsidRPr="00DA4920">
        <w:rPr>
          <w:rFonts w:ascii="Times New Roman" w:hAnsi="Times New Roman"/>
        </w:rPr>
        <w:t xml:space="preserve">a </w:t>
      </w:r>
      <w:r w:rsidR="00A655AD" w:rsidRPr="00DA4920">
        <w:rPr>
          <w:rFonts w:ascii="Times New Roman" w:hAnsi="Times New Roman"/>
        </w:rPr>
        <w:t>longitudinal adoption study</w:t>
      </w:r>
      <w:r w:rsidR="009C14C7" w:rsidRPr="00DA4920">
        <w:rPr>
          <w:rFonts w:ascii="Times New Roman" w:hAnsi="Times New Roman"/>
        </w:rPr>
        <w:t>,</w:t>
      </w:r>
      <w:r w:rsidR="00A655AD" w:rsidRPr="00DA4920">
        <w:rPr>
          <w:rFonts w:ascii="Times New Roman" w:hAnsi="Times New Roman"/>
        </w:rPr>
        <w:t xml:space="preserve"> parental depression was associated with adolescent and young adult psychopathology in a sample of biological parents rearing their own children </w:t>
      </w:r>
      <w:r w:rsidR="00684AF6" w:rsidRPr="00DA4920">
        <w:rPr>
          <w:rFonts w:ascii="Times New Roman" w:hAnsi="Times New Roman"/>
        </w:rPr>
        <w:t>and</w:t>
      </w:r>
      <w:r w:rsidR="00A655AD" w:rsidRPr="00DA4920">
        <w:rPr>
          <w:rFonts w:ascii="Times New Roman" w:hAnsi="Times New Roman"/>
        </w:rPr>
        <w:t xml:space="preserve"> in adopted parents and their adopted children</w:t>
      </w:r>
      <w:r w:rsidR="00684AF6" w:rsidRPr="00DA4920">
        <w:rPr>
          <w:rFonts w:ascii="Times New Roman" w:hAnsi="Times New Roman"/>
        </w:rPr>
        <w:t>,</w:t>
      </w:r>
      <w:r w:rsidR="00A655AD" w:rsidRPr="00DA4920">
        <w:rPr>
          <w:rFonts w:ascii="Times New Roman" w:hAnsi="Times New Roman"/>
        </w:rPr>
        <w:t xml:space="preserve"> suggesting environmental </w:t>
      </w:r>
      <w:r w:rsidR="00226257" w:rsidRPr="00DA4920">
        <w:rPr>
          <w:rFonts w:ascii="Times New Roman" w:hAnsi="Times New Roman"/>
        </w:rPr>
        <w:t>causality</w:t>
      </w:r>
      <w:r w:rsidR="00A655AD" w:rsidRPr="00DA4920">
        <w:rPr>
          <w:rFonts w:ascii="Times New Roman" w:hAnsi="Times New Roman"/>
        </w:rPr>
        <w:t xml:space="preserve">; however, the link between parental alcoholism and psychopathology was found only for </w:t>
      </w:r>
      <w:r w:rsidR="00474FE5" w:rsidRPr="00DA4920">
        <w:rPr>
          <w:rFonts w:ascii="Times New Roman" w:hAnsi="Times New Roman"/>
        </w:rPr>
        <w:t xml:space="preserve">children reared by their </w:t>
      </w:r>
      <w:r w:rsidR="00A655AD" w:rsidRPr="00DA4920">
        <w:rPr>
          <w:rFonts w:ascii="Times New Roman" w:hAnsi="Times New Roman"/>
        </w:rPr>
        <w:t>biological parents</w:t>
      </w:r>
      <w:r w:rsidR="00684AF6" w:rsidRPr="00DA4920">
        <w:rPr>
          <w:rFonts w:ascii="Times New Roman" w:hAnsi="Times New Roman"/>
        </w:rPr>
        <w:t>,</w:t>
      </w:r>
      <w:r w:rsidR="00A655AD" w:rsidRPr="00DA4920">
        <w:rPr>
          <w:rFonts w:ascii="Times New Roman" w:hAnsi="Times New Roman"/>
        </w:rPr>
        <w:t xml:space="preserve"> suggesting th</w:t>
      </w:r>
      <w:r w:rsidR="00684AF6" w:rsidRPr="00DA4920">
        <w:rPr>
          <w:rFonts w:ascii="Times New Roman" w:hAnsi="Times New Roman"/>
        </w:rPr>
        <w:t>at this</w:t>
      </w:r>
      <w:r w:rsidR="00A655AD" w:rsidRPr="00DA4920">
        <w:rPr>
          <w:rFonts w:ascii="Times New Roman" w:hAnsi="Times New Roman"/>
        </w:rPr>
        <w:t xml:space="preserve"> </w:t>
      </w:r>
      <w:r w:rsidR="00226257" w:rsidRPr="00DA4920">
        <w:rPr>
          <w:rFonts w:ascii="Times New Roman" w:hAnsi="Times New Roman"/>
        </w:rPr>
        <w:t>assoc</w:t>
      </w:r>
      <w:r w:rsidR="00684AF6" w:rsidRPr="00DA4920">
        <w:rPr>
          <w:rFonts w:ascii="Times New Roman" w:hAnsi="Times New Roman"/>
        </w:rPr>
        <w:t>i</w:t>
      </w:r>
      <w:r w:rsidR="00226257" w:rsidRPr="00DA4920">
        <w:rPr>
          <w:rFonts w:ascii="Times New Roman" w:hAnsi="Times New Roman"/>
        </w:rPr>
        <w:t>ation</w:t>
      </w:r>
      <w:r w:rsidR="00A655AD" w:rsidRPr="00DA4920">
        <w:rPr>
          <w:rFonts w:ascii="Times New Roman" w:hAnsi="Times New Roman"/>
        </w:rPr>
        <w:t xml:space="preserve"> was due to genes common to parents and children</w:t>
      </w:r>
      <w:r w:rsidR="00474FE5" w:rsidRPr="00DA4920">
        <w:rPr>
          <w:rFonts w:ascii="Times New Roman" w:hAnsi="Times New Roman"/>
        </w:rPr>
        <w:t xml:space="preserve"> </w:t>
      </w:r>
      <w:r w:rsidR="00C86BF0" w:rsidRPr="00DA4920">
        <w:rPr>
          <w:rFonts w:ascii="Times New Roman" w:hAnsi="Times New Roman"/>
        </w:rPr>
        <w:fldChar w:fldCharType="begin">
          <w:fldData xml:space="preserve">PEVuZE5vdGU+PENpdGU+PEF1dGhvcj5LaW5nPC9BdXRob3I+PFllYXI+MjAwOTwvWWVhcj48UmVj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LaW5nPC9BdXRob3I+PFllYXI+MjAwOTwvWWVhcj48UmVj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King et al., 2009; Marmorstein, Iacono, &amp; McGue, 2012)</w:t>
      </w:r>
      <w:r w:rsidR="00C86BF0" w:rsidRPr="00DA4920">
        <w:rPr>
          <w:rFonts w:ascii="Times New Roman" w:hAnsi="Times New Roman"/>
        </w:rPr>
        <w:fldChar w:fldCharType="end"/>
      </w:r>
      <w:r w:rsidR="00474FE5" w:rsidRPr="00DA4920">
        <w:rPr>
          <w:rFonts w:ascii="Times New Roman" w:hAnsi="Times New Roman"/>
        </w:rPr>
        <w:t>.</w:t>
      </w:r>
      <w:r w:rsidR="00A655AD" w:rsidRPr="00DA4920">
        <w:rPr>
          <w:rFonts w:ascii="Times New Roman" w:hAnsi="Times New Roman"/>
        </w:rPr>
        <w:t xml:space="preserve"> </w:t>
      </w:r>
    </w:p>
    <w:p w14:paraId="3FFF683C" w14:textId="22DA04F6" w:rsidR="0014123F" w:rsidRPr="00DA4920" w:rsidRDefault="00777E95" w:rsidP="002314FC">
      <w:pPr>
        <w:spacing w:line="480" w:lineRule="auto"/>
        <w:ind w:firstLine="720"/>
        <w:rPr>
          <w:rFonts w:ascii="Times New Roman" w:hAnsi="Times New Roman"/>
        </w:rPr>
      </w:pPr>
      <w:r w:rsidRPr="00DA4920">
        <w:rPr>
          <w:rStyle w:val="Heading3Char"/>
          <w:rFonts w:ascii="Times New Roman" w:hAnsi="Times New Roman"/>
        </w:rPr>
        <w:lastRenderedPageBreak/>
        <w:t>Selecting outcomes for preventive intervention trials.</w:t>
      </w:r>
      <w:r w:rsidRPr="00DA4920">
        <w:rPr>
          <w:rFonts w:ascii="Times New Roman" w:hAnsi="Times New Roman"/>
        </w:rPr>
        <w:t xml:space="preserve"> </w:t>
      </w:r>
      <w:r w:rsidR="0014123F" w:rsidRPr="00DA4920">
        <w:rPr>
          <w:rFonts w:ascii="Times New Roman" w:hAnsi="Times New Roman"/>
        </w:rPr>
        <w:t xml:space="preserve">A major problem confronting preventive research on cohort studies over extended periods is the </w:t>
      </w:r>
      <w:r w:rsidR="004C6DA2" w:rsidRPr="00DA4920">
        <w:rPr>
          <w:rFonts w:ascii="Times New Roman" w:hAnsi="Times New Roman"/>
        </w:rPr>
        <w:t>long-time</w:t>
      </w:r>
      <w:r w:rsidR="004F7598" w:rsidRPr="00DA4920">
        <w:rPr>
          <w:rFonts w:ascii="Times New Roman" w:hAnsi="Times New Roman"/>
        </w:rPr>
        <w:t xml:space="preserve"> </w:t>
      </w:r>
      <w:r w:rsidR="0014123F" w:rsidRPr="00DA4920">
        <w:rPr>
          <w:rFonts w:ascii="Times New Roman" w:hAnsi="Times New Roman"/>
        </w:rPr>
        <w:t xml:space="preserve">gap between ELA and the specific health outcomes to which it has been linked. </w:t>
      </w:r>
      <w:r w:rsidR="00AF3099" w:rsidRPr="00DA4920">
        <w:rPr>
          <w:rFonts w:ascii="Times New Roman" w:hAnsi="Times New Roman"/>
        </w:rPr>
        <w:t>We have already noted the ut</w:t>
      </w:r>
      <w:r w:rsidR="00D73DF8" w:rsidRPr="00DA4920">
        <w:rPr>
          <w:rFonts w:ascii="Times New Roman" w:hAnsi="Times New Roman"/>
        </w:rPr>
        <w:t>i</w:t>
      </w:r>
      <w:r w:rsidR="00AF3099" w:rsidRPr="00DA4920">
        <w:rPr>
          <w:rFonts w:ascii="Times New Roman" w:hAnsi="Times New Roman"/>
        </w:rPr>
        <w:t>lity of the allostatic load model to</w:t>
      </w:r>
      <w:r w:rsidR="00476912" w:rsidRPr="00DA4920">
        <w:rPr>
          <w:rFonts w:ascii="Times New Roman" w:hAnsi="Times New Roman"/>
        </w:rPr>
        <w:t xml:space="preserve"> </w:t>
      </w:r>
      <w:r w:rsidR="00AF3099" w:rsidRPr="00DA4920">
        <w:rPr>
          <w:rFonts w:ascii="Times New Roman" w:hAnsi="Times New Roman"/>
        </w:rPr>
        <w:t xml:space="preserve">search for early indicators of embedding of </w:t>
      </w:r>
      <w:r w:rsidR="00684AF6" w:rsidRPr="00DA4920">
        <w:rPr>
          <w:rFonts w:ascii="Times New Roman" w:hAnsi="Times New Roman"/>
        </w:rPr>
        <w:t>E</w:t>
      </w:r>
      <w:r w:rsidR="00AF3099" w:rsidRPr="00DA4920">
        <w:rPr>
          <w:rFonts w:ascii="Times New Roman" w:hAnsi="Times New Roman"/>
        </w:rPr>
        <w:t xml:space="preserve">LAs. Extensions </w:t>
      </w:r>
      <w:r w:rsidR="00684AF6" w:rsidRPr="00DA4920">
        <w:rPr>
          <w:rFonts w:ascii="Times New Roman" w:hAnsi="Times New Roman"/>
        </w:rPr>
        <w:t xml:space="preserve">of </w:t>
      </w:r>
      <w:r w:rsidR="00AF3099" w:rsidRPr="00DA4920">
        <w:rPr>
          <w:rFonts w:ascii="Times New Roman" w:hAnsi="Times New Roman"/>
        </w:rPr>
        <w:t>this model provide many potential mediators between ELA and health outcomes</w:t>
      </w:r>
      <w:r w:rsidR="00684AF6" w:rsidRPr="00DA4920">
        <w:rPr>
          <w:rFonts w:ascii="Times New Roman" w:hAnsi="Times New Roman"/>
        </w:rPr>
        <w:t>,</w:t>
      </w:r>
      <w:r w:rsidR="00AF3099" w:rsidRPr="00DA4920">
        <w:rPr>
          <w:rFonts w:ascii="Times New Roman" w:hAnsi="Times New Roman"/>
        </w:rPr>
        <w:t xml:space="preserve"> such as chronic inflammatory states and insulin resistance that appear later in life</w:t>
      </w:r>
      <w:r w:rsidR="00684AF6" w:rsidRPr="00DA4920">
        <w:rPr>
          <w:rFonts w:ascii="Times New Roman" w:hAnsi="Times New Roman"/>
        </w:rPr>
        <w:t xml:space="preserve">. These markers that </w:t>
      </w:r>
      <w:r w:rsidR="00AF3099" w:rsidRPr="00DA4920">
        <w:rPr>
          <w:rFonts w:ascii="Times New Roman" w:hAnsi="Times New Roman"/>
        </w:rPr>
        <w:t>antic</w:t>
      </w:r>
      <w:r w:rsidR="00DE59D6" w:rsidRPr="00DA4920">
        <w:rPr>
          <w:rFonts w:ascii="Times New Roman" w:hAnsi="Times New Roman"/>
        </w:rPr>
        <w:t>i</w:t>
      </w:r>
      <w:r w:rsidR="00AF3099" w:rsidRPr="00DA4920">
        <w:rPr>
          <w:rFonts w:ascii="Times New Roman" w:hAnsi="Times New Roman"/>
        </w:rPr>
        <w:t xml:space="preserve">pate later </w:t>
      </w:r>
      <w:r w:rsidR="00684AF6" w:rsidRPr="00DA4920">
        <w:rPr>
          <w:rFonts w:ascii="Times New Roman" w:hAnsi="Times New Roman"/>
        </w:rPr>
        <w:t>disease</w:t>
      </w:r>
      <w:r w:rsidR="00AF3099" w:rsidRPr="00DA4920">
        <w:rPr>
          <w:rFonts w:ascii="Times New Roman" w:hAnsi="Times New Roman"/>
        </w:rPr>
        <w:t xml:space="preserve"> </w:t>
      </w:r>
      <w:r w:rsidR="00684AF6" w:rsidRPr="00DA4920">
        <w:rPr>
          <w:rFonts w:ascii="Times New Roman" w:hAnsi="Times New Roman"/>
        </w:rPr>
        <w:t>represent</w:t>
      </w:r>
      <w:r w:rsidR="00AF3099" w:rsidRPr="00DA4920">
        <w:rPr>
          <w:rFonts w:ascii="Times New Roman" w:hAnsi="Times New Roman"/>
        </w:rPr>
        <w:t xml:space="preserve"> useful intermediate </w:t>
      </w:r>
      <w:r w:rsidR="00DE59D6" w:rsidRPr="00DA4920">
        <w:rPr>
          <w:rFonts w:ascii="Times New Roman" w:hAnsi="Times New Roman"/>
        </w:rPr>
        <w:t>outcome</w:t>
      </w:r>
      <w:r w:rsidR="002B2C2F" w:rsidRPr="00DA4920">
        <w:rPr>
          <w:rFonts w:ascii="Times New Roman" w:hAnsi="Times New Roman"/>
        </w:rPr>
        <w:t>s</w:t>
      </w:r>
      <w:r w:rsidR="00DE59D6" w:rsidRPr="00DA4920">
        <w:rPr>
          <w:rFonts w:ascii="Times New Roman" w:hAnsi="Times New Roman"/>
        </w:rPr>
        <w:t xml:space="preserve"> of preventive inter</w:t>
      </w:r>
      <w:r w:rsidR="00AF3099" w:rsidRPr="00DA4920">
        <w:rPr>
          <w:rFonts w:ascii="Times New Roman" w:hAnsi="Times New Roman"/>
        </w:rPr>
        <w:t>ve</w:t>
      </w:r>
      <w:r w:rsidR="00DE59D6" w:rsidRPr="00DA4920">
        <w:rPr>
          <w:rFonts w:ascii="Times New Roman" w:hAnsi="Times New Roman"/>
        </w:rPr>
        <w:t>n</w:t>
      </w:r>
      <w:r w:rsidR="00AF3099" w:rsidRPr="00DA4920">
        <w:rPr>
          <w:rFonts w:ascii="Times New Roman" w:hAnsi="Times New Roman"/>
        </w:rPr>
        <w:t xml:space="preserve">tions. </w:t>
      </w:r>
    </w:p>
    <w:p w14:paraId="0B94A040" w14:textId="4B506BA5" w:rsidR="00431FF2" w:rsidRPr="00DA4920" w:rsidRDefault="00DE59D6" w:rsidP="00053ED3">
      <w:pPr>
        <w:spacing w:line="480" w:lineRule="auto"/>
        <w:ind w:firstLine="720"/>
        <w:rPr>
          <w:rFonts w:ascii="Times New Roman" w:hAnsi="Times New Roman"/>
        </w:rPr>
      </w:pPr>
      <w:r w:rsidRPr="00DA4920">
        <w:rPr>
          <w:rFonts w:ascii="Times New Roman" w:hAnsi="Times New Roman"/>
        </w:rPr>
        <w:t>R</w:t>
      </w:r>
      <w:r w:rsidR="0014123F" w:rsidRPr="00DA4920">
        <w:rPr>
          <w:rFonts w:ascii="Times New Roman" w:hAnsi="Times New Roman"/>
        </w:rPr>
        <w:t>ecent research offers new approaches to measuring fundamental processes of premature biological aging, some of which can be detected in early adulthood and are, in turn</w:t>
      </w:r>
      <w:r w:rsidR="002B2C2F" w:rsidRPr="00DA4920">
        <w:rPr>
          <w:rFonts w:ascii="Times New Roman" w:hAnsi="Times New Roman"/>
        </w:rPr>
        <w:t>,</w:t>
      </w:r>
      <w:r w:rsidR="0014123F" w:rsidRPr="00DA4920">
        <w:rPr>
          <w:rFonts w:ascii="Times New Roman" w:hAnsi="Times New Roman"/>
        </w:rPr>
        <w:t xml:space="preserve"> related to a range of health outcomes that have been linked to ELA. Like allostatic load and other indices, measures of these aging processes may constitute potential outcomes for intervention research</w:t>
      </w:r>
      <w:r w:rsidR="007801D6" w:rsidRPr="00DA4920">
        <w:rPr>
          <w:rFonts w:ascii="Times New Roman" w:hAnsi="Times New Roman"/>
        </w:rPr>
        <w:t xml:space="preserve">; they may appear earlier in development and hence </w:t>
      </w:r>
      <w:r w:rsidR="00994241" w:rsidRPr="00DA4920">
        <w:rPr>
          <w:rFonts w:ascii="Times New Roman" w:hAnsi="Times New Roman"/>
        </w:rPr>
        <w:t xml:space="preserve">provide valid outcome measures that reduced the time gap between intervention and outcome. </w:t>
      </w:r>
      <w:r w:rsidR="0014123F" w:rsidRPr="00DA4920">
        <w:rPr>
          <w:rFonts w:ascii="Times New Roman" w:hAnsi="Times New Roman"/>
        </w:rPr>
        <w:t xml:space="preserve">  For example, Belsky and colleagues </w:t>
      </w:r>
      <w:r w:rsidR="00340AF0" w:rsidRPr="00DA4920">
        <w:rPr>
          <w:rFonts w:ascii="Times New Roman" w:hAnsi="Times New Roman"/>
        </w:rPr>
        <w:t xml:space="preserve">(2015) </w:t>
      </w:r>
      <w:r w:rsidR="0014123F" w:rsidRPr="00DA4920">
        <w:rPr>
          <w:rFonts w:ascii="Times New Roman" w:hAnsi="Times New Roman"/>
        </w:rPr>
        <w:t xml:space="preserve">summed changes in 18 biomarkers—including telomere length, HbA1C, triglycerides, mean arterial pressure and BMI, from ages 26 to 38 to compute a pace of aging score. </w:t>
      </w:r>
      <w:r w:rsidRPr="00DA4920">
        <w:rPr>
          <w:rFonts w:ascii="Times New Roman" w:hAnsi="Times New Roman"/>
        </w:rPr>
        <w:t xml:space="preserve">Many of these measures overlap those drawn from the allostatic load model but, measured over several time periods, they add </w:t>
      </w:r>
      <w:r w:rsidRPr="00DA4920">
        <w:rPr>
          <w:rFonts w:ascii="Times New Roman" w:hAnsi="Times New Roman"/>
          <w:i/>
        </w:rPr>
        <w:t>rate of change</w:t>
      </w:r>
      <w:r w:rsidRPr="00DA4920">
        <w:rPr>
          <w:rFonts w:ascii="Times New Roman" w:hAnsi="Times New Roman"/>
        </w:rPr>
        <w:t xml:space="preserve"> that may increase their precision as predictors of a broad range of health outcomes. </w:t>
      </w:r>
      <w:r w:rsidR="0014123F" w:rsidRPr="00DA4920">
        <w:rPr>
          <w:rFonts w:ascii="Times New Roman" w:hAnsi="Times New Roman"/>
        </w:rPr>
        <w:t xml:space="preserve">This </w:t>
      </w:r>
      <w:r w:rsidR="006956D4" w:rsidRPr="00DA4920">
        <w:rPr>
          <w:rFonts w:ascii="Times New Roman" w:hAnsi="Times New Roman"/>
        </w:rPr>
        <w:t xml:space="preserve">rate of change </w:t>
      </w:r>
      <w:r w:rsidR="0014123F" w:rsidRPr="00DA4920">
        <w:rPr>
          <w:rFonts w:ascii="Times New Roman" w:hAnsi="Times New Roman"/>
        </w:rPr>
        <w:t>score correlated with other aging indicators such as grip strength, retinal arterioles, and older facial appearance, and was anticipated by adverse child experiences</w:t>
      </w:r>
      <w:r w:rsidR="00684AF6" w:rsidRPr="00DA4920">
        <w:rPr>
          <w:rFonts w:ascii="Times New Roman" w:hAnsi="Times New Roman"/>
        </w:rPr>
        <w:t>,</w:t>
      </w:r>
      <w:r w:rsidR="0014123F" w:rsidRPr="00DA4920">
        <w:rPr>
          <w:rFonts w:ascii="Times New Roman" w:hAnsi="Times New Roman"/>
        </w:rPr>
        <w:t xml:space="preserve"> such as lower SES and diminished child health</w:t>
      </w:r>
      <w:r w:rsidR="00684AF6" w:rsidRPr="00DA4920">
        <w:rPr>
          <w:rFonts w:ascii="Times New Roman" w:hAnsi="Times New Roman"/>
        </w:rPr>
        <w:t>,</w:t>
      </w:r>
      <w:r w:rsidR="0014123F" w:rsidRPr="00DA4920">
        <w:rPr>
          <w:rFonts w:ascii="Times New Roman" w:hAnsi="Times New Roman"/>
        </w:rPr>
        <w:t xml:space="preserve"> but also by a potential genetic indicator: age of longest-lived grandparent. Using a comparable strategy, Horvath </w:t>
      </w:r>
      <w:r w:rsidR="00C86BF0" w:rsidRPr="00DA4920">
        <w:rPr>
          <w:rFonts w:ascii="Times New Roman" w:hAnsi="Times New Roman"/>
        </w:rPr>
        <w:fldChar w:fldCharType="begin"/>
      </w:r>
      <w:r w:rsidR="00C86BF0" w:rsidRPr="00DA4920">
        <w:rPr>
          <w:rFonts w:ascii="Times New Roman" w:hAnsi="Times New Roman"/>
        </w:rPr>
        <w:instrText xml:space="preserve"> ADDIN EN.CITE &lt;EndNote&gt;&lt;Cite&gt;&lt;Author&gt;Horvath&lt;/Author&gt;&lt;Year&gt;2013&lt;/Year&gt;&lt;RecNum&gt;112469&lt;/RecNum&gt;&lt;DisplayText&gt;(Horvath, 2013)&lt;/DisplayText&gt;&lt;record&gt;&lt;rec-number&gt;112469&lt;/rec-number&gt;&lt;foreign-keys&gt;&lt;key app="EN" db-id="2pwxxvadl9ad9ueaetr5d2t8zrvft22aa25a" timestamp="1499856547"&gt;112469&lt;/key&gt;&lt;/foreign-keys&gt;&lt;ref-type name="Journal Article"&gt;17&lt;/ref-type&gt;&lt;contributors&gt;&lt;authors&gt;&lt;author&gt;Horvath, Steve&lt;/author&gt;&lt;/authors&gt;&lt;/contributors&gt;&lt;titles&gt;&lt;title&gt;DNA methylation age of human tissues and cell types&lt;/title&gt;&lt;secondary-title&gt;Genome biology&lt;/secondary-title&gt;&lt;/titles&gt;&lt;periodical&gt;&lt;full-title&gt;Genome Biology&lt;/full-title&gt;&lt;/periodical&gt;&lt;pages&gt;3156&lt;/pages&gt;&lt;volume&gt;14&lt;/volume&gt;&lt;number&gt;10&lt;/number&gt;&lt;dates&gt;&lt;year&gt;2013&lt;/year&gt;&lt;/dates&gt;&lt;isbn&gt;1474-760X&lt;/isbn&gt;&lt;urls&gt;&lt;/urls&gt;&lt;/record&gt;&lt;/Cite&gt;&lt;/EndNote&gt;</w:instrText>
      </w:r>
      <w:r w:rsidR="00C86BF0" w:rsidRPr="00DA4920">
        <w:rPr>
          <w:rFonts w:ascii="Times New Roman" w:hAnsi="Times New Roman"/>
        </w:rPr>
        <w:fldChar w:fldCharType="separate"/>
      </w:r>
      <w:r w:rsidR="00C86BF0" w:rsidRPr="00DA4920">
        <w:rPr>
          <w:rFonts w:ascii="Times New Roman" w:hAnsi="Times New Roman"/>
          <w:noProof/>
        </w:rPr>
        <w:t>( 2013)</w:t>
      </w:r>
      <w:r w:rsidR="00C86BF0" w:rsidRPr="00DA4920">
        <w:rPr>
          <w:rFonts w:ascii="Times New Roman" w:hAnsi="Times New Roman"/>
        </w:rPr>
        <w:fldChar w:fldCharType="end"/>
      </w:r>
      <w:r w:rsidR="0014123F" w:rsidRPr="00DA4920">
        <w:rPr>
          <w:rFonts w:ascii="Times New Roman" w:hAnsi="Times New Roman"/>
        </w:rPr>
        <w:t xml:space="preserve"> identified 353 CpG sites whose methylation correlated with chronological age. Individual variation in methylation at these sites allows computation of “methylation age” that has been </w:t>
      </w:r>
      <w:r w:rsidR="0014123F" w:rsidRPr="00DA4920">
        <w:rPr>
          <w:rFonts w:ascii="Times New Roman" w:hAnsi="Times New Roman"/>
        </w:rPr>
        <w:lastRenderedPageBreak/>
        <w:t xml:space="preserve">associated with all-cause mortality </w:t>
      </w:r>
      <w:r w:rsidR="00C86BF0" w:rsidRPr="00DA4920">
        <w:rPr>
          <w:rFonts w:ascii="Times New Roman" w:hAnsi="Times New Roman"/>
        </w:rPr>
        <w:fldChar w:fldCharType="begin">
          <w:fldData xml:space="preserve">PEVuZE5vdGU+PENpdGU+PEF1dGhvcj5DaGVuPC9BdXRob3I+PFllYXI+MjAxNjwvWWVhcj48UmVj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wvdXJscz48Y3VzdG9tMj5QTUM1MDc2NDQxPC9jdXN0b20yPjxlbGVjdHJvbmlj
LXJlc291cmNlLW51bT4xMC4xODYzMi9hZ2luZy4xMDEwMjA8L2VsZWN0cm9uaWMtcmVzb3VyY2Ut
bnVtPjxyZW1vdGUtZGF0YWJhc2UtcHJvdmlkZXI+TkxNPC9yZW1vdGUtZGF0YWJhc2UtcHJvdmlk
ZXI+PGxhbmd1YWdlPmVuZzwvbGFuZ3VhZ2U+PC9yZWNvcmQ+PC9DaXRlPjwvRW5kTm90ZT5=
</w:fldData>
        </w:fldChar>
      </w:r>
      <w:r w:rsidR="00C86BF0" w:rsidRPr="00DA4920">
        <w:rPr>
          <w:rFonts w:ascii="Times New Roman" w:hAnsi="Times New Roman"/>
        </w:rPr>
        <w:instrText xml:space="preserve"> ADDIN EN.CITE </w:instrText>
      </w:r>
      <w:r w:rsidR="00C86BF0" w:rsidRPr="00DA4920">
        <w:rPr>
          <w:rFonts w:ascii="Times New Roman" w:hAnsi="Times New Roman"/>
        </w:rPr>
        <w:fldChar w:fldCharType="begin">
          <w:fldData xml:space="preserve">PEVuZE5vdGU+PENpdGU+PEF1dGhvcj5DaGVuPC9BdXRob3I+PFllYXI+MjAxNjwvWWVhcj48UmVj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=
</w:fldData>
        </w:fldChar>
      </w:r>
      <w:r w:rsidR="00C86BF0" w:rsidRPr="00DA4920">
        <w:rPr>
          <w:rFonts w:ascii="Times New Roman" w:hAnsi="Times New Roman"/>
        </w:rPr>
        <w:instrText xml:space="preserve"> ADDIN EN.CITE.DATA </w:instrText>
      </w:r>
      <w:r w:rsidR="00C86BF0" w:rsidRPr="00DA4920">
        <w:rPr>
          <w:rFonts w:ascii="Times New Roman" w:hAnsi="Times New Roman"/>
        </w:rPr>
      </w:r>
      <w:r w:rsidR="00C86BF0" w:rsidRPr="00DA4920">
        <w:rPr>
          <w:rFonts w:ascii="Times New Roman" w:hAnsi="Times New Roman"/>
        </w:rPr>
        <w:fldChar w:fldCharType="end"/>
      </w:r>
      <w:r w:rsidR="00C86BF0" w:rsidRPr="00DA4920">
        <w:rPr>
          <w:rFonts w:ascii="Times New Roman" w:hAnsi="Times New Roman"/>
        </w:rPr>
      </w:r>
      <w:r w:rsidR="00C86BF0" w:rsidRPr="00DA4920">
        <w:rPr>
          <w:rFonts w:ascii="Times New Roman" w:hAnsi="Times New Roman"/>
        </w:rPr>
        <w:fldChar w:fldCharType="separate"/>
      </w:r>
      <w:r w:rsidR="00C86BF0" w:rsidRPr="00DA4920">
        <w:rPr>
          <w:rFonts w:ascii="Times New Roman" w:hAnsi="Times New Roman"/>
          <w:noProof/>
        </w:rPr>
        <w:t>( Chen et al., 2016)</w:t>
      </w:r>
      <w:r w:rsidR="00C86BF0" w:rsidRPr="00DA4920">
        <w:rPr>
          <w:rFonts w:ascii="Times New Roman" w:hAnsi="Times New Roman"/>
        </w:rPr>
        <w:fldChar w:fldCharType="end"/>
      </w:r>
      <w:r w:rsidR="0014123F" w:rsidRPr="00DA4920">
        <w:rPr>
          <w:rFonts w:ascii="Times New Roman" w:hAnsi="Times New Roman"/>
        </w:rPr>
        <w:t xml:space="preserve">. Horvath reports that </w:t>
      </w:r>
      <w:r w:rsidR="006956D4" w:rsidRPr="00DA4920">
        <w:rPr>
          <w:rFonts w:ascii="Times New Roman" w:hAnsi="Times New Roman"/>
        </w:rPr>
        <w:t xml:space="preserve">this </w:t>
      </w:r>
      <w:r w:rsidR="0014123F" w:rsidRPr="00DA4920">
        <w:rPr>
          <w:rFonts w:ascii="Times New Roman" w:hAnsi="Times New Roman"/>
        </w:rPr>
        <w:t>methylation</w:t>
      </w:r>
      <w:r w:rsidR="006956D4" w:rsidRPr="00DA4920">
        <w:rPr>
          <w:rFonts w:ascii="Times New Roman" w:hAnsi="Times New Roman"/>
        </w:rPr>
        <w:t xml:space="preserve"> aging score</w:t>
      </w:r>
      <w:r w:rsidR="0014123F" w:rsidRPr="00DA4920">
        <w:rPr>
          <w:rFonts w:ascii="Times New Roman" w:hAnsi="Times New Roman"/>
        </w:rPr>
        <w:t xml:space="preserve"> is 100% heritable in infants but declines to 39% in older individuals suggesting increasing environmental influences. </w:t>
      </w:r>
      <w:r w:rsidR="00431FF2" w:rsidRPr="00DA4920">
        <w:rPr>
          <w:rFonts w:ascii="Times New Roman" w:hAnsi="Times New Roman"/>
        </w:rPr>
        <w:t>Indeed, Brody and colleagues</w:t>
      </w:r>
      <w:r w:rsidR="00074645" w:rsidRPr="00DA4920">
        <w:rPr>
          <w:rFonts w:ascii="Times New Roman" w:hAnsi="Times New Roman"/>
        </w:rPr>
        <w:t xml:space="preserve"> (2016)</w:t>
      </w:r>
      <w:r w:rsidR="00431FF2" w:rsidRPr="00DA4920">
        <w:rPr>
          <w:rFonts w:ascii="Times New Roman" w:hAnsi="Times New Roman"/>
        </w:rPr>
        <w:t xml:space="preserve"> have presented preliminary data that parental depression—a presumed stress for their children--anticipates methylation age in adolescents</w:t>
      </w:r>
      <w:r w:rsidR="00431FF2" w:rsidRPr="00DA4920">
        <w:rPr>
          <w:rFonts w:ascii="Times New Roman" w:hAnsi="Times New Roman"/>
          <w:i/>
        </w:rPr>
        <w:t xml:space="preserve"> </w:t>
      </w:r>
      <w:r w:rsidR="00431FF2" w:rsidRPr="00DA4920">
        <w:rPr>
          <w:rFonts w:ascii="Times New Roman" w:hAnsi="Times New Roman"/>
        </w:rPr>
        <w:t>that can be offset by intervention to reduce harsh parenting by these parents</w:t>
      </w:r>
      <w:r w:rsidR="00074645" w:rsidRPr="00DA4920">
        <w:rPr>
          <w:rFonts w:ascii="Times New Roman" w:hAnsi="Times New Roman"/>
        </w:rPr>
        <w:t>.</w:t>
      </w:r>
    </w:p>
    <w:p w14:paraId="1D435403" w14:textId="3D6F4161" w:rsidR="00FC52D8" w:rsidRPr="00DA4920" w:rsidRDefault="00431FF2" w:rsidP="00566994">
      <w:pPr>
        <w:spacing w:line="480" w:lineRule="auto"/>
        <w:ind w:firstLine="720"/>
        <w:rPr>
          <w:rFonts w:ascii="Times New Roman" w:hAnsi="Times New Roman"/>
        </w:rPr>
      </w:pPr>
      <w:r w:rsidRPr="00DA4920">
        <w:rPr>
          <w:rFonts w:ascii="Times New Roman" w:hAnsi="Times New Roman"/>
        </w:rPr>
        <w:t>Taken together, data on allostatic load, pace of aging, and methylation clocks suggest that evaluating efficacy of preventive interventions in healthy adults to forestall medical disorders need not endure the many years between intervention and the emergence of the disorders selected for study. Biomarkers of multi-system dysregulation and aging may be a valid, near term outcome for randomized trail</w:t>
      </w:r>
      <w:r w:rsidR="00684AF6" w:rsidRPr="00DA4920">
        <w:rPr>
          <w:rFonts w:ascii="Times New Roman" w:hAnsi="Times New Roman"/>
        </w:rPr>
        <w:t>s.</w:t>
      </w:r>
    </w:p>
    <w:p w14:paraId="3AFABDBF" w14:textId="0114BBBB" w:rsidR="003026B0" w:rsidRPr="00DA4920" w:rsidRDefault="002314FC" w:rsidP="00B80499">
      <w:pPr>
        <w:spacing w:line="480" w:lineRule="auto"/>
        <w:rPr>
          <w:rFonts w:ascii="Times New Roman" w:hAnsi="Times New Roman"/>
        </w:rPr>
      </w:pPr>
      <w:r w:rsidRPr="00DA4920">
        <w:rPr>
          <w:rFonts w:ascii="Times New Roman" w:hAnsi="Times New Roman"/>
        </w:rPr>
        <w:tab/>
      </w:r>
    </w:p>
    <w:p w14:paraId="5E65EDEE" w14:textId="59AF576B" w:rsidR="00FA4333" w:rsidRPr="00DA4920" w:rsidRDefault="00F15691" w:rsidP="00FA4333">
      <w:pPr>
        <w:pStyle w:val="Heading1"/>
      </w:pPr>
      <w:r w:rsidRPr="00DA4920">
        <w:t>CONCLUSION</w:t>
      </w:r>
    </w:p>
    <w:p w14:paraId="122A69BC" w14:textId="70772C5E" w:rsidR="00EA2072" w:rsidRPr="00DA4920" w:rsidRDefault="00FA4333" w:rsidP="0018432A">
      <w:pPr>
        <w:spacing w:line="480" w:lineRule="auto"/>
        <w:ind w:firstLine="720"/>
        <w:rPr>
          <w:rFonts w:ascii="Times New Roman" w:hAnsi="Times New Roman"/>
        </w:rPr>
      </w:pPr>
      <w:r w:rsidRPr="00DA4920">
        <w:rPr>
          <w:rFonts w:ascii="Times New Roman" w:hAnsi="Times New Roman"/>
        </w:rPr>
        <w:t>Human and animal research is establishing clear links between ELA and poor health in adulthood</w:t>
      </w:r>
      <w:r w:rsidRPr="00DA4920">
        <w:rPr>
          <w:rFonts w:ascii="Times New Roman" w:hAnsi="Times New Roman"/>
          <w:b/>
        </w:rPr>
        <w:t xml:space="preserve">. </w:t>
      </w:r>
      <w:r w:rsidR="004230E6" w:rsidRPr="00DA4920">
        <w:rPr>
          <w:rFonts w:ascii="Times New Roman" w:hAnsi="Times New Roman"/>
        </w:rPr>
        <w:t>Basic research in behavioral and physical development is clarifying targets for preventive intervention in adults to offset the risks of ELA. Retrospective accounts by adults of their ELA has helped distinguish subgroups of adult psychiatric patients that will have a malignant co</w:t>
      </w:r>
      <w:r w:rsidR="00420FA2" w:rsidRPr="00DA4920">
        <w:rPr>
          <w:rFonts w:ascii="Times New Roman" w:hAnsi="Times New Roman"/>
        </w:rPr>
        <w:t>urse and be treatment resistant</w:t>
      </w:r>
      <w:r w:rsidR="004230E6" w:rsidRPr="00DA4920">
        <w:rPr>
          <w:rFonts w:ascii="Times New Roman" w:hAnsi="Times New Roman"/>
        </w:rPr>
        <w:t>. Research on the specific treatment needs of this subgroup is both promising and ur</w:t>
      </w:r>
      <w:r w:rsidR="00F551DE" w:rsidRPr="00DA4920">
        <w:rPr>
          <w:rFonts w:ascii="Times New Roman" w:hAnsi="Times New Roman"/>
        </w:rPr>
        <w:t>gent. Equally urgent is research</w:t>
      </w:r>
      <w:r w:rsidR="004230E6" w:rsidRPr="00DA4920">
        <w:rPr>
          <w:rFonts w:ascii="Times New Roman" w:hAnsi="Times New Roman"/>
        </w:rPr>
        <w:t xml:space="preserve"> </w:t>
      </w:r>
      <w:r w:rsidR="00420FA2" w:rsidRPr="00DA4920">
        <w:rPr>
          <w:rFonts w:ascii="Times New Roman" w:hAnsi="Times New Roman"/>
        </w:rPr>
        <w:t xml:space="preserve">on </w:t>
      </w:r>
      <w:r w:rsidR="00F551DE" w:rsidRPr="00DA4920">
        <w:rPr>
          <w:rFonts w:ascii="Times New Roman" w:hAnsi="Times New Roman"/>
        </w:rPr>
        <w:t xml:space="preserve">whether recalled ELA has similar significance for medical disorders. Research on the prevention of </w:t>
      </w:r>
      <w:r w:rsidR="00D964AB" w:rsidRPr="00DA4920">
        <w:rPr>
          <w:rFonts w:ascii="Times New Roman" w:hAnsi="Times New Roman"/>
        </w:rPr>
        <w:t>ill health</w:t>
      </w:r>
      <w:r w:rsidR="00F551DE" w:rsidRPr="00DA4920">
        <w:rPr>
          <w:rFonts w:ascii="Times New Roman" w:hAnsi="Times New Roman"/>
        </w:rPr>
        <w:t xml:space="preserve">, originating in ELA, will be facilitated by a greater use of cohorts where ELA has been documented in childhood. Effective trials </w:t>
      </w:r>
      <w:r w:rsidR="008660BD" w:rsidRPr="00DA4920">
        <w:rPr>
          <w:rFonts w:ascii="Times New Roman" w:hAnsi="Times New Roman"/>
        </w:rPr>
        <w:t xml:space="preserve">will </w:t>
      </w:r>
      <w:r w:rsidR="002B2C2F" w:rsidRPr="00DA4920">
        <w:rPr>
          <w:rFonts w:ascii="Times New Roman" w:hAnsi="Times New Roman"/>
        </w:rPr>
        <w:t>identify and target potentially malleable behavioral, psychological</w:t>
      </w:r>
      <w:r w:rsidR="0018432A" w:rsidRPr="00DA4920">
        <w:rPr>
          <w:rFonts w:ascii="Times New Roman" w:hAnsi="Times New Roman"/>
        </w:rPr>
        <w:t>,</w:t>
      </w:r>
      <w:r w:rsidR="002B2C2F" w:rsidRPr="00DA4920">
        <w:rPr>
          <w:rFonts w:ascii="Times New Roman" w:hAnsi="Times New Roman"/>
        </w:rPr>
        <w:t xml:space="preserve"> or neurobiological processes that can reverse or compensate for the persistent risk </w:t>
      </w:r>
      <w:r w:rsidR="002B2C2F" w:rsidRPr="00DA4920">
        <w:rPr>
          <w:rFonts w:ascii="Times New Roman" w:hAnsi="Times New Roman"/>
        </w:rPr>
        <w:lastRenderedPageBreak/>
        <w:t>due to ELA, utilizing</w:t>
      </w:r>
      <w:r w:rsidR="008660BD" w:rsidRPr="00DA4920">
        <w:rPr>
          <w:rFonts w:ascii="Times New Roman" w:hAnsi="Times New Roman"/>
        </w:rPr>
        <w:t xml:space="preserve"> current r</w:t>
      </w:r>
      <w:r w:rsidR="00F551DE" w:rsidRPr="00DA4920">
        <w:rPr>
          <w:rFonts w:ascii="Times New Roman" w:hAnsi="Times New Roman"/>
        </w:rPr>
        <w:t>esearch on the effects of ELA on risky behavior, metabolic and inflammatory processes</w:t>
      </w:r>
      <w:r w:rsidR="008660BD" w:rsidRPr="00DA4920">
        <w:rPr>
          <w:rFonts w:ascii="Times New Roman" w:hAnsi="Times New Roman"/>
        </w:rPr>
        <w:t xml:space="preserve"> neurodevelopment and neuroplasticity.</w:t>
      </w:r>
      <w:r w:rsidR="00F551DE" w:rsidRPr="00DA4920">
        <w:rPr>
          <w:rFonts w:ascii="Times New Roman" w:hAnsi="Times New Roman"/>
        </w:rPr>
        <w:t xml:space="preserve"> </w:t>
      </w:r>
    </w:p>
    <w:p w14:paraId="7B3187F2" w14:textId="77777777" w:rsidR="002C08AB" w:rsidRPr="00DA4920" w:rsidRDefault="002C08AB" w:rsidP="007C40A7">
      <w:pPr>
        <w:rPr>
          <w:rFonts w:ascii="Times New Roman" w:hAnsi="Times New Roman"/>
          <w:b/>
        </w:rPr>
      </w:pPr>
    </w:p>
    <w:p w14:paraId="3FC02C19" w14:textId="77777777" w:rsidR="00F275A5" w:rsidRPr="00DA4920" w:rsidRDefault="00F275A5" w:rsidP="007C40A7">
      <w:pPr>
        <w:rPr>
          <w:rFonts w:ascii="Times New Roman" w:hAnsi="Times New Roman"/>
        </w:rPr>
      </w:pPr>
    </w:p>
    <w:p w14:paraId="6DFDE135" w14:textId="77777777" w:rsidR="00F275A5" w:rsidRPr="00DA4920" w:rsidRDefault="00F275A5">
      <w:pPr>
        <w:rPr>
          <w:rFonts w:ascii="Times New Roman" w:hAnsi="Times New Roman"/>
        </w:rPr>
      </w:pPr>
      <w:r w:rsidRPr="00DA4920">
        <w:rPr>
          <w:rFonts w:ascii="Times New Roman" w:hAnsi="Times New Roman"/>
        </w:rPr>
        <w:br w:type="page"/>
      </w:r>
    </w:p>
    <w:p w14:paraId="2A5498C7" w14:textId="77777777" w:rsidR="00CD45DC" w:rsidRPr="00DA4920" w:rsidRDefault="00CD45DC" w:rsidP="00CD45DC">
      <w:pPr>
        <w:spacing w:line="480" w:lineRule="auto"/>
        <w:ind w:left="720" w:hanging="720"/>
        <w:jc w:val="center"/>
        <w:rPr>
          <w:rFonts w:ascii="Times New Roman" w:eastAsia="MS Mincho" w:hAnsi="Times New Roman"/>
        </w:rPr>
      </w:pPr>
      <w:r w:rsidRPr="00DA4920">
        <w:rPr>
          <w:rFonts w:ascii="Times New Roman" w:eastAsia="MS Mincho" w:hAnsi="Times New Roman"/>
        </w:rPr>
        <w:lastRenderedPageBreak/>
        <w:t>References</w:t>
      </w:r>
    </w:p>
    <w:p w14:paraId="4EE6FB21"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rPr>
        <w:fldChar w:fldCharType="begin"/>
      </w:r>
      <w:r w:rsidRPr="00DA4920">
        <w:rPr>
          <w:rFonts w:ascii="Times New Roman" w:eastAsia="MS Mincho" w:hAnsi="Times New Roman"/>
        </w:rPr>
        <w:instrText xml:space="preserve"> ADDIN EN.REFLIST </w:instrText>
      </w:r>
      <w:r w:rsidRPr="00DA4920">
        <w:rPr>
          <w:rFonts w:ascii="Times New Roman" w:eastAsia="MS Mincho" w:hAnsi="Times New Roman"/>
        </w:rPr>
        <w:fldChar w:fldCharType="separate"/>
      </w:r>
      <w:r w:rsidRPr="00DA4920">
        <w:rPr>
          <w:rFonts w:ascii="Times New Roman" w:eastAsia="MS Mincho" w:hAnsi="Times New Roman"/>
          <w:noProof/>
        </w:rPr>
        <w:t xml:space="preserve">Agnew-Blais, J., &amp; Danese, A. (2016). Childhood maltreatment and unfavourable clinical outcomes in bipolar disorder: a systematic review and meta-analysis. </w:t>
      </w:r>
      <w:r w:rsidRPr="00DA4920">
        <w:rPr>
          <w:rFonts w:ascii="Times New Roman" w:eastAsia="MS Mincho" w:hAnsi="Times New Roman"/>
          <w:i/>
          <w:noProof/>
        </w:rPr>
        <w:t>The Lancet Psychiatry, 3</w:t>
      </w:r>
      <w:r w:rsidRPr="00DA4920">
        <w:rPr>
          <w:rFonts w:ascii="Times New Roman" w:eastAsia="MS Mincho" w:hAnsi="Times New Roman"/>
          <w:noProof/>
        </w:rPr>
        <w:t xml:space="preserve">(4), 342-349. http://dx.doi.org/10.1016/S2215-0366(15)00544-1.. </w:t>
      </w:r>
    </w:p>
    <w:p w14:paraId="0E3D0F9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agley, C., &amp; Mallick, K. (2000). Prediction of sexual, emotional, and physical maltreatment and mental health outcomes in a longitudinal cohort of 290 adolescent women. </w:t>
      </w:r>
      <w:r w:rsidRPr="00DA4920">
        <w:rPr>
          <w:rFonts w:ascii="Times New Roman" w:eastAsia="MS Mincho" w:hAnsi="Times New Roman"/>
          <w:i/>
          <w:noProof/>
        </w:rPr>
        <w:t>Child Maltreatment, 5</w:t>
      </w:r>
      <w:r w:rsidRPr="00DA4920">
        <w:rPr>
          <w:rFonts w:ascii="Times New Roman" w:eastAsia="MS Mincho" w:hAnsi="Times New Roman"/>
          <w:noProof/>
        </w:rPr>
        <w:t>(3), 218-226. https://doi.org/10.1177/1077559500005003002.</w:t>
      </w:r>
    </w:p>
    <w:p w14:paraId="578BA4D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aram, T. Z., Davis, E. P., Obenaus, A., Sandman, C. A., Small, S. L., Solodkin, A., &amp; Stern, H. (2012). Fragmentation and unpredictability of early-life experience in mental disorders. </w:t>
      </w:r>
      <w:r w:rsidRPr="00DA4920">
        <w:rPr>
          <w:rFonts w:ascii="Times New Roman" w:eastAsia="MS Mincho" w:hAnsi="Times New Roman"/>
          <w:i/>
          <w:noProof/>
        </w:rPr>
        <w:t>American Journal of Psychiatry, 169</w:t>
      </w:r>
      <w:r w:rsidRPr="00DA4920">
        <w:rPr>
          <w:rFonts w:ascii="Times New Roman" w:eastAsia="MS Mincho" w:hAnsi="Times New Roman"/>
          <w:noProof/>
        </w:rPr>
        <w:t xml:space="preserve">(9), 907-915. https://doi.org/10.1176/appi.ajp.2012.11091347. </w:t>
      </w:r>
    </w:p>
    <w:p w14:paraId="2340950B"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arker, D. (2003). The midwife, the coincidence, and the hypothesis. </w:t>
      </w:r>
      <w:r w:rsidRPr="00DA4920">
        <w:rPr>
          <w:rFonts w:ascii="Times New Roman" w:eastAsia="MS Mincho" w:hAnsi="Times New Roman"/>
          <w:i/>
          <w:noProof/>
        </w:rPr>
        <w:t>British Medical Journal, 327</w:t>
      </w:r>
      <w:r w:rsidRPr="00DA4920">
        <w:rPr>
          <w:rFonts w:ascii="Times New Roman" w:eastAsia="MS Mincho" w:hAnsi="Times New Roman"/>
          <w:noProof/>
        </w:rPr>
        <w:t xml:space="preserve">(7429), 1428-1430. https://doi.org/10.1136/bmj.327.7429.1428. </w:t>
      </w:r>
    </w:p>
    <w:p w14:paraId="7FA289E7"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arnes, J. E., Noll, J. G., Putnam, F. W., &amp; Trickett, P. K. (2009). Sexual and physical revictimization among victims of severe childhood sexual abuse. </w:t>
      </w:r>
      <w:r w:rsidRPr="00DA4920">
        <w:rPr>
          <w:rFonts w:ascii="Times New Roman" w:eastAsia="MS Mincho" w:hAnsi="Times New Roman"/>
          <w:i/>
          <w:noProof/>
        </w:rPr>
        <w:t>Child Abuse &amp; Neglect, 33</w:t>
      </w:r>
      <w:r w:rsidRPr="00DA4920">
        <w:rPr>
          <w:rFonts w:ascii="Times New Roman" w:eastAsia="MS Mincho" w:hAnsi="Times New Roman"/>
          <w:noProof/>
        </w:rPr>
        <w:t xml:space="preserve">(7), 412-420. https://doi.org/10.1016/j.chiabu.2008.09.013. </w:t>
      </w:r>
    </w:p>
    <w:p w14:paraId="19916AF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avelier, D., Levi, D. M., Li, R. W., Dan, Y., &amp; Hensch, T. K. (2010). Removing brakes on adult brain plasticity: from molecular to behavioral interventions. </w:t>
      </w:r>
      <w:r w:rsidRPr="00DA4920">
        <w:rPr>
          <w:rFonts w:ascii="Times New Roman" w:eastAsia="MS Mincho" w:hAnsi="Times New Roman"/>
          <w:i/>
          <w:noProof/>
        </w:rPr>
        <w:t>Journal of Neuroscience, 30</w:t>
      </w:r>
      <w:r w:rsidRPr="00DA4920">
        <w:rPr>
          <w:rFonts w:ascii="Times New Roman" w:eastAsia="MS Mincho" w:hAnsi="Times New Roman"/>
          <w:noProof/>
        </w:rPr>
        <w:t>(45), 14964-14971. https://doi.org/10.1523/JNEUROSCI.4812-10.2010.</w:t>
      </w:r>
    </w:p>
    <w:p w14:paraId="7AC2405A"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elsky, D. W., Caspi, A., Houts, R., Cohen, H. J., Corcoran, D. L., Danese, A., . . . Moffitt, T. E. (2015). Quantification of biological aging in young adults. </w:t>
      </w:r>
      <w:r w:rsidRPr="00DA4920">
        <w:rPr>
          <w:rFonts w:ascii="Times New Roman" w:eastAsia="MS Mincho" w:hAnsi="Times New Roman"/>
          <w:i/>
          <w:noProof/>
        </w:rPr>
        <w:t>Proceedings of the National Academy of Science, 112</w:t>
      </w:r>
      <w:r w:rsidRPr="00DA4920">
        <w:rPr>
          <w:rFonts w:ascii="Times New Roman" w:eastAsia="MS Mincho" w:hAnsi="Times New Roman"/>
          <w:noProof/>
        </w:rPr>
        <w:t>(30), E4104-4110. https://doi.org/10.1073/pnas.1506264112.</w:t>
      </w:r>
    </w:p>
    <w:p w14:paraId="092BB1B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Berkman, P. L. (1971). Life stress and psychological well-being: A replication of Langner's analysis in the midtown Manhattan study. </w:t>
      </w:r>
      <w:r w:rsidRPr="00DA4920">
        <w:rPr>
          <w:rFonts w:ascii="Times New Roman" w:eastAsia="MS Mincho" w:hAnsi="Times New Roman"/>
          <w:i/>
          <w:noProof/>
        </w:rPr>
        <w:t>Journal of Health and Social Behavior, 12</w:t>
      </w:r>
      <w:r w:rsidRPr="00DA4920">
        <w:rPr>
          <w:rFonts w:ascii="Times New Roman" w:eastAsia="MS Mincho" w:hAnsi="Times New Roman"/>
          <w:noProof/>
        </w:rPr>
        <w:t xml:space="preserve">(1), 35-45. http://dx.doi.org/10.2307/2948452. </w:t>
      </w:r>
    </w:p>
    <w:p w14:paraId="6C4E48A5"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ernstein, D. P., Fink, L., Handelsman, L., Foote, J., Lovejoy, M., Wenzel, K., . . . Ruggiero, J. (1994). Initial reliability and validity of a new retrospective measure of child abuse and neglect. </w:t>
      </w:r>
      <w:r w:rsidRPr="00DA4920">
        <w:rPr>
          <w:rFonts w:ascii="Times New Roman" w:eastAsia="MS Mincho" w:hAnsi="Times New Roman"/>
          <w:i/>
          <w:noProof/>
        </w:rPr>
        <w:t>American Journal of Psychiatry, 151</w:t>
      </w:r>
      <w:r w:rsidRPr="00DA4920">
        <w:rPr>
          <w:rFonts w:ascii="Times New Roman" w:eastAsia="MS Mincho" w:hAnsi="Times New Roman"/>
          <w:noProof/>
        </w:rPr>
        <w:t>(8), 1132-1136. https://doi.org/10.1176/ajp.151.8.1132.</w:t>
      </w:r>
    </w:p>
    <w:p w14:paraId="1245C97F"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ifulco, A., Bernazzani, O., Moran, P. M., &amp; Jacobs, C. (2005). The childhood experience of care and abuse questionnaire (CECA.Q): validation in a community series. </w:t>
      </w:r>
      <w:r w:rsidRPr="00DA4920">
        <w:rPr>
          <w:rFonts w:ascii="Times New Roman" w:eastAsia="MS Mincho" w:hAnsi="Times New Roman"/>
          <w:i/>
          <w:noProof/>
        </w:rPr>
        <w:t>British Journal of Clinical Psychology, 44</w:t>
      </w:r>
      <w:r w:rsidRPr="00DA4920">
        <w:rPr>
          <w:rFonts w:ascii="Times New Roman" w:eastAsia="MS Mincho" w:hAnsi="Times New Roman"/>
          <w:noProof/>
        </w:rPr>
        <w:t>(Pt 4), 563-581. https://doi.org/10.1348/014466505X35344.</w:t>
      </w:r>
    </w:p>
    <w:p w14:paraId="1A4FC1D0"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rody, G. H., Yu, T., Chen, E., Beach, S. R., &amp; Miller, G. E. (2016). Family-centered prevention ameliorates the longitudinal association between risky family processes and epigenetic aging. </w:t>
      </w:r>
      <w:r w:rsidRPr="00DA4920">
        <w:rPr>
          <w:rFonts w:ascii="Times New Roman" w:eastAsia="MS Mincho" w:hAnsi="Times New Roman"/>
          <w:i/>
          <w:noProof/>
        </w:rPr>
        <w:t>Journal of Child Psychology and Psychiatry, 57</w:t>
      </w:r>
      <w:r w:rsidRPr="00DA4920">
        <w:rPr>
          <w:rFonts w:ascii="Times New Roman" w:eastAsia="MS Mincho" w:hAnsi="Times New Roman"/>
          <w:noProof/>
        </w:rPr>
        <w:t>(5), 566-574. https://doi.org/10.1111/jcpp.12495.</w:t>
      </w:r>
    </w:p>
    <w:p w14:paraId="00CB16A4"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rown, D. W., Anda, R. F., Felitti, V. J., Edwards, V. J., Malarcher, A. M., Croft, J. B., &amp; Giles, W. H. (2010). Adverse childhood experiences are associated with the risk of lung cancer: a prospective cohort study. </w:t>
      </w:r>
      <w:r w:rsidRPr="00DA4920">
        <w:rPr>
          <w:rFonts w:ascii="Times New Roman" w:eastAsia="MS Mincho" w:hAnsi="Times New Roman"/>
          <w:i/>
          <w:noProof/>
        </w:rPr>
        <w:t>BMC Public Health, 10</w:t>
      </w:r>
      <w:r w:rsidRPr="00DA4920">
        <w:rPr>
          <w:rFonts w:ascii="Times New Roman" w:eastAsia="MS Mincho" w:hAnsi="Times New Roman"/>
          <w:noProof/>
        </w:rPr>
        <w:t xml:space="preserve">(1), 20. https://doi.org/10.1186/1471-2458-10-20.  </w:t>
      </w:r>
    </w:p>
    <w:p w14:paraId="0A304F6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Brown, D. W., Anda, R. F., Tiemeier, H., Felitti, V. J., Edwards, V. J., Croft, J. B., &amp; Giles, W. H. (2009). Adverse childhood experiences and the risk of premature mortality. </w:t>
      </w:r>
      <w:r w:rsidRPr="00DA4920">
        <w:rPr>
          <w:rFonts w:ascii="Times New Roman" w:eastAsia="MS Mincho" w:hAnsi="Times New Roman"/>
          <w:i/>
          <w:noProof/>
        </w:rPr>
        <w:t>American Journal of Preventive Medicine, 37</w:t>
      </w:r>
      <w:r w:rsidRPr="00DA4920">
        <w:rPr>
          <w:rFonts w:ascii="Times New Roman" w:eastAsia="MS Mincho" w:hAnsi="Times New Roman"/>
          <w:noProof/>
        </w:rPr>
        <w:t>(5), 389-396. https://doi.org/10.1016/j.amepre.2009.06.021.</w:t>
      </w:r>
    </w:p>
    <w:p w14:paraId="0913ABD5" w14:textId="47ABCFDA" w:rsidR="00C67CCF" w:rsidRPr="00DA4920" w:rsidRDefault="00C67CCF"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Callaghan, B. L., &amp; Tottenham, N. (2016). The neuro-environmental loop of plasticity: a cross-species analysis of parental effects on emotion circuitry development following typical and adverse caregiving. </w:t>
      </w:r>
      <w:r w:rsidRPr="00DA4920">
        <w:rPr>
          <w:rFonts w:ascii="Times New Roman" w:eastAsia="MS Mincho" w:hAnsi="Times New Roman"/>
          <w:i/>
          <w:noProof/>
        </w:rPr>
        <w:t>Neuropsychopharmacology, 41</w:t>
      </w:r>
      <w:r w:rsidRPr="00DA4920">
        <w:rPr>
          <w:rFonts w:ascii="Times New Roman" w:eastAsia="MS Mincho" w:hAnsi="Times New Roman"/>
          <w:noProof/>
        </w:rPr>
        <w:t>(1), 163-76. http://doi: 10.1038/npp.2015.204.</w:t>
      </w:r>
    </w:p>
    <w:p w14:paraId="7A62A9E9" w14:textId="479DBACA"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ampbell, F., Conti, G., Heckman, J. J., Moon, S. H., Pinto, R., Pungello, E., &amp; Pan, Y. (2014). Early childhood investments substantially boost adult health. </w:t>
      </w:r>
      <w:r w:rsidRPr="00DA4920">
        <w:rPr>
          <w:rFonts w:ascii="Times New Roman" w:eastAsia="MS Mincho" w:hAnsi="Times New Roman"/>
          <w:i/>
          <w:noProof/>
        </w:rPr>
        <w:t>Science, 343</w:t>
      </w:r>
      <w:r w:rsidRPr="00DA4920">
        <w:rPr>
          <w:rFonts w:ascii="Times New Roman" w:eastAsia="MS Mincho" w:hAnsi="Times New Roman"/>
          <w:noProof/>
        </w:rPr>
        <w:t>(6178), 1478-1485. https://doi.org/10.1126/science.1248429.</w:t>
      </w:r>
    </w:p>
    <w:p w14:paraId="361D3B48"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apusan, A., Kuja-Halkola, R., Bendtsen, P., Viding, E., McCrory, E., Marteinsdottir, I., &amp; Larsson, H. (2016). Childhood maltreatment and attention deficit hyperactivity disorder symptoms in adults: A large twin study. </w:t>
      </w:r>
      <w:r w:rsidRPr="00DA4920">
        <w:rPr>
          <w:rFonts w:ascii="Times New Roman" w:eastAsia="MS Mincho" w:hAnsi="Times New Roman"/>
          <w:i/>
          <w:noProof/>
        </w:rPr>
        <w:t>Psychological Medicine, 46</w:t>
      </w:r>
      <w:r w:rsidRPr="00DA4920">
        <w:rPr>
          <w:rFonts w:ascii="Times New Roman" w:eastAsia="MS Mincho" w:hAnsi="Times New Roman"/>
          <w:noProof/>
        </w:rPr>
        <w:t>(12), 2637-2646. https://doi.org/10.1017/S0033291716001021.</w:t>
      </w:r>
    </w:p>
    <w:p w14:paraId="1A77FD1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hae, D. H., Clouston, S., Martz, C. D., Hatzenbuehler, M. L., Cooper, H. L. F., Turpin, R., . . . Kramer, M. R. (2018). Area racism and birth outcomes among Blacks in the United States. </w:t>
      </w:r>
      <w:r w:rsidRPr="00DA4920">
        <w:rPr>
          <w:rFonts w:ascii="Times New Roman" w:eastAsia="MS Mincho" w:hAnsi="Times New Roman"/>
          <w:i/>
          <w:noProof/>
        </w:rPr>
        <w:t>Social Science &amp; Medicine, 199</w:t>
      </w:r>
      <w:r w:rsidRPr="00DA4920">
        <w:rPr>
          <w:rFonts w:ascii="Times New Roman" w:eastAsia="MS Mincho" w:hAnsi="Times New Roman"/>
          <w:noProof/>
        </w:rPr>
        <w:t xml:space="preserve">, 49-55. https://doi.org/10.1016/j.socscimed.2017.04.019. </w:t>
      </w:r>
    </w:p>
    <w:p w14:paraId="0836381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hampagne, F. A., &amp; Curley, J. P. (2016). Plasticity of the Maternal Brain Across the Lifespan. </w:t>
      </w:r>
      <w:r w:rsidRPr="00DA4920">
        <w:rPr>
          <w:rFonts w:ascii="Times New Roman" w:eastAsia="MS Mincho" w:hAnsi="Times New Roman"/>
          <w:i/>
          <w:noProof/>
        </w:rPr>
        <w:t>New Directions for Child and Adolescent Development, 2016</w:t>
      </w:r>
      <w:r w:rsidRPr="00DA4920">
        <w:rPr>
          <w:rFonts w:ascii="Times New Roman" w:eastAsia="MS Mincho" w:hAnsi="Times New Roman"/>
          <w:noProof/>
        </w:rPr>
        <w:t>(153), 9-21. https://doi.org/10.1002/cad.20164.</w:t>
      </w:r>
    </w:p>
    <w:p w14:paraId="2311F204"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hampagne, F. A., &amp; Meaney, M. J. (2007). Transgenerational effects of social environment on variations in maternal care and behavioral response to novelty. </w:t>
      </w:r>
      <w:r w:rsidRPr="00DA4920">
        <w:rPr>
          <w:rFonts w:ascii="Times New Roman" w:eastAsia="MS Mincho" w:hAnsi="Times New Roman"/>
          <w:i/>
          <w:noProof/>
        </w:rPr>
        <w:t>Behavioral Neuroscience, 121</w:t>
      </w:r>
      <w:r w:rsidRPr="00DA4920">
        <w:rPr>
          <w:rFonts w:ascii="Times New Roman" w:eastAsia="MS Mincho" w:hAnsi="Times New Roman"/>
          <w:noProof/>
        </w:rPr>
        <w:t>(6), 1353-1363. https://doi.org/10.1037/0735-7044.121.6.1353.</w:t>
      </w:r>
    </w:p>
    <w:p w14:paraId="027E5760"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hen, B. H., Marioni, R. E., Colicino, E., Peters, M. J., Ward-Caviness, C. K., Tsai, P. C., . . . Horvath, S. (2016). DNA methylation-based measures of biological age: meta-analysis </w:t>
      </w:r>
      <w:r w:rsidRPr="00DA4920">
        <w:rPr>
          <w:rFonts w:ascii="Times New Roman" w:eastAsia="MS Mincho" w:hAnsi="Times New Roman"/>
          <w:noProof/>
        </w:rPr>
        <w:lastRenderedPageBreak/>
        <w:t xml:space="preserve">predicting time to death. </w:t>
      </w:r>
      <w:r w:rsidRPr="00DA4920">
        <w:rPr>
          <w:rFonts w:ascii="Times New Roman" w:eastAsia="MS Mincho" w:hAnsi="Times New Roman"/>
          <w:i/>
          <w:noProof/>
        </w:rPr>
        <w:t>Aging (Albany NY), 8</w:t>
      </w:r>
      <w:r w:rsidRPr="00DA4920">
        <w:rPr>
          <w:rFonts w:ascii="Times New Roman" w:eastAsia="MS Mincho" w:hAnsi="Times New Roman"/>
          <w:noProof/>
        </w:rPr>
        <w:t>(9), 1844-1865. https://doi.org/10.18632/aging.101020..</w:t>
      </w:r>
    </w:p>
    <w:p w14:paraId="43EAC22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hen, E., Miller, G. E., Lachman, M. E., Gruenewald, T. L., &amp; Seeman, T. E. (2012). Protective factors for adults from low-childhood socioeconomic circumstances: the benefits of shift-and-persist for allostatic load. </w:t>
      </w:r>
      <w:r w:rsidRPr="00DA4920">
        <w:rPr>
          <w:rFonts w:ascii="Times New Roman" w:eastAsia="MS Mincho" w:hAnsi="Times New Roman"/>
          <w:i/>
          <w:noProof/>
        </w:rPr>
        <w:t>Psychosomatic Medicine, 74</w:t>
      </w:r>
      <w:r w:rsidRPr="00DA4920">
        <w:rPr>
          <w:rFonts w:ascii="Times New Roman" w:eastAsia="MS Mincho" w:hAnsi="Times New Roman"/>
          <w:noProof/>
        </w:rPr>
        <w:t>(2), 178-186. https://doi.org/10.1097/PSY.0b013e31824206fd.</w:t>
      </w:r>
    </w:p>
    <w:p w14:paraId="20267E67"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hetty, R., Hendren, N., &amp; Katz, L. F. (2016). The Effects of Exposure to Better Neighborhoods on Children: New Evidence from the Moving to Opportunity Experiment. </w:t>
      </w:r>
      <w:r w:rsidRPr="00DA4920">
        <w:rPr>
          <w:rFonts w:ascii="Times New Roman" w:eastAsia="MS Mincho" w:hAnsi="Times New Roman"/>
          <w:i/>
          <w:noProof/>
        </w:rPr>
        <w:t>American Economic Review, 106</w:t>
      </w:r>
      <w:r w:rsidRPr="00DA4920">
        <w:rPr>
          <w:rFonts w:ascii="Times New Roman" w:eastAsia="MS Mincho" w:hAnsi="Times New Roman"/>
          <w:noProof/>
        </w:rPr>
        <w:t>(4), 855-902. https://doi.org/10.1257/aer.20150572.</w:t>
      </w:r>
    </w:p>
    <w:p w14:paraId="7FCBFD0C"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icchetti, D., Rogosch, F. A., Sturge-Apple, M., &amp; Toth, S. L. (2010). Interaction of child maltreatment and 5-HTT polymorphisms: suicidal ideation among children from low-SES backgrounds. </w:t>
      </w:r>
      <w:r w:rsidRPr="00DA4920">
        <w:rPr>
          <w:rFonts w:ascii="Times New Roman" w:eastAsia="MS Mincho" w:hAnsi="Times New Roman"/>
          <w:i/>
          <w:noProof/>
        </w:rPr>
        <w:t>Journal of Pediatric Psychology, 35</w:t>
      </w:r>
      <w:r w:rsidRPr="00DA4920">
        <w:rPr>
          <w:rFonts w:ascii="Times New Roman" w:eastAsia="MS Mincho" w:hAnsi="Times New Roman"/>
          <w:noProof/>
        </w:rPr>
        <w:t>(5), 536-546. https://doi.org/10.1093/jpepsy/jsp078.</w:t>
      </w:r>
    </w:p>
    <w:p w14:paraId="4FB7A81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icchetti, D., &amp; Toth, S. L. (2016). </w:t>
      </w:r>
      <w:r w:rsidRPr="00DA4920">
        <w:rPr>
          <w:rFonts w:ascii="Times New Roman" w:eastAsia="MS Mincho" w:hAnsi="Times New Roman"/>
          <w:i/>
          <w:noProof/>
        </w:rPr>
        <w:t>Child maltreatment and developmental psychopathology: A multilevel perspective</w:t>
      </w:r>
      <w:r w:rsidRPr="00DA4920">
        <w:rPr>
          <w:rFonts w:ascii="Times New Roman" w:eastAsia="MS Mincho" w:hAnsi="Times New Roman"/>
          <w:noProof/>
        </w:rPr>
        <w:t>. John Wiley &amp; Sons, Inc.  https://doi.org/10.1002/9781119125556.devpsy311.</w:t>
      </w:r>
    </w:p>
    <w:p w14:paraId="53B7BE5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olman, R. A., &amp; Widom, C. S. (2004). Childhood abuse and neglect and adult intimate relationships: a prospective study. </w:t>
      </w:r>
      <w:r w:rsidRPr="00DA4920">
        <w:rPr>
          <w:rFonts w:ascii="Times New Roman" w:eastAsia="MS Mincho" w:hAnsi="Times New Roman"/>
          <w:i/>
          <w:noProof/>
        </w:rPr>
        <w:t>Child Abuse &amp; Neglect, 28</w:t>
      </w:r>
      <w:r w:rsidRPr="00DA4920">
        <w:rPr>
          <w:rFonts w:ascii="Times New Roman" w:eastAsia="MS Mincho" w:hAnsi="Times New Roman"/>
          <w:noProof/>
        </w:rPr>
        <w:t xml:space="preserve">(11), 1133-1151. </w:t>
      </w:r>
      <w:r w:rsidRPr="00DA4920">
        <w:rPr>
          <w:rFonts w:ascii="Times New Roman" w:eastAsia="Calibri" w:hAnsi="Times New Roman"/>
        </w:rPr>
        <w:t xml:space="preserve"> </w:t>
      </w:r>
      <w:r w:rsidRPr="00DA4920">
        <w:rPr>
          <w:rFonts w:ascii="Times New Roman" w:eastAsia="MS Mincho" w:hAnsi="Times New Roman"/>
          <w:noProof/>
        </w:rPr>
        <w:t>https://doi.org/10.1016/j.chiabu.2004.02.005.</w:t>
      </w:r>
    </w:p>
    <w:p w14:paraId="4B0DD67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onti, G., Hansman, C., Heckman, J. J., Novak, M. F., Ruggiero, A., &amp; Suomi, S. J. (2012). Primate evidence on the late health effects of early-life adversity. </w:t>
      </w:r>
      <w:r w:rsidRPr="00DA4920">
        <w:rPr>
          <w:rFonts w:ascii="Times New Roman" w:eastAsia="MS Mincho" w:hAnsi="Times New Roman"/>
          <w:i/>
          <w:noProof/>
        </w:rPr>
        <w:t>Proceedings of the National Academy of Science, 109</w:t>
      </w:r>
      <w:r w:rsidRPr="00DA4920">
        <w:rPr>
          <w:rFonts w:ascii="Times New Roman" w:eastAsia="MS Mincho" w:hAnsi="Times New Roman"/>
          <w:noProof/>
        </w:rPr>
        <w:t xml:space="preserve">(23), 8866-8871. https://doi.org/10.1073/pnas.1205340109. </w:t>
      </w:r>
    </w:p>
    <w:p w14:paraId="6CEA4CC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Costello, E. J., Erkanli, A., Copeland, W., &amp; Angold, A. (2010). Association of family income supplements in adolescence with development of psychiatric and substance use disorders in adulthood among an American Indian population.</w:t>
      </w:r>
      <w:r w:rsidRPr="00DA4920">
        <w:rPr>
          <w:rFonts w:ascii="Times New Roman" w:eastAsia="Calibri" w:hAnsi="Times New Roman"/>
          <w:i/>
        </w:rPr>
        <w:t xml:space="preserve"> </w:t>
      </w:r>
      <w:r w:rsidRPr="00DA4920">
        <w:rPr>
          <w:rFonts w:ascii="Times New Roman" w:eastAsia="MS Mincho" w:hAnsi="Times New Roman"/>
          <w:i/>
          <w:noProof/>
        </w:rPr>
        <w:t>Journal of the American Medical Association, 303</w:t>
      </w:r>
      <w:r w:rsidRPr="00DA4920">
        <w:rPr>
          <w:rFonts w:ascii="Times New Roman" w:eastAsia="MS Mincho" w:hAnsi="Times New Roman"/>
          <w:noProof/>
        </w:rPr>
        <w:t>(19), 1954-1960. https://doi.org/10.1001/jama.2010.621.</w:t>
      </w:r>
    </w:p>
    <w:p w14:paraId="73915B0B"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Currie, J., &amp; Widom, C. S. (2010). Long-term consequences of child abuse and neglect on adult economic well-being. </w:t>
      </w:r>
      <w:r w:rsidRPr="00DA4920">
        <w:rPr>
          <w:rFonts w:ascii="Times New Roman" w:eastAsia="MS Mincho" w:hAnsi="Times New Roman"/>
          <w:i/>
          <w:noProof/>
        </w:rPr>
        <w:t>Child Maltreatment, 15</w:t>
      </w:r>
      <w:r w:rsidRPr="00DA4920">
        <w:rPr>
          <w:rFonts w:ascii="Times New Roman" w:eastAsia="MS Mincho" w:hAnsi="Times New Roman"/>
          <w:noProof/>
        </w:rPr>
        <w:t xml:space="preserve">(2), 111-120. https://doi.org/10.1177/1077559509355316. </w:t>
      </w:r>
    </w:p>
    <w:p w14:paraId="2A5E9787"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Danese, A., Moffitt, T. E., Harrington, H., Milne, B. J., Polanczyk, G., Pariante, C. M., . . . Caspi, A. (2009). Adverse childhood experiences and adult risk factors for age-related disease: depression, inflammation, and clustering of metabolic risk markers. </w:t>
      </w:r>
      <w:r w:rsidRPr="00DA4920">
        <w:rPr>
          <w:rFonts w:ascii="Times New Roman" w:eastAsia="MS Mincho" w:hAnsi="Times New Roman"/>
          <w:i/>
          <w:noProof/>
        </w:rPr>
        <w:t>Archives of Pediatrics and Adolescent Medicine, 163</w:t>
      </w:r>
      <w:r w:rsidRPr="00DA4920">
        <w:rPr>
          <w:rFonts w:ascii="Times New Roman" w:eastAsia="MS Mincho" w:hAnsi="Times New Roman"/>
          <w:noProof/>
        </w:rPr>
        <w:t xml:space="preserve">(12), 1135-1143. https://doi.org/10.1001/archpediatrics.2009.214. </w:t>
      </w:r>
    </w:p>
    <w:p w14:paraId="09E7EA7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Danese, A., Moffitt, T. E., Pariante, C. M., Ambler, A., Poulton, R., &amp; Caspi, A. (2008). Elevated inflammation levels in depressed adults with a history of childhood maltreatment. </w:t>
      </w:r>
      <w:r w:rsidRPr="00DA4920">
        <w:rPr>
          <w:rFonts w:ascii="Times New Roman" w:eastAsia="MS Mincho" w:hAnsi="Times New Roman"/>
          <w:i/>
          <w:noProof/>
        </w:rPr>
        <w:t>Archives of General Psychiatry, 65</w:t>
      </w:r>
      <w:r w:rsidRPr="00DA4920">
        <w:rPr>
          <w:rFonts w:ascii="Times New Roman" w:eastAsia="MS Mincho" w:hAnsi="Times New Roman"/>
          <w:noProof/>
        </w:rPr>
        <w:t>(4), 409-415. https://doi.org/10.1001/archpsyc.65.4.409.</w:t>
      </w:r>
    </w:p>
    <w:p w14:paraId="211B8C1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Dinkler, L., Lundstrom, S., Gajwani, R., Lichtenstein, P., Gillberg, C., &amp; Minnis, H. (2017). Maltreatment-associated neurodevelopmental disorders: A co-twin control analysis. </w:t>
      </w:r>
      <w:r w:rsidRPr="00DA4920">
        <w:rPr>
          <w:rFonts w:ascii="Times New Roman" w:eastAsia="MS Mincho" w:hAnsi="Times New Roman"/>
          <w:i/>
          <w:noProof/>
        </w:rPr>
        <w:t>Journal of Child Psychology and Psychiatry, 58</w:t>
      </w:r>
      <w:r w:rsidRPr="00DA4920">
        <w:rPr>
          <w:rFonts w:ascii="Times New Roman" w:eastAsia="MS Mincho" w:hAnsi="Times New Roman"/>
          <w:noProof/>
        </w:rPr>
        <w:t>(6), 691-701. https://doi.org/10.1111/jcpp.12682.</w:t>
      </w:r>
    </w:p>
    <w:p w14:paraId="38D9F731"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Eisenberg, D. T. A., MacKillop, J., Modi, M., Beauchemin, J., Dang, D., Lisman, S. A., . . . Wilson, D. S. (2007). Examining impulsivity as an endophenotype using a behavioral </w:t>
      </w:r>
      <w:r w:rsidRPr="00DA4920">
        <w:rPr>
          <w:rFonts w:ascii="Times New Roman" w:eastAsia="MS Mincho" w:hAnsi="Times New Roman"/>
          <w:noProof/>
        </w:rPr>
        <w:lastRenderedPageBreak/>
        <w:t xml:space="preserve">approach: A DRD2 TaqI A and DRD4 48-bp VNTR association study. </w:t>
      </w:r>
      <w:r w:rsidRPr="00DA4920">
        <w:rPr>
          <w:rFonts w:ascii="Times New Roman" w:eastAsia="MS Mincho" w:hAnsi="Times New Roman"/>
          <w:i/>
          <w:noProof/>
        </w:rPr>
        <w:t>Behavioral and Brain Functions, 3</w:t>
      </w:r>
      <w:r w:rsidRPr="00DA4920">
        <w:rPr>
          <w:rFonts w:ascii="Times New Roman" w:eastAsia="MS Mincho" w:hAnsi="Times New Roman"/>
          <w:noProof/>
        </w:rPr>
        <w:t>, 2. https://doi.org/10.1186/1744-9081-3-2.</w:t>
      </w:r>
    </w:p>
    <w:p w14:paraId="1CECEC6B"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El</w:t>
      </w:r>
      <w:r w:rsidRPr="00DA4920">
        <w:rPr>
          <w:rFonts w:ascii="Cambria Math" w:eastAsia="MS Mincho" w:hAnsi="Cambria Math" w:cs="Cambria Math"/>
          <w:noProof/>
        </w:rPr>
        <w:t>‐</w:t>
      </w:r>
      <w:r w:rsidRPr="00DA4920">
        <w:rPr>
          <w:rFonts w:ascii="Times New Roman" w:eastAsia="MS Mincho" w:hAnsi="Times New Roman"/>
          <w:noProof/>
        </w:rPr>
        <w:t xml:space="preserve">Heis, S., Crozier, S., Healy, E., Robinson, S., Harvey, N., Cooper, C., . . . Godfrey, K. (2017). Maternal stress and psychological distress preconception: association with offspring atopic eczema at age 12 months. </w:t>
      </w:r>
      <w:r w:rsidRPr="00DA4920">
        <w:rPr>
          <w:rFonts w:ascii="Times New Roman" w:eastAsia="MS Mincho" w:hAnsi="Times New Roman"/>
          <w:i/>
          <w:noProof/>
        </w:rPr>
        <w:t>Clinical &amp; Experimental Allergy, 47</w:t>
      </w:r>
      <w:r w:rsidRPr="00DA4920">
        <w:rPr>
          <w:rFonts w:ascii="Times New Roman" w:eastAsia="MS Mincho" w:hAnsi="Times New Roman"/>
          <w:noProof/>
        </w:rPr>
        <w:t>(6), 760-769. https://doi.org/10.1111/cea.12910.</w:t>
      </w:r>
    </w:p>
    <w:p w14:paraId="483681A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Erickson, K. I., Voss, M. W., Prakash, R. S., Basak, C., Szabo, A., Chaddock, L., . . . Kramer, A. F. (2011). Exercise training increases size of hippocampus and improves memory. </w:t>
      </w:r>
      <w:r w:rsidRPr="00DA4920">
        <w:rPr>
          <w:rFonts w:ascii="Times New Roman" w:eastAsia="MS Mincho" w:hAnsi="Times New Roman"/>
          <w:i/>
          <w:noProof/>
        </w:rPr>
        <w:t>Proceedings of the National Academy of Science, 108</w:t>
      </w:r>
      <w:r w:rsidRPr="00DA4920">
        <w:rPr>
          <w:rFonts w:ascii="Times New Roman" w:eastAsia="MS Mincho" w:hAnsi="Times New Roman"/>
          <w:noProof/>
        </w:rPr>
        <w:t>(7), 3017-3022. https://doi.org/10.1073/pnas.1015950108.</w:t>
      </w:r>
    </w:p>
    <w:p w14:paraId="6E182FF7"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Eriksson, J. G., Forsen, T., Tuomilehto, J., Winter, P. D., Osmond, C., &amp; Barker, D. J. (1999). Catch-up growth in childhood and death from coronary heart disease: longitudinal study. </w:t>
      </w:r>
      <w:r w:rsidRPr="00DA4920">
        <w:rPr>
          <w:rFonts w:ascii="Times New Roman" w:eastAsia="MS Mincho" w:hAnsi="Times New Roman"/>
          <w:i/>
          <w:noProof/>
        </w:rPr>
        <w:t>British Medical Journal, 318</w:t>
      </w:r>
      <w:r w:rsidRPr="00DA4920">
        <w:rPr>
          <w:rFonts w:ascii="Times New Roman" w:eastAsia="MS Mincho" w:hAnsi="Times New Roman"/>
          <w:noProof/>
        </w:rPr>
        <w:t>(7181), 427-431. https://doi.org/10.1136/bmj.318.7181.427.</w:t>
      </w:r>
    </w:p>
    <w:p w14:paraId="30F50A3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Evans, G. W. (2003). A multimethodological analysis of cumulative risk and allostatic load among rural children. </w:t>
      </w:r>
      <w:r w:rsidRPr="00DA4920">
        <w:rPr>
          <w:rFonts w:ascii="Times New Roman" w:eastAsia="MS Mincho" w:hAnsi="Times New Roman"/>
          <w:i/>
          <w:noProof/>
        </w:rPr>
        <w:t>Developmental Psychology, 39</w:t>
      </w:r>
      <w:r w:rsidRPr="00DA4920">
        <w:rPr>
          <w:rFonts w:ascii="Times New Roman" w:eastAsia="MS Mincho" w:hAnsi="Times New Roman"/>
          <w:noProof/>
        </w:rPr>
        <w:t xml:space="preserve">(5), 924-933. https://doi.org/10.1037/0012-1649.39.5.924.  </w:t>
      </w:r>
    </w:p>
    <w:p w14:paraId="4394F68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Farah, M. J., Shera, D. M., Savage, J. H., Betancourt, L., Giannetta, J. M., Brodsky, N. L., . . . Hurt, H. (2006). Childhood poverty: Specific associations with neurocognitive development. </w:t>
      </w:r>
      <w:r w:rsidRPr="00DA4920">
        <w:rPr>
          <w:rFonts w:ascii="Times New Roman" w:eastAsia="MS Mincho" w:hAnsi="Times New Roman"/>
          <w:i/>
          <w:noProof/>
        </w:rPr>
        <w:t>Brain Research, 1110</w:t>
      </w:r>
      <w:r w:rsidRPr="00DA4920">
        <w:rPr>
          <w:rFonts w:ascii="Times New Roman" w:eastAsia="MS Mincho" w:hAnsi="Times New Roman"/>
          <w:noProof/>
        </w:rPr>
        <w:t>(1), 166-174. https://doi.org/10.1016/j.brainres.2006.06.072.</w:t>
      </w:r>
    </w:p>
    <w:p w14:paraId="44C38FFC"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Felitti, V. J., Anda, R. F., Nordenberg, D., Williamson, D. F., Spitz, A. M., Edwards, V., . . . Marks, J. S. (1998). Relationship of childhood abuse and household dysfunction to many of the leading causes of death in adults. The Adverse Childhood Experiences (ACE) </w:t>
      </w:r>
      <w:r w:rsidRPr="00DA4920">
        <w:rPr>
          <w:rFonts w:ascii="Times New Roman" w:eastAsia="MS Mincho" w:hAnsi="Times New Roman"/>
          <w:noProof/>
        </w:rPr>
        <w:lastRenderedPageBreak/>
        <w:t xml:space="preserve">Study. </w:t>
      </w:r>
      <w:r w:rsidRPr="00DA4920">
        <w:rPr>
          <w:rFonts w:ascii="Times New Roman" w:eastAsia="MS Mincho" w:hAnsi="Times New Roman"/>
          <w:i/>
          <w:noProof/>
        </w:rPr>
        <w:t>American Journal of Preventive Medicine, 14</w:t>
      </w:r>
      <w:r w:rsidRPr="00DA4920">
        <w:rPr>
          <w:rFonts w:ascii="Times New Roman" w:eastAsia="MS Mincho" w:hAnsi="Times New Roman"/>
          <w:noProof/>
        </w:rPr>
        <w:t>(4), 245-258. https://doi.org/10.1016/S0749-3797(98)00017-8 .</w:t>
      </w:r>
    </w:p>
    <w:p w14:paraId="1D778DB1"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Fleming, T. P., Watkins, A. J., Velazquez, M. A., Mathers, J. C., Prentice, A. M., Stephenson, J., . . . Godfrey, K. M. (2018). Origins of lifetime health around the time of conception: causes and consequences. </w:t>
      </w:r>
      <w:r w:rsidRPr="00DA4920">
        <w:rPr>
          <w:rFonts w:ascii="Times New Roman" w:eastAsia="MS Mincho" w:hAnsi="Times New Roman"/>
          <w:i/>
          <w:noProof/>
        </w:rPr>
        <w:t>The Lancet, 391</w:t>
      </w:r>
      <w:r w:rsidRPr="00DA4920">
        <w:rPr>
          <w:rFonts w:ascii="Times New Roman" w:eastAsia="MS Mincho" w:hAnsi="Times New Roman"/>
          <w:noProof/>
        </w:rPr>
        <w:t xml:space="preserve">(10132), 1842-1852. </w:t>
      </w:r>
      <w:r w:rsidRPr="00DA4920">
        <w:rPr>
          <w:rFonts w:ascii="Times New Roman" w:eastAsia="MS Mincho" w:hAnsi="Times New Roman"/>
          <w:noProof/>
          <w:color w:val="0000FF"/>
          <w:u w:val="single"/>
        </w:rPr>
        <w:t>https://doi.org/10.1016/S0140-6736(18)30312-X</w:t>
      </w:r>
    </w:p>
    <w:p w14:paraId="0E837C4C"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Forsdahl, A. (1978). Living conditions in childhood and subsequent development of risk factors for arteriosclerotic heart disease. The cardiovascular survey in Finnmark 1974-75. </w:t>
      </w:r>
      <w:r w:rsidRPr="00DA4920">
        <w:rPr>
          <w:rFonts w:ascii="Times New Roman" w:eastAsia="MS Mincho" w:hAnsi="Times New Roman"/>
          <w:i/>
          <w:noProof/>
        </w:rPr>
        <w:t>Journal of Epidemiology &amp; Community Health, 32</w:t>
      </w:r>
      <w:r w:rsidRPr="00DA4920">
        <w:rPr>
          <w:rFonts w:ascii="Times New Roman" w:eastAsia="MS Mincho" w:hAnsi="Times New Roman"/>
          <w:noProof/>
        </w:rPr>
        <w:t>(1), 34-37. https://doi.org/10.1136/jech.32.1.34.</w:t>
      </w:r>
    </w:p>
    <w:p w14:paraId="65441D8A"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Forsman, M., &amp; Langstrom, N. (2012). Child maltreatment and adult violent offending: population-based twin study addressing the 'cycle of violence' hypothesis. </w:t>
      </w:r>
      <w:r w:rsidRPr="00DA4920">
        <w:rPr>
          <w:rFonts w:ascii="Times New Roman" w:eastAsia="MS Mincho" w:hAnsi="Times New Roman"/>
          <w:i/>
          <w:noProof/>
        </w:rPr>
        <w:t>Psychological Medicine, 42</w:t>
      </w:r>
      <w:r w:rsidRPr="00DA4920">
        <w:rPr>
          <w:rFonts w:ascii="Times New Roman" w:eastAsia="MS Mincho" w:hAnsi="Times New Roman"/>
          <w:noProof/>
        </w:rPr>
        <w:t xml:space="preserve">(9), 1977-1983. https://doi.org/10.1017/S0033291711003060. </w:t>
      </w:r>
    </w:p>
    <w:p w14:paraId="012E1E3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Gee, D. G., Gabard-Durnam, L. J., Flannery, J., Goff, B., Humphreys, K. L., Telzer, E. H., . . . Tottenham, N. (2013). Early developmental emergence of human amygdala–prefrontal connectivity after maternal deprivation. </w:t>
      </w:r>
      <w:r w:rsidRPr="00DA4920">
        <w:rPr>
          <w:rFonts w:ascii="Times New Roman" w:eastAsia="MS Mincho" w:hAnsi="Times New Roman"/>
          <w:i/>
          <w:noProof/>
        </w:rPr>
        <w:t>Proceedings of the National Academy of Sciences, 110</w:t>
      </w:r>
      <w:r w:rsidRPr="00DA4920">
        <w:rPr>
          <w:rFonts w:ascii="Times New Roman" w:eastAsia="MS Mincho" w:hAnsi="Times New Roman"/>
          <w:noProof/>
        </w:rPr>
        <w:t>(39), 15638-15643. https://doi.org/10.1073/pnas.1307893110.</w:t>
      </w:r>
    </w:p>
    <w:p w14:paraId="614ABB3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Geoffroy, M. C., Pinto Pereira, S., Li, L., &amp; Power, C. (2016). Child Neglect and Maltreatment and Childhood-to-Adulthood Cognition and Mental Health in a Prospective Birth Cohort. </w:t>
      </w:r>
      <w:r w:rsidRPr="00DA4920">
        <w:rPr>
          <w:rFonts w:ascii="Times New Roman" w:eastAsia="MS Mincho" w:hAnsi="Times New Roman"/>
          <w:i/>
          <w:noProof/>
        </w:rPr>
        <w:t>Journal of the American Academy of Child and Adolescent Psychiatry, 55</w:t>
      </w:r>
      <w:r w:rsidRPr="00DA4920">
        <w:rPr>
          <w:rFonts w:ascii="Times New Roman" w:eastAsia="MS Mincho" w:hAnsi="Times New Roman"/>
          <w:noProof/>
        </w:rPr>
        <w:t>(1), 33-40 e33. https://doi.org/10.1016/j.jaac.2015.10.012.</w:t>
      </w:r>
    </w:p>
    <w:p w14:paraId="6FA7A87A" w14:textId="7AA38478" w:rsidR="00CD75AF" w:rsidRPr="00DA4920" w:rsidRDefault="00CD75AF"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Godfrey, K. M., &amp; Barker, D. J. (2001). Fetal programming and adult health. P</w:t>
      </w:r>
      <w:r w:rsidRPr="00DA4920">
        <w:rPr>
          <w:rFonts w:ascii="Times New Roman" w:eastAsia="MS Mincho" w:hAnsi="Times New Roman"/>
          <w:i/>
          <w:noProof/>
        </w:rPr>
        <w:t>ublic Health and Nutrition, 4</w:t>
      </w:r>
      <w:r w:rsidRPr="00DA4920">
        <w:rPr>
          <w:rFonts w:ascii="Times New Roman" w:eastAsia="MS Mincho" w:hAnsi="Times New Roman"/>
          <w:noProof/>
        </w:rPr>
        <w:t xml:space="preserve"> (2B), 611-</w:t>
      </w:r>
      <w:r w:rsidR="00586D73" w:rsidRPr="00DA4920">
        <w:rPr>
          <w:rFonts w:ascii="Times New Roman" w:eastAsia="MS Mincho" w:hAnsi="Times New Roman"/>
          <w:noProof/>
        </w:rPr>
        <w:t>6</w:t>
      </w:r>
      <w:r w:rsidRPr="00DA4920">
        <w:rPr>
          <w:rFonts w:ascii="Times New Roman" w:eastAsia="MS Mincho" w:hAnsi="Times New Roman"/>
          <w:noProof/>
        </w:rPr>
        <w:t>24.</w:t>
      </w:r>
      <w:r w:rsidR="00586D73" w:rsidRPr="00DA4920">
        <w:rPr>
          <w:rFonts w:ascii="Times New Roman" w:eastAsia="MS Mincho" w:hAnsi="Times New Roman"/>
          <w:noProof/>
        </w:rPr>
        <w:t xml:space="preserve"> https://doi.org/10.1079/PHN2001145. </w:t>
      </w:r>
    </w:p>
    <w:p w14:paraId="0AFDEC08" w14:textId="5340952C"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Godfrey, K. M., Reynolds, R. M., Prescott, S. L., Nyirenda, M., Jaddoe, V. W., Eriksson, J. G., &amp; Broekman, B. F. (2017). Influence of maternal obesity on the long-term health of offspring. </w:t>
      </w:r>
      <w:r w:rsidRPr="00DA4920">
        <w:rPr>
          <w:rFonts w:ascii="Times New Roman" w:eastAsia="MS Mincho" w:hAnsi="Times New Roman"/>
          <w:i/>
          <w:noProof/>
        </w:rPr>
        <w:t>The Lancet Diabetes &amp; Endocrinology, 5</w:t>
      </w:r>
      <w:r w:rsidRPr="00DA4920">
        <w:rPr>
          <w:rFonts w:ascii="Times New Roman" w:eastAsia="MS Mincho" w:hAnsi="Times New Roman"/>
          <w:noProof/>
        </w:rPr>
        <w:t>(1), 53-64. https://doi.org/10.1016/S2213-8587(16)30107-3.</w:t>
      </w:r>
    </w:p>
    <w:p w14:paraId="4A5497D1"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Goodman, G. S., &amp; Melinder, A. (2007). Child witness research and forensic interviews of young children: A review. </w:t>
      </w:r>
      <w:r w:rsidRPr="00DA4920">
        <w:rPr>
          <w:rFonts w:ascii="Times New Roman" w:eastAsia="MS Mincho" w:hAnsi="Times New Roman"/>
          <w:i/>
          <w:noProof/>
        </w:rPr>
        <w:t>Legal and Criminological Psychology, 12</w:t>
      </w:r>
      <w:r w:rsidRPr="00DA4920">
        <w:rPr>
          <w:rFonts w:ascii="Times New Roman" w:eastAsia="MS Mincho" w:hAnsi="Times New Roman"/>
          <w:noProof/>
        </w:rPr>
        <w:t>(1), 1-19. https://doi.org/10.1348/135532506X156620.</w:t>
      </w:r>
    </w:p>
    <w:p w14:paraId="2A510D8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Hackman, D. A., Farah, M. J., &amp; Meaney, M. J. (2010). Socioeconomic status and the brain: mechanistic insights from human and animal research. </w:t>
      </w:r>
      <w:r w:rsidRPr="00DA4920">
        <w:rPr>
          <w:rFonts w:ascii="Times New Roman" w:eastAsia="MS Mincho" w:hAnsi="Times New Roman"/>
          <w:i/>
          <w:noProof/>
        </w:rPr>
        <w:t>Nature Reviews Neuroscience, 11</w:t>
      </w:r>
      <w:r w:rsidRPr="00DA4920">
        <w:rPr>
          <w:rFonts w:ascii="Times New Roman" w:eastAsia="MS Mincho" w:hAnsi="Times New Roman"/>
          <w:noProof/>
        </w:rPr>
        <w:t xml:space="preserve">(9), 651-659. https://doi.org/10.1038/nrn2897.   </w:t>
      </w:r>
    </w:p>
    <w:p w14:paraId="0280133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Hagan, M. J., Roubinov, D. S., Purdom Marreiro, C. L., &amp; Luecken, L. J. (2014). Childhood interparental conflict and HPA axis activity in young adulthood: examining nonlinear relations. </w:t>
      </w:r>
      <w:r w:rsidRPr="00DA4920">
        <w:rPr>
          <w:rFonts w:ascii="Times New Roman" w:eastAsia="MS Mincho" w:hAnsi="Times New Roman"/>
          <w:i/>
          <w:noProof/>
        </w:rPr>
        <w:t>Developmental Psychobiology, 56</w:t>
      </w:r>
      <w:r w:rsidRPr="00DA4920">
        <w:rPr>
          <w:rFonts w:ascii="Times New Roman" w:eastAsia="MS Mincho" w:hAnsi="Times New Roman"/>
          <w:noProof/>
        </w:rPr>
        <w:t>(4), 871-880. https://doi.org/10.1002/dev.21157.</w:t>
      </w:r>
    </w:p>
    <w:p w14:paraId="066ECAE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Haroon, E., &amp; Miller, A. H. (2017). Inflammation effects on brain glutamate in depression: mechanistic considerations and treatment implications. </w:t>
      </w:r>
      <w:r w:rsidRPr="00DA4920">
        <w:rPr>
          <w:rFonts w:ascii="Times New Roman" w:eastAsia="MS Mincho" w:hAnsi="Times New Roman"/>
          <w:i/>
          <w:noProof/>
        </w:rPr>
        <w:t>Inflammation-Associated Depression: Evidence, Mechanisms and Implications</w:t>
      </w:r>
      <w:r w:rsidRPr="00DA4920">
        <w:rPr>
          <w:rFonts w:ascii="Times New Roman" w:eastAsia="MS Mincho" w:hAnsi="Times New Roman"/>
          <w:noProof/>
        </w:rPr>
        <w:t>,</w:t>
      </w:r>
      <w:r w:rsidRPr="00DA4920">
        <w:rPr>
          <w:rFonts w:ascii="Times New Roman" w:eastAsia="MS Mincho" w:hAnsi="Times New Roman"/>
          <w:i/>
          <w:noProof/>
        </w:rPr>
        <w:t xml:space="preserve"> 31</w:t>
      </w:r>
      <w:r w:rsidRPr="00DA4920">
        <w:rPr>
          <w:rFonts w:ascii="Times New Roman" w:eastAsia="MS Mincho" w:hAnsi="Times New Roman"/>
          <w:noProof/>
        </w:rPr>
        <w:t>, 173-198. https://doi.org/10.1007/7854_2016_40.</w:t>
      </w:r>
    </w:p>
    <w:p w14:paraId="636BAFA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Horvath, S. (2013). DNA methylation age of human tissues and cell types. </w:t>
      </w:r>
      <w:r w:rsidRPr="00DA4920">
        <w:rPr>
          <w:rFonts w:ascii="Times New Roman" w:eastAsia="MS Mincho" w:hAnsi="Times New Roman"/>
          <w:i/>
          <w:noProof/>
        </w:rPr>
        <w:t>Genome Biology, 14</w:t>
      </w:r>
      <w:r w:rsidRPr="00DA4920">
        <w:rPr>
          <w:rFonts w:ascii="Times New Roman" w:eastAsia="MS Mincho" w:hAnsi="Times New Roman"/>
          <w:noProof/>
        </w:rPr>
        <w:t>(10), 3156. https://doi.org/10.1186/gb-2013-14-10-r115.</w:t>
      </w:r>
    </w:p>
    <w:p w14:paraId="353F7EEB"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Jaffee, S. R., Bowes, L., Ouellet-Morin, I., Fisher, H. L., Moffitt, T. E., Merrick, M. T., &amp; Arseneault, L. (2013). Safe, stable, nurturing relationships break the intergenerational cycle of abuse: a prospective nationally representative cohort of children in the United </w:t>
      </w:r>
      <w:r w:rsidRPr="00DA4920">
        <w:rPr>
          <w:rFonts w:ascii="Times New Roman" w:eastAsia="MS Mincho" w:hAnsi="Times New Roman"/>
          <w:noProof/>
        </w:rPr>
        <w:lastRenderedPageBreak/>
        <w:t xml:space="preserve">Kingdom. </w:t>
      </w:r>
      <w:r w:rsidRPr="00DA4920">
        <w:rPr>
          <w:rFonts w:ascii="Times New Roman" w:eastAsia="MS Mincho" w:hAnsi="Times New Roman"/>
          <w:i/>
          <w:noProof/>
        </w:rPr>
        <w:t>Journal of Adolescent Health, 53</w:t>
      </w:r>
      <w:r w:rsidRPr="00DA4920">
        <w:rPr>
          <w:rFonts w:ascii="Times New Roman" w:eastAsia="MS Mincho" w:hAnsi="Times New Roman"/>
          <w:noProof/>
        </w:rPr>
        <w:t>(4 Suppl), S4-10. https://doi.org/10.1016/j.jadohealth.2013.04.007.</w:t>
      </w:r>
    </w:p>
    <w:p w14:paraId="5FF4CA5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Jaffee, S. R., Caspi, A., Moffitt, T. E., Polo-Tomas, M., Price, T. S., &amp; Taylor, A. (2004). The Limits of Child Effects: Evidence for Genetically Mediated Child Effects on Corporal Punishment but Not on Physical Maltreatment. </w:t>
      </w:r>
      <w:r w:rsidRPr="00DA4920">
        <w:rPr>
          <w:rFonts w:ascii="Times New Roman" w:eastAsia="MS Mincho" w:hAnsi="Times New Roman"/>
          <w:i/>
          <w:noProof/>
        </w:rPr>
        <w:t>Developmental Psychology, 40</w:t>
      </w:r>
      <w:r w:rsidRPr="00DA4920">
        <w:rPr>
          <w:rFonts w:ascii="Times New Roman" w:eastAsia="MS Mincho" w:hAnsi="Times New Roman"/>
          <w:noProof/>
        </w:rPr>
        <w:t xml:space="preserve">(6), 1047-1058. https://doi.org/10.1037/0012-1649.40.6.1047.  </w:t>
      </w:r>
    </w:p>
    <w:p w14:paraId="4D029A88"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Jones, G. T., Power, C., &amp; Macfarlane, G. J. (2009). Adverse events in childhood and chronic widespread pain in adult life: Results from the 1958 British Birth Cohort Study. </w:t>
      </w:r>
      <w:r w:rsidRPr="00DA4920">
        <w:rPr>
          <w:rFonts w:ascii="Times New Roman" w:eastAsia="MS Mincho" w:hAnsi="Times New Roman"/>
          <w:i/>
          <w:noProof/>
        </w:rPr>
        <w:t>Pain, 143</w:t>
      </w:r>
      <w:r w:rsidRPr="00DA4920">
        <w:rPr>
          <w:rFonts w:ascii="Times New Roman" w:eastAsia="MS Mincho" w:hAnsi="Times New Roman"/>
          <w:noProof/>
        </w:rPr>
        <w:t xml:space="preserve">(1-2), 92-96. </w:t>
      </w:r>
      <w:r w:rsidRPr="00DA4920">
        <w:rPr>
          <w:rFonts w:ascii="Times New Roman" w:eastAsia="Calibri" w:hAnsi="Times New Roman"/>
        </w:rPr>
        <w:t xml:space="preserve"> </w:t>
      </w:r>
      <w:r w:rsidRPr="00DA4920">
        <w:rPr>
          <w:rFonts w:ascii="Times New Roman" w:eastAsia="MS Mincho" w:hAnsi="Times New Roman"/>
          <w:noProof/>
        </w:rPr>
        <w:t>https://doi.org/10.1016/j.pain.2009.02.003.</w:t>
      </w:r>
    </w:p>
    <w:p w14:paraId="77EF3F1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Jones, L., Bellis, M. A., Wood, S., Hughes, K., McCoy, E., Eckley, L., . . . Officer, A. (2012). Prevalence and risk of violence against children with disabilities: a systematic review and meta-analysis of observational studies. </w:t>
      </w:r>
      <w:r w:rsidRPr="00DA4920">
        <w:rPr>
          <w:rFonts w:ascii="Times New Roman" w:eastAsia="MS Mincho" w:hAnsi="Times New Roman"/>
          <w:i/>
          <w:noProof/>
        </w:rPr>
        <w:t>The Lancet, 380</w:t>
      </w:r>
      <w:r w:rsidRPr="00DA4920">
        <w:rPr>
          <w:rFonts w:ascii="Times New Roman" w:eastAsia="MS Mincho" w:hAnsi="Times New Roman"/>
          <w:noProof/>
        </w:rPr>
        <w:t>(9845), 899-907. https://doi.org/10.1016/S0140-6736(12)60692-8.</w:t>
      </w:r>
    </w:p>
    <w:p w14:paraId="3053BCC8"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Kamphuis, C. B., Turrell, G., Giskes, K., Mackenbach, J. P., &amp; van Lenthe, F. J. (2012). Socioeconomic inequalities in cardiovascular mortality and the role of childhood socioeconomic conditions and adulthood risk factors: a prospective cohort study with 17-years of follow up. </w:t>
      </w:r>
      <w:r w:rsidRPr="00DA4920">
        <w:rPr>
          <w:rFonts w:ascii="Times New Roman" w:eastAsia="MS Mincho" w:hAnsi="Times New Roman"/>
          <w:i/>
          <w:noProof/>
        </w:rPr>
        <w:t>BMC Public Health, 12</w:t>
      </w:r>
      <w:r w:rsidRPr="00DA4920">
        <w:rPr>
          <w:rFonts w:ascii="Times New Roman" w:eastAsia="MS Mincho" w:hAnsi="Times New Roman"/>
          <w:noProof/>
        </w:rPr>
        <w:t xml:space="preserve">, 1045. https://doi.org/10.1186/1471-2458-12-1045.  </w:t>
      </w:r>
    </w:p>
    <w:p w14:paraId="177E085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Kendler, K. S., &amp; Baker, J. H. (2007). Genetic influences on measures of the environment: A systematic review. </w:t>
      </w:r>
      <w:r w:rsidRPr="00DA4920">
        <w:rPr>
          <w:rFonts w:ascii="Times New Roman" w:eastAsia="MS Mincho" w:hAnsi="Times New Roman"/>
          <w:i/>
          <w:noProof/>
        </w:rPr>
        <w:t>Psychological Medicine, 37</w:t>
      </w:r>
      <w:r w:rsidRPr="00DA4920">
        <w:rPr>
          <w:rFonts w:ascii="Times New Roman" w:eastAsia="MS Mincho" w:hAnsi="Times New Roman"/>
          <w:noProof/>
        </w:rPr>
        <w:t>(5), 615-626. https://doi.org/10.1017/S0033291706009524.</w:t>
      </w:r>
    </w:p>
    <w:p w14:paraId="5911E61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Kendler, K. S., Neale, M. C., Kessler, R. C., Heath, A. C., &amp; Eaves, L.J.. (1992). Childhood parental loss and adult psychopathology in women: A twin study perspective. </w:t>
      </w:r>
      <w:r w:rsidRPr="00DA4920">
        <w:rPr>
          <w:rFonts w:ascii="Times New Roman" w:eastAsia="MS Mincho" w:hAnsi="Times New Roman"/>
          <w:i/>
          <w:noProof/>
        </w:rPr>
        <w:t xml:space="preserve">Archives of </w:t>
      </w:r>
      <w:r w:rsidRPr="00DA4920">
        <w:rPr>
          <w:rFonts w:ascii="Times New Roman" w:eastAsia="MS Mincho" w:hAnsi="Times New Roman"/>
          <w:i/>
          <w:noProof/>
        </w:rPr>
        <w:lastRenderedPageBreak/>
        <w:t>General Psychiatry, 49</w:t>
      </w:r>
      <w:r w:rsidRPr="00DA4920">
        <w:rPr>
          <w:rFonts w:ascii="Times New Roman" w:eastAsia="MS Mincho" w:hAnsi="Times New Roman"/>
          <w:noProof/>
        </w:rPr>
        <w:t>(2), 109-116. https://doi.org/10.1001/archpsyc.1992.01820020029004.</w:t>
      </w:r>
    </w:p>
    <w:p w14:paraId="1EB4D1F4"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Kiernan, K., Colley, J., Douglas, J., &amp; Reid, D. (1976). Chronic cough in young adults in relation to smoking habits, childhood environment and chest illness. </w:t>
      </w:r>
      <w:r w:rsidRPr="00DA4920">
        <w:rPr>
          <w:rFonts w:ascii="Times New Roman" w:eastAsia="MS Mincho" w:hAnsi="Times New Roman"/>
          <w:i/>
          <w:noProof/>
        </w:rPr>
        <w:t>Respiration, 33</w:t>
      </w:r>
      <w:r w:rsidRPr="00DA4920">
        <w:rPr>
          <w:rFonts w:ascii="Times New Roman" w:eastAsia="MS Mincho" w:hAnsi="Times New Roman"/>
          <w:noProof/>
        </w:rPr>
        <w:t>(3), 236-244. https://doi.org/10.1159/000193738.</w:t>
      </w:r>
    </w:p>
    <w:p w14:paraId="19E75010"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King, S. M., Keyes, M., Malone, S. M., Elkins, I., Legrand, L. N., Iacono, W. G., &amp; McGue, M. (2009). Parental alcohol dependence and the transmission of adolescent behavioral disinhibition: A study of adoptive and non-adoptive families. </w:t>
      </w:r>
      <w:r w:rsidRPr="00DA4920">
        <w:rPr>
          <w:rFonts w:ascii="Times New Roman" w:eastAsia="MS Mincho" w:hAnsi="Times New Roman"/>
          <w:i/>
          <w:noProof/>
        </w:rPr>
        <w:t>Addiction, 104</w:t>
      </w:r>
      <w:r w:rsidRPr="00DA4920">
        <w:rPr>
          <w:rFonts w:ascii="Times New Roman" w:eastAsia="MS Mincho" w:hAnsi="Times New Roman"/>
          <w:noProof/>
        </w:rPr>
        <w:t>(4), 578-586. https://doi.org/10.1111/j.1360-0443.2008.02469.x.</w:t>
      </w:r>
    </w:p>
    <w:p w14:paraId="59F74828"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Krapohl, E., &amp; Plomin, R. (2016). Genetic link between family socioeconomic status and children's educational achievement estimated from genome-wide SNPs. </w:t>
      </w:r>
      <w:r w:rsidRPr="00DA4920">
        <w:rPr>
          <w:rFonts w:ascii="Times New Roman" w:eastAsia="MS Mincho" w:hAnsi="Times New Roman"/>
          <w:i/>
          <w:noProof/>
        </w:rPr>
        <w:t>Molecular Psychiatry, 21</w:t>
      </w:r>
      <w:r w:rsidRPr="00DA4920">
        <w:rPr>
          <w:rFonts w:ascii="Times New Roman" w:eastAsia="MS Mincho" w:hAnsi="Times New Roman"/>
          <w:noProof/>
        </w:rPr>
        <w:t xml:space="preserve">(3), 437-443. https://doi.org/10.1038/mp.2015.2.  </w:t>
      </w:r>
    </w:p>
    <w:p w14:paraId="7E981845"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Kumsta, R., Kreppner, J., Kennedy, M., Knights, N., Rutter, M., &amp; Sonuga-Barke, E. (2015). Psychological consequences of early global deprivation. </w:t>
      </w:r>
      <w:r w:rsidRPr="00DA4920">
        <w:rPr>
          <w:rFonts w:ascii="Times New Roman" w:eastAsia="MS Mincho" w:hAnsi="Times New Roman"/>
          <w:i/>
          <w:noProof/>
        </w:rPr>
        <w:t>European Psychologist, 20</w:t>
      </w:r>
      <w:r w:rsidRPr="00DA4920">
        <w:rPr>
          <w:rFonts w:ascii="Times New Roman" w:eastAsia="MS Mincho" w:hAnsi="Times New Roman"/>
          <w:noProof/>
        </w:rPr>
        <w:t xml:space="preserve">, 138-151. https://doi.org/10.1027/1016-9040/a000227. </w:t>
      </w:r>
    </w:p>
    <w:p w14:paraId="2BE804E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Laurent, H. K., Leve, L. D., Neiderhiser, J. M., Natsuaki, M. N., Shaw, D. S., Harold, G. T., &amp; Reiss, D. (2013). Effects of prenatal and postnatal parent depressive symptoms on adopted child HPA regulation: Independent and moderated influences. </w:t>
      </w:r>
      <w:r w:rsidRPr="00DA4920">
        <w:rPr>
          <w:rFonts w:ascii="Times New Roman" w:eastAsia="MS Mincho" w:hAnsi="Times New Roman"/>
          <w:i/>
          <w:noProof/>
        </w:rPr>
        <w:t>Developmental Psychology, .49</w:t>
      </w:r>
      <w:r w:rsidRPr="00DA4920">
        <w:rPr>
          <w:rFonts w:ascii="Times New Roman" w:eastAsia="MS Mincho" w:hAnsi="Times New Roman"/>
          <w:noProof/>
        </w:rPr>
        <w:t xml:space="preserve">(5), 876-886. https://doi.org/10.1037/a0028800.  </w:t>
      </w:r>
    </w:p>
    <w:p w14:paraId="4D7C3B3B"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Lewis, G., Rice, F., Harold, G. T., Collishaw, S., &amp; Thapar, A. (2011). Investigating environmental links between parent depression and child depressive/anxiety symptoms using an assisted conception design. </w:t>
      </w:r>
      <w:r w:rsidRPr="00DA4920">
        <w:rPr>
          <w:rFonts w:ascii="Times New Roman" w:eastAsia="MS Mincho" w:hAnsi="Times New Roman"/>
          <w:i/>
          <w:noProof/>
        </w:rPr>
        <w:t>Journal of the American Academy of Child and Adolescent Psychiatry, 50</w:t>
      </w:r>
      <w:r w:rsidRPr="00DA4920">
        <w:rPr>
          <w:rFonts w:ascii="Times New Roman" w:eastAsia="MS Mincho" w:hAnsi="Times New Roman"/>
          <w:noProof/>
        </w:rPr>
        <w:t>(5), 451-459 e451. https://doi.org/10.1016/j.jaac.2011.01.015.</w:t>
      </w:r>
    </w:p>
    <w:p w14:paraId="7F11EDA8" w14:textId="4784D215"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Lin, X., Lim, I. Y., Wu, Y., Teh, A. L., Chen, L., Aris, I. M., . . . Morin, A. M. (2017). Developmental pathways to adiposity begin before birth and are influenced by genotype, prenatal environment and epigenome. </w:t>
      </w:r>
      <w:r w:rsidRPr="00DA4920">
        <w:rPr>
          <w:rFonts w:ascii="Times New Roman" w:eastAsia="MS Mincho" w:hAnsi="Times New Roman"/>
          <w:i/>
          <w:noProof/>
        </w:rPr>
        <w:t>BMC Medicine, 15</w:t>
      </w:r>
      <w:r w:rsidRPr="00DA4920">
        <w:rPr>
          <w:rFonts w:ascii="Times New Roman" w:eastAsia="MS Mincho" w:hAnsi="Times New Roman"/>
          <w:noProof/>
        </w:rPr>
        <w:t>(1), 50. https://doi.org/10.1186/s12916-017-0800-1.</w:t>
      </w:r>
    </w:p>
    <w:p w14:paraId="6DD7460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Liu, R. T. (2015). A developmentally informed perspective on the relation between stress and psychopathology: when the problem with stress is that there is not enough. </w:t>
      </w:r>
      <w:r w:rsidRPr="00DA4920">
        <w:rPr>
          <w:rFonts w:ascii="Times New Roman" w:eastAsia="MS Mincho" w:hAnsi="Times New Roman"/>
          <w:i/>
          <w:noProof/>
        </w:rPr>
        <w:t>Journal of Abnormal Psychology, 124</w:t>
      </w:r>
      <w:r w:rsidRPr="00DA4920">
        <w:rPr>
          <w:rFonts w:ascii="Times New Roman" w:eastAsia="MS Mincho" w:hAnsi="Times New Roman"/>
          <w:noProof/>
        </w:rPr>
        <w:t>(1), 80-92. https://doi.org/10.1037/abn0000043.</w:t>
      </w:r>
    </w:p>
    <w:p w14:paraId="76A59DDB"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Lodhia, N. A., Rosas, U. S., Moore, M., Glaseroff, A., Azagury, D., Rivas, H., &amp; Morton, J. M. (2015). Do adverse childhood experiences affect surgical weight loss outcomes? </w:t>
      </w:r>
      <w:r w:rsidRPr="00DA4920">
        <w:rPr>
          <w:rFonts w:ascii="Times New Roman" w:eastAsia="MS Mincho" w:hAnsi="Times New Roman"/>
          <w:i/>
          <w:noProof/>
        </w:rPr>
        <w:t>Journal of Gastrointestinal Surgery, 19</w:t>
      </w:r>
      <w:r w:rsidRPr="00DA4920">
        <w:rPr>
          <w:rFonts w:ascii="Times New Roman" w:eastAsia="MS Mincho" w:hAnsi="Times New Roman"/>
          <w:noProof/>
        </w:rPr>
        <w:t>(6), 993-998. https://doi.org/10.1007/s11605-015-2810-7 .</w:t>
      </w:r>
    </w:p>
    <w:p w14:paraId="4AA5C06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Lyons, D. M., Parker, K. J., &amp; Schatzberg, A. F. (2010). Animal models of early life stress: implications for understanding resilience. </w:t>
      </w:r>
      <w:r w:rsidRPr="00DA4920">
        <w:rPr>
          <w:rFonts w:ascii="Times New Roman" w:eastAsia="MS Mincho" w:hAnsi="Times New Roman"/>
          <w:i/>
          <w:noProof/>
        </w:rPr>
        <w:t>Developmental Psychobiology, 52</w:t>
      </w:r>
      <w:r w:rsidRPr="00DA4920">
        <w:rPr>
          <w:rFonts w:ascii="Times New Roman" w:eastAsia="MS Mincho" w:hAnsi="Times New Roman"/>
          <w:noProof/>
        </w:rPr>
        <w:t>(7), 616-624. https://doi.org/10.1002/dev.20500.</w:t>
      </w:r>
    </w:p>
    <w:p w14:paraId="53D26A1C"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acInnes, J. J., Dickerson, K. C., Chen, N. K., &amp; Adcock, R. A. (2016). Cognitive Neurostimulation: Learning to Volitionally Sustain Ventral Tegmental Area Activation. </w:t>
      </w:r>
      <w:r w:rsidRPr="00DA4920">
        <w:rPr>
          <w:rFonts w:ascii="Times New Roman" w:eastAsia="MS Mincho" w:hAnsi="Times New Roman"/>
          <w:i/>
          <w:noProof/>
        </w:rPr>
        <w:t>Neuron, 89</w:t>
      </w:r>
      <w:r w:rsidRPr="00DA4920">
        <w:rPr>
          <w:rFonts w:ascii="Times New Roman" w:eastAsia="MS Mincho" w:hAnsi="Times New Roman"/>
          <w:noProof/>
        </w:rPr>
        <w:t>(6), 1331-1342. https://doi.org/10.1016/j.neuron.2016.02.002.</w:t>
      </w:r>
    </w:p>
    <w:p w14:paraId="4A3D8D5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ackenzie, M. J., Nicklas, E., Brooks-Gunn, J., &amp; Waldfogel, J. (2011). Who Spanks Infants and Toddlers? Evidence from the Fragile Families and Child Well-Being Study. </w:t>
      </w:r>
      <w:r w:rsidRPr="00DA4920">
        <w:rPr>
          <w:rFonts w:ascii="Times New Roman" w:eastAsia="MS Mincho" w:hAnsi="Times New Roman"/>
          <w:i/>
          <w:noProof/>
        </w:rPr>
        <w:t>Children and Youth Services Review, 33</w:t>
      </w:r>
      <w:r w:rsidRPr="00DA4920">
        <w:rPr>
          <w:rFonts w:ascii="Times New Roman" w:eastAsia="MS Mincho" w:hAnsi="Times New Roman"/>
          <w:noProof/>
        </w:rPr>
        <w:t>(8), 1364-1373. https://doi.org/10.1016/j.childyouth.2011.04.007.</w:t>
      </w:r>
    </w:p>
    <w:p w14:paraId="3663FBE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aestripieri, D., Lindell, S. G., &amp; Higley, J. (2007). Intergenerational transmission of maternal behavior in rhesus macaques and its underlying mechanisms. </w:t>
      </w:r>
      <w:r w:rsidRPr="00DA4920">
        <w:rPr>
          <w:rFonts w:ascii="Times New Roman" w:eastAsia="MS Mincho" w:hAnsi="Times New Roman"/>
          <w:i/>
          <w:noProof/>
        </w:rPr>
        <w:t>Developmental Psychobiology, 49</w:t>
      </w:r>
      <w:r w:rsidRPr="00DA4920">
        <w:rPr>
          <w:rFonts w:ascii="Times New Roman" w:eastAsia="MS Mincho" w:hAnsi="Times New Roman"/>
          <w:noProof/>
        </w:rPr>
        <w:t xml:space="preserve">(2), 165-171. https://doi.org/10.1002/dev.20200.  </w:t>
      </w:r>
    </w:p>
    <w:p w14:paraId="34C48B37"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Marmorstein, N. R., Iacono, W. G., &amp; McGue, M. (2012). Associations between substance use disorders and major depression in parents and late adolescent-emerging adult offspring: An adoption study. </w:t>
      </w:r>
      <w:r w:rsidRPr="00DA4920">
        <w:rPr>
          <w:rFonts w:ascii="Times New Roman" w:eastAsia="MS Mincho" w:hAnsi="Times New Roman"/>
          <w:i/>
          <w:noProof/>
        </w:rPr>
        <w:t>Addiction, 107</w:t>
      </w:r>
      <w:r w:rsidRPr="00DA4920">
        <w:rPr>
          <w:rFonts w:ascii="Times New Roman" w:eastAsia="MS Mincho" w:hAnsi="Times New Roman"/>
          <w:noProof/>
        </w:rPr>
        <w:t>(11), 1965-1973. https://doi.org/10.1111/j.1360-0443.2012.03934.x.</w:t>
      </w:r>
    </w:p>
    <w:p w14:paraId="731D87D5"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assart, R., Nemoda, Z., Suderman, M. J., Sutti, S., Ruggiero, A. M., Dettmer, A. M., . . . Szyf, M. (2016). Early life adversity alters normal sex-dependent developmental dynamics of DNA methylation. </w:t>
      </w:r>
      <w:r w:rsidRPr="00DA4920">
        <w:rPr>
          <w:rFonts w:ascii="Times New Roman" w:eastAsia="MS Mincho" w:hAnsi="Times New Roman"/>
          <w:i/>
          <w:noProof/>
        </w:rPr>
        <w:t>Development and Psychopathology, 28</w:t>
      </w:r>
      <w:r w:rsidRPr="00DA4920">
        <w:rPr>
          <w:rFonts w:ascii="Times New Roman" w:eastAsia="MS Mincho" w:hAnsi="Times New Roman"/>
          <w:noProof/>
        </w:rPr>
        <w:t>(4pt2), 1259-1272. https://doi.org/10.1017/S0954579416000833.</w:t>
      </w:r>
    </w:p>
    <w:p w14:paraId="4EF0E1D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assart, R., Suderman, M. J., Nemoda, Z., Sutti, S., Ruggiero, A. M., Dettmer, A. M., . . . Szyf, M. (2016). The Signature of Maternal Social Rank in Placenta Deoxyribonucleic Acid Methylation Profiles in Rhesus Monkeys. </w:t>
      </w:r>
      <w:r w:rsidRPr="00DA4920">
        <w:rPr>
          <w:rFonts w:ascii="Times New Roman" w:eastAsia="MS Mincho" w:hAnsi="Times New Roman"/>
          <w:i/>
          <w:noProof/>
        </w:rPr>
        <w:t>Child Development, 88</w:t>
      </w:r>
      <w:r w:rsidRPr="00DA4920">
        <w:rPr>
          <w:rFonts w:ascii="Times New Roman" w:eastAsia="MS Mincho" w:hAnsi="Times New Roman"/>
          <w:noProof/>
        </w:rPr>
        <w:t>(3), 900-918. https://doi.org/10.1111/cdev.12640.</w:t>
      </w:r>
    </w:p>
    <w:p w14:paraId="0A1447C7"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cCrory, E., De Brito, S. A., &amp; Viding, E. (2011). The impact of childhood maltreatment: a review of neurobiological and genetic factors. </w:t>
      </w:r>
      <w:r w:rsidRPr="00DA4920">
        <w:rPr>
          <w:rFonts w:ascii="Times New Roman" w:eastAsia="MS Mincho" w:hAnsi="Times New Roman"/>
          <w:i/>
          <w:noProof/>
        </w:rPr>
        <w:t>Frontiers in Psychiatry, 2</w:t>
      </w:r>
      <w:r w:rsidRPr="00DA4920">
        <w:rPr>
          <w:rFonts w:ascii="Times New Roman" w:eastAsia="MS Mincho" w:hAnsi="Times New Roman"/>
          <w:noProof/>
        </w:rPr>
        <w:t>, 48. https://doi.org/10.3389/fpsyt.2011.00048.</w:t>
      </w:r>
    </w:p>
    <w:p w14:paraId="23A93765" w14:textId="1BB5CC9F" w:rsidR="00A17A09" w:rsidRPr="00DA4920" w:rsidRDefault="009D68F9"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McEwen, B. S. (1</w:t>
      </w:r>
      <w:r w:rsidR="00A17A09" w:rsidRPr="00DA4920">
        <w:rPr>
          <w:rFonts w:ascii="Times New Roman" w:eastAsia="MS Mincho" w:hAnsi="Times New Roman"/>
          <w:noProof/>
        </w:rPr>
        <w:t xml:space="preserve">998). Stress, adaptation, and disease. Allostasis and allostatic load. </w:t>
      </w:r>
      <w:r w:rsidR="00A17A09" w:rsidRPr="00DA4920">
        <w:rPr>
          <w:rFonts w:ascii="Times New Roman" w:eastAsia="MS Mincho" w:hAnsi="Times New Roman"/>
          <w:i/>
          <w:noProof/>
        </w:rPr>
        <w:t>Annals of the New York Academy of Sciences, 840</w:t>
      </w:r>
      <w:r w:rsidR="00A17A09" w:rsidRPr="00DA4920">
        <w:rPr>
          <w:rFonts w:ascii="Times New Roman" w:eastAsia="MS Mincho" w:hAnsi="Times New Roman"/>
          <w:noProof/>
        </w:rPr>
        <w:t>, 33-44.</w:t>
      </w:r>
      <w:r w:rsidR="00586D73" w:rsidRPr="00DA4920">
        <w:rPr>
          <w:rFonts w:ascii="Times New Roman" w:eastAsia="MS Mincho" w:hAnsi="Times New Roman"/>
          <w:noProof/>
        </w:rPr>
        <w:t xml:space="preserve"> https://doi.org/10.1111/j.1749-6632.1998.tb09546.x. </w:t>
      </w:r>
    </w:p>
    <w:p w14:paraId="471254E4" w14:textId="4D0A6A9F"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cEwen, B. S. (2004). Protection and damage from acute and chronic stress: allostasis and allostatic overload and relevance to the pathophysiology of psychiatric disorders. </w:t>
      </w:r>
      <w:r w:rsidRPr="00DA4920">
        <w:rPr>
          <w:rFonts w:ascii="Times New Roman" w:eastAsia="MS Mincho" w:hAnsi="Times New Roman"/>
          <w:i/>
          <w:noProof/>
        </w:rPr>
        <w:t>Annals of the New York Academy of Sciences, 1032</w:t>
      </w:r>
      <w:r w:rsidRPr="00DA4920">
        <w:rPr>
          <w:rFonts w:ascii="Times New Roman" w:eastAsia="MS Mincho" w:hAnsi="Times New Roman"/>
          <w:noProof/>
        </w:rPr>
        <w:t>(1), 1-7. https://doi.org/10.1196/annals.1314.001.</w:t>
      </w:r>
    </w:p>
    <w:p w14:paraId="4E646584" w14:textId="73F7A993" w:rsidR="00A17A09" w:rsidRPr="00DA4920" w:rsidRDefault="00A17A09"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McEwen, B. S., &amp; Se</w:t>
      </w:r>
      <w:r w:rsidR="00586D73" w:rsidRPr="00DA4920">
        <w:rPr>
          <w:rFonts w:ascii="Times New Roman" w:eastAsia="MS Mincho" w:hAnsi="Times New Roman"/>
          <w:noProof/>
        </w:rPr>
        <w:t>e</w:t>
      </w:r>
      <w:r w:rsidRPr="00DA4920">
        <w:rPr>
          <w:rFonts w:ascii="Times New Roman" w:eastAsia="MS Mincho" w:hAnsi="Times New Roman"/>
          <w:noProof/>
        </w:rPr>
        <w:t xml:space="preserve">man, T. (1999). Protective and damaging effects of mediators of stress: elaborating and testing the concepts of allostasis and allostatic load. </w:t>
      </w:r>
      <w:r w:rsidRPr="00DA4920">
        <w:rPr>
          <w:rFonts w:ascii="Times New Roman" w:eastAsia="MS Mincho" w:hAnsi="Times New Roman"/>
          <w:i/>
          <w:noProof/>
        </w:rPr>
        <w:t>Annals of the New York Academy of Sciences, 896,</w:t>
      </w:r>
      <w:r w:rsidRPr="00DA4920">
        <w:rPr>
          <w:rFonts w:ascii="Times New Roman" w:eastAsia="MS Mincho" w:hAnsi="Times New Roman"/>
          <w:noProof/>
        </w:rPr>
        <w:t xml:space="preserve"> 30-47.</w:t>
      </w:r>
      <w:r w:rsidR="00586D73" w:rsidRPr="00DA4920">
        <w:rPr>
          <w:rFonts w:ascii="Times New Roman" w:eastAsia="MS Mincho" w:hAnsi="Times New Roman"/>
          <w:noProof/>
        </w:rPr>
        <w:t xml:space="preserve"> https://doi.org/10.1111/j.1749-6632.1999.tb08103.x. </w:t>
      </w:r>
    </w:p>
    <w:p w14:paraId="254F8021" w14:textId="7590C863"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cLaughlin, K. A., Sheridan, M. A., &amp; Lambert, H. K. (2014). Childhood adversity and neural development: deprivation and threat as distinct dimensions of early experience. </w:t>
      </w:r>
      <w:r w:rsidRPr="00DA4920">
        <w:rPr>
          <w:rFonts w:ascii="Times New Roman" w:eastAsia="MS Mincho" w:hAnsi="Times New Roman"/>
          <w:i/>
          <w:noProof/>
        </w:rPr>
        <w:t>Neuroscience &amp; Biobehavioral Reviews, 47</w:t>
      </w:r>
      <w:r w:rsidRPr="00DA4920">
        <w:rPr>
          <w:rFonts w:ascii="Times New Roman" w:eastAsia="MS Mincho" w:hAnsi="Times New Roman"/>
          <w:noProof/>
        </w:rPr>
        <w:t>, 578-591. https://doi.org/10.1016/j.neubiorev.2014.10.012.</w:t>
      </w:r>
    </w:p>
    <w:p w14:paraId="75F32888"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eaney, M. J. (2001). Maternal care, gene expression, and the transmission of individual differences in stress reactivity across generations.. </w:t>
      </w:r>
      <w:r w:rsidRPr="00DA4920">
        <w:rPr>
          <w:rFonts w:ascii="Times New Roman" w:eastAsia="MS Mincho" w:hAnsi="Times New Roman"/>
          <w:i/>
          <w:noProof/>
        </w:rPr>
        <w:t>Annual Review of Neuroscience, 24</w:t>
      </w:r>
      <w:r w:rsidRPr="00DA4920">
        <w:rPr>
          <w:rFonts w:ascii="Times New Roman" w:eastAsia="MS Mincho" w:hAnsi="Times New Roman"/>
          <w:noProof/>
        </w:rPr>
        <w:t>, 1161-1192. https://doi.org/10.1146/annurev.neuro.24.1.1161.</w:t>
      </w:r>
    </w:p>
    <w:p w14:paraId="0C66F29A"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emon, A., Meissner, C. A., &amp; Fraser, J. (2010). The Cognitive Interview: A meta-analytic review and study space analysis of the past 25 years. </w:t>
      </w:r>
      <w:r w:rsidRPr="00DA4920">
        <w:rPr>
          <w:rFonts w:ascii="Times New Roman" w:eastAsia="MS Mincho" w:hAnsi="Times New Roman"/>
          <w:i/>
          <w:noProof/>
        </w:rPr>
        <w:t>Psychology, Public Policy, and Law, 16</w:t>
      </w:r>
      <w:r w:rsidRPr="00DA4920">
        <w:rPr>
          <w:rFonts w:ascii="Times New Roman" w:eastAsia="MS Mincho" w:hAnsi="Times New Roman"/>
          <w:noProof/>
        </w:rPr>
        <w:t>(4), 340-372. https://doi.org/10.1037/a0020518.</w:t>
      </w:r>
    </w:p>
    <w:p w14:paraId="6475C7E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iller, A. H., &amp; Raison, C. L. (2016). The role of inflammation in depression: from evolutionary imperative to modern treatment target. </w:t>
      </w:r>
      <w:r w:rsidRPr="00DA4920">
        <w:rPr>
          <w:rFonts w:ascii="Times New Roman" w:eastAsia="MS Mincho" w:hAnsi="Times New Roman"/>
          <w:i/>
          <w:noProof/>
        </w:rPr>
        <w:t>Nature Reviews Immunology, 16</w:t>
      </w:r>
      <w:r w:rsidRPr="00DA4920">
        <w:rPr>
          <w:rFonts w:ascii="Times New Roman" w:eastAsia="MS Mincho" w:hAnsi="Times New Roman"/>
          <w:noProof/>
        </w:rPr>
        <w:t xml:space="preserve">(1), 22-34. https://doi.org/10.1038/nri.2015.5.  </w:t>
      </w:r>
    </w:p>
    <w:p w14:paraId="1582A71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iller, G. E., Chen, E., Fok, A. K., Walker, H., Lim, A., Nicholls, E. F., . . . Kobor, M. S. (2009). Low early-life social class leaves a biological residue manifested by decreased glucocorticoid and increased proinflammatory signaling. </w:t>
      </w:r>
      <w:r w:rsidRPr="00DA4920">
        <w:rPr>
          <w:rFonts w:ascii="Times New Roman" w:eastAsia="MS Mincho" w:hAnsi="Times New Roman"/>
          <w:i/>
          <w:noProof/>
        </w:rPr>
        <w:t>Proceedings of the National Academy of Sciences, 106</w:t>
      </w:r>
      <w:r w:rsidRPr="00DA4920">
        <w:rPr>
          <w:rFonts w:ascii="Times New Roman" w:eastAsia="MS Mincho" w:hAnsi="Times New Roman"/>
          <w:noProof/>
        </w:rPr>
        <w:t>(34), 14716-14721. https://doi.org/10.1073/pnas.0902971106.</w:t>
      </w:r>
    </w:p>
    <w:p w14:paraId="5051ADD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onk, C., Feng, T., Lee, S., Krupska, I., Champagne, F. A., &amp; Tycko, B. (2016). Distress During Pregnancy: Epigenetic Regulation of Placenta Glucocorticoid-Related Genes and Fetal </w:t>
      </w:r>
      <w:r w:rsidRPr="00DA4920">
        <w:rPr>
          <w:rFonts w:ascii="Times New Roman" w:eastAsia="MS Mincho" w:hAnsi="Times New Roman"/>
          <w:noProof/>
        </w:rPr>
        <w:lastRenderedPageBreak/>
        <w:t xml:space="preserve">Neurobehavior. </w:t>
      </w:r>
      <w:r w:rsidRPr="00DA4920">
        <w:rPr>
          <w:rFonts w:ascii="Times New Roman" w:eastAsia="MS Mincho" w:hAnsi="Times New Roman"/>
          <w:i/>
          <w:noProof/>
        </w:rPr>
        <w:t>American Journal of Psychiatry, 173</w:t>
      </w:r>
      <w:r w:rsidRPr="00DA4920">
        <w:rPr>
          <w:rFonts w:ascii="Times New Roman" w:eastAsia="MS Mincho" w:hAnsi="Times New Roman"/>
          <w:noProof/>
        </w:rPr>
        <w:t xml:space="preserve">(7), 705-713. https://doi.org/10.1176/appi.ajp.2015.15091171. </w:t>
      </w:r>
    </w:p>
    <w:p w14:paraId="68880F8A"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Murty, V. P., &amp; Adcock, R. A. (2017). Distinct Medial Temporal Lobe Network States as Neural Contexts for Motivated Memory Formation. In D.E. Hannula, &amp; M.C. Duff (Eds.), </w:t>
      </w:r>
      <w:r w:rsidRPr="00DA4920">
        <w:rPr>
          <w:rFonts w:ascii="Times New Roman" w:eastAsia="MS Mincho" w:hAnsi="Times New Roman"/>
          <w:i/>
          <w:noProof/>
        </w:rPr>
        <w:t>The Hippocampus from Cells to Systems</w:t>
      </w:r>
      <w:r w:rsidRPr="00DA4920">
        <w:rPr>
          <w:rFonts w:ascii="Times New Roman" w:eastAsia="MS Mincho" w:hAnsi="Times New Roman"/>
          <w:noProof/>
        </w:rPr>
        <w:t xml:space="preserve"> (467-501). Charm: Springer International Publishing.</w:t>
      </w:r>
    </w:p>
    <w:p w14:paraId="46C8FE91"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Nanni, V. (2012). Childhood Maltreatment Predicts Unfavorable Course of Illness and Treatment Outcome in Depression: A Meta-Analysis. </w:t>
      </w:r>
      <w:r w:rsidRPr="00DA4920">
        <w:rPr>
          <w:rFonts w:ascii="Times New Roman" w:eastAsia="MS Mincho" w:hAnsi="Times New Roman"/>
          <w:i/>
          <w:noProof/>
        </w:rPr>
        <w:t>The American Journal of Psychiatry, 169</w:t>
      </w:r>
      <w:r w:rsidRPr="00DA4920">
        <w:rPr>
          <w:rFonts w:ascii="Times New Roman" w:eastAsia="MS Mincho" w:hAnsi="Times New Roman"/>
          <w:noProof/>
        </w:rPr>
        <w:t>(2), 141-151. https://doi.org/10.1176/appi.ajp.2011.11020335.</w:t>
      </w:r>
    </w:p>
    <w:p w14:paraId="27DAEDEC" w14:textId="7F316B7A"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National Institute on Aging (2016). The Effect of Education on Recent Dementia Trends: A Look Forward [workshop report]. Retrieved from: https://www.nia.nih.gov/research/dbsr/effect-education-recent-dementia-trends-look-forward. </w:t>
      </w:r>
    </w:p>
    <w:p w14:paraId="36C462FB" w14:textId="25F529EC" w:rsidR="00A17A09" w:rsidRPr="00DA4920" w:rsidRDefault="00A17A09"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Network on Re</w:t>
      </w:r>
      <w:r w:rsidR="00C45E4E" w:rsidRPr="00DA4920">
        <w:rPr>
          <w:rFonts w:ascii="Times New Roman" w:eastAsia="MS Mincho" w:hAnsi="Times New Roman"/>
          <w:noProof/>
        </w:rPr>
        <w:t>vers</w:t>
      </w:r>
      <w:r w:rsidRPr="00DA4920">
        <w:rPr>
          <w:rFonts w:ascii="Times New Roman" w:eastAsia="MS Mincho" w:hAnsi="Times New Roman"/>
          <w:noProof/>
        </w:rPr>
        <w:t xml:space="preserve">iblity (2016). Retrospective Recall and Prospective Observations of Childhood Adversity: Challenges and Opportunities in Their Use in Aging Research. [workshop report]. Retrieved from: https://www.nia.nih.gov/research/dbsr/retrospective-recall-and-prospective-observations-childhood-adversity-challenges-and </w:t>
      </w:r>
    </w:p>
    <w:p w14:paraId="3597E346" w14:textId="5006FA7D" w:rsidR="00B30AF3" w:rsidRPr="00DA4920" w:rsidRDefault="00B30AF3"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Newbury, J.B., Arseneault, L., Moffitt, T.E., Caspi, A., Danese, A., Baldwin, R.R., &amp; Fisher, H.L. (2018). Measuring childhood maltreatment to predict early-adult psychopathology: Comparison of prospective informant-reports and retrospective self-reports.</w:t>
      </w:r>
      <w:r w:rsidRPr="00DA4920">
        <w:rPr>
          <w:rFonts w:ascii="Times New Roman" w:eastAsia="MS Mincho" w:hAnsi="Times New Roman"/>
          <w:i/>
          <w:noProof/>
        </w:rPr>
        <w:t xml:space="preserve"> </w:t>
      </w:r>
      <w:r w:rsidR="004668A9" w:rsidRPr="00DA4920">
        <w:rPr>
          <w:rFonts w:ascii="Times New Roman" w:eastAsia="MS Mincho" w:hAnsi="Times New Roman"/>
          <w:i/>
          <w:noProof/>
        </w:rPr>
        <w:t>Journal of Psychiatry Resarch, 96</w:t>
      </w:r>
      <w:r w:rsidR="004668A9" w:rsidRPr="00DA4920">
        <w:rPr>
          <w:rFonts w:ascii="Times New Roman" w:eastAsia="MS Mincho" w:hAnsi="Times New Roman"/>
          <w:noProof/>
        </w:rPr>
        <w:t>, 57-64</w:t>
      </w:r>
      <w:r w:rsidR="0023119D" w:rsidRPr="00DA4920">
        <w:rPr>
          <w:rFonts w:ascii="Times New Roman" w:eastAsia="MS Mincho" w:hAnsi="Times New Roman"/>
          <w:noProof/>
        </w:rPr>
        <w:t>. https://doi: 10.1016/j.jpsychires.2017.09.020.</w:t>
      </w:r>
    </w:p>
    <w:p w14:paraId="14E64A22" w14:textId="671F449B"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Nielsen, L., Riddle, M., King, J. W., Team, N. I. H. S. o. B. C. I., Aklin, W. M., Chen, W., . . . Weber, W. (2018). The NIH Science of Behavior Change Program: Transforming the </w:t>
      </w:r>
      <w:r w:rsidRPr="00DA4920">
        <w:rPr>
          <w:rFonts w:ascii="Times New Roman" w:eastAsia="MS Mincho" w:hAnsi="Times New Roman"/>
          <w:noProof/>
        </w:rPr>
        <w:lastRenderedPageBreak/>
        <w:t xml:space="preserve">science through a focus on mechanisms of change. </w:t>
      </w:r>
      <w:r w:rsidRPr="00DA4920">
        <w:rPr>
          <w:rFonts w:ascii="Times New Roman" w:eastAsia="MS Mincho" w:hAnsi="Times New Roman"/>
          <w:i/>
          <w:noProof/>
        </w:rPr>
        <w:t>Behaviour Research and Therapy, 101</w:t>
      </w:r>
      <w:r w:rsidRPr="00DA4920">
        <w:rPr>
          <w:rFonts w:ascii="Times New Roman" w:eastAsia="MS Mincho" w:hAnsi="Times New Roman"/>
          <w:noProof/>
        </w:rPr>
        <w:t xml:space="preserve">, 3-11. https://doi.org/10.1016/j.brat.2017.07.002. </w:t>
      </w:r>
    </w:p>
    <w:p w14:paraId="61B6B43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Noble, K. G., Houston, S. M., Brito, N. H., Bartsch, H., Kan, E., Kuperman, J. M., . . . Sowell, E. R. (2015). Family income, parental education and brain structure in children and adolescents. </w:t>
      </w:r>
      <w:r w:rsidRPr="00DA4920">
        <w:rPr>
          <w:rFonts w:ascii="Times New Roman" w:eastAsia="MS Mincho" w:hAnsi="Times New Roman"/>
          <w:i/>
          <w:noProof/>
        </w:rPr>
        <w:t>Nature Neuroscience, 18</w:t>
      </w:r>
      <w:r w:rsidRPr="00DA4920">
        <w:rPr>
          <w:rFonts w:ascii="Times New Roman" w:eastAsia="MS Mincho" w:hAnsi="Times New Roman"/>
          <w:noProof/>
        </w:rPr>
        <w:t xml:space="preserve">(5), 773-778. https://doi.org/10.1038/nn.3983.  </w:t>
      </w:r>
    </w:p>
    <w:p w14:paraId="392BC4B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Pachter, L. M., &amp; Coll, C. G. (2009). Racism and child health: a review of the literature and future directions. </w:t>
      </w:r>
      <w:r w:rsidRPr="00DA4920">
        <w:rPr>
          <w:rFonts w:ascii="Times New Roman" w:eastAsia="MS Mincho" w:hAnsi="Times New Roman"/>
          <w:i/>
          <w:noProof/>
        </w:rPr>
        <w:t>Journal of Developmental and Behavioral Pediatrics: JDBP, 30</w:t>
      </w:r>
      <w:r w:rsidRPr="00DA4920">
        <w:rPr>
          <w:rFonts w:ascii="Times New Roman" w:eastAsia="MS Mincho" w:hAnsi="Times New Roman"/>
          <w:noProof/>
        </w:rPr>
        <w:t xml:space="preserve">(3), 255-263. https://doi.org/10.1097/DBP.0b013e3181a7ed5a. </w:t>
      </w:r>
    </w:p>
    <w:p w14:paraId="68D8F7B5" w14:textId="49560D4A" w:rsidR="00A17A09" w:rsidRPr="00DA4920" w:rsidRDefault="00A17A09"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Pinto Pereira, S. M., Li, L., &amp; Power, C. (2017). Child maltreatment and adult living standards at 50 years. </w:t>
      </w:r>
      <w:r w:rsidRPr="00DA4920">
        <w:rPr>
          <w:rFonts w:ascii="Times New Roman" w:eastAsia="MS Mincho" w:hAnsi="Times New Roman"/>
          <w:i/>
          <w:noProof/>
        </w:rPr>
        <w:t>Pediatrics, 139</w:t>
      </w:r>
      <w:r w:rsidRPr="00DA4920">
        <w:rPr>
          <w:rFonts w:ascii="Times New Roman" w:eastAsia="MS Mincho" w:hAnsi="Times New Roman"/>
          <w:noProof/>
        </w:rPr>
        <w:t>(1). DOI: 10.1542/peds.2016-1595</w:t>
      </w:r>
    </w:p>
    <w:p w14:paraId="5F25B508" w14:textId="29EF9FFA"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Power, C., &amp; Hertzman, C. (1997). Social and biological pathways linking early life and adult disease. </w:t>
      </w:r>
      <w:r w:rsidRPr="00DA4920">
        <w:rPr>
          <w:rFonts w:ascii="Times New Roman" w:eastAsia="MS Mincho" w:hAnsi="Times New Roman"/>
          <w:i/>
          <w:noProof/>
        </w:rPr>
        <w:t>British Medical Bulletin, 53</w:t>
      </w:r>
      <w:r w:rsidRPr="00DA4920">
        <w:rPr>
          <w:rFonts w:ascii="Times New Roman" w:eastAsia="MS Mincho" w:hAnsi="Times New Roman"/>
          <w:noProof/>
        </w:rPr>
        <w:t>(1), 210-221. https://doi.org/10.1093/oxfordjournals.bmb.a011601.</w:t>
      </w:r>
    </w:p>
    <w:p w14:paraId="449EE1FA"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Provençal, N., Suderman, M. J., Guillemin, C., Massart, R., Ruggiero, A., Wang, D., . . . Côté, S. M. (2012). The signature of maternal rearing in the methylome in rhesus macaque prefrontal cortex and T cells. </w:t>
      </w:r>
      <w:r w:rsidRPr="00DA4920">
        <w:rPr>
          <w:rFonts w:ascii="Times New Roman" w:eastAsia="MS Mincho" w:hAnsi="Times New Roman"/>
          <w:i/>
          <w:noProof/>
        </w:rPr>
        <w:t>Journal of Neuroscience, 32</w:t>
      </w:r>
      <w:r w:rsidRPr="00DA4920">
        <w:rPr>
          <w:rFonts w:ascii="Times New Roman" w:eastAsia="MS Mincho" w:hAnsi="Times New Roman"/>
          <w:noProof/>
        </w:rPr>
        <w:t>(44), 15626-15642. https://doi.org/10.1523/JNEUROSCI.1470-12.2012.</w:t>
      </w:r>
    </w:p>
    <w:p w14:paraId="1E500725"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Puig, J., Englund, M. M., Simpson, J. A., &amp; Collins, W. A. (2013). Predicting adult physical illness from infant attachment: A prospective longitudinal study. </w:t>
      </w:r>
      <w:r w:rsidRPr="00DA4920">
        <w:rPr>
          <w:rFonts w:ascii="Times New Roman" w:eastAsia="MS Mincho" w:hAnsi="Times New Roman"/>
          <w:i/>
          <w:noProof/>
        </w:rPr>
        <w:t>Health Psychology, 32</w:t>
      </w:r>
      <w:r w:rsidRPr="00DA4920">
        <w:rPr>
          <w:rFonts w:ascii="Times New Roman" w:eastAsia="MS Mincho" w:hAnsi="Times New Roman"/>
          <w:noProof/>
        </w:rPr>
        <w:t xml:space="preserve">(4), 409-417. https://doi.org/10.1037/a0028889. </w:t>
      </w:r>
    </w:p>
    <w:p w14:paraId="7F2EC950"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Puterman, E., Gemmill, A., Karasek, D., Weir, D., Adler, N. E., Prather, A. A., &amp; Epel, E. S. (2016). Lifespan adversity and later adulthood telomere length in the nationally </w:t>
      </w:r>
      <w:r w:rsidRPr="00DA4920">
        <w:rPr>
          <w:rFonts w:ascii="Times New Roman" w:eastAsia="MS Mincho" w:hAnsi="Times New Roman"/>
          <w:noProof/>
        </w:rPr>
        <w:lastRenderedPageBreak/>
        <w:t xml:space="preserve">representative US Health and Retirement Study. </w:t>
      </w:r>
      <w:r w:rsidRPr="00DA4920">
        <w:rPr>
          <w:rFonts w:ascii="Times New Roman" w:eastAsia="MS Mincho" w:hAnsi="Times New Roman"/>
          <w:i/>
          <w:noProof/>
        </w:rPr>
        <w:t>Proceedings of the National Academy of Sciences, 113</w:t>
      </w:r>
      <w:r w:rsidRPr="00DA4920">
        <w:rPr>
          <w:rFonts w:ascii="Times New Roman" w:eastAsia="MS Mincho" w:hAnsi="Times New Roman"/>
          <w:noProof/>
        </w:rPr>
        <w:t xml:space="preserve">(42), E6335-E6342. https://doi.org/10.1073/pnas.1525602113.  </w:t>
      </w:r>
    </w:p>
    <w:p w14:paraId="40EE0F14"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Raphael, K. G., Widom, C. S., &amp; Lange, G. (2001). Childhood victimization and pain in adulthood: a prospective investigation. </w:t>
      </w:r>
      <w:r w:rsidRPr="00DA4920">
        <w:rPr>
          <w:rFonts w:ascii="Times New Roman" w:eastAsia="MS Mincho" w:hAnsi="Times New Roman"/>
          <w:i/>
          <w:noProof/>
        </w:rPr>
        <w:t>Pain, 92</w:t>
      </w:r>
      <w:r w:rsidRPr="00DA4920">
        <w:rPr>
          <w:rFonts w:ascii="Times New Roman" w:eastAsia="MS Mincho" w:hAnsi="Times New Roman"/>
          <w:noProof/>
        </w:rPr>
        <w:t xml:space="preserve">(1), 283-293. https://doi.org/10.1016/S0304-3959(01)00270-6. </w:t>
      </w:r>
    </w:p>
    <w:p w14:paraId="07C5466A"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Rasgon, N. L., &amp; McEwen, B. S. (2016). Insulin resistance-a missing link no more. </w:t>
      </w:r>
      <w:r w:rsidRPr="00DA4920">
        <w:rPr>
          <w:rFonts w:ascii="Times New Roman" w:eastAsia="MS Mincho" w:hAnsi="Times New Roman"/>
          <w:i/>
          <w:noProof/>
        </w:rPr>
        <w:t>Mol Psychiatry, 21</w:t>
      </w:r>
      <w:r w:rsidRPr="00DA4920">
        <w:rPr>
          <w:rFonts w:ascii="Times New Roman" w:eastAsia="MS Mincho" w:hAnsi="Times New Roman"/>
          <w:noProof/>
        </w:rPr>
        <w:t>(12), 1648-1652. https://doi.org/10.1038/mp.2016.162.</w:t>
      </w:r>
    </w:p>
    <w:p w14:paraId="362B034F"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Reuben, A., Moffitt, T. E., Caspi, A., Belsky, D. W., Harrington, H., Schroeder, F., . . . Danese, A. (2016). Lest we forget: comparing retrospective and prospective assessments of adverse childhood experiences in the prediction of adult health. </w:t>
      </w:r>
      <w:r w:rsidRPr="00DA4920">
        <w:rPr>
          <w:rFonts w:ascii="Times New Roman" w:eastAsia="MS Mincho" w:hAnsi="Times New Roman"/>
          <w:i/>
          <w:noProof/>
        </w:rPr>
        <w:t>Journal of Child Psychology and Psychiatry, 57</w:t>
      </w:r>
      <w:r w:rsidRPr="00DA4920">
        <w:rPr>
          <w:rFonts w:ascii="Times New Roman" w:eastAsia="MS Mincho" w:hAnsi="Times New Roman"/>
          <w:noProof/>
        </w:rPr>
        <w:t>(10), 1103-1112. https://doi.org/10.1111/jcpp.12621.</w:t>
      </w:r>
    </w:p>
    <w:p w14:paraId="2B2ACD6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Rutter, M., &amp; O'Connor, T. G. (2004). Are There Biological Programming Effects for Psychological Development? Findings From a Study of Romanian Adoptees. </w:t>
      </w:r>
      <w:r w:rsidRPr="00DA4920">
        <w:rPr>
          <w:rFonts w:ascii="Times New Roman" w:eastAsia="MS Mincho" w:hAnsi="Times New Roman"/>
          <w:i/>
          <w:noProof/>
        </w:rPr>
        <w:t>Developmental Psychology, 40</w:t>
      </w:r>
      <w:r w:rsidRPr="00DA4920">
        <w:rPr>
          <w:rFonts w:ascii="Times New Roman" w:eastAsia="MS Mincho" w:hAnsi="Times New Roman"/>
          <w:noProof/>
        </w:rPr>
        <w:t>(1), 81-94. https://doi.org/10.1037/0012-1649.40.1.81.</w:t>
      </w:r>
    </w:p>
    <w:p w14:paraId="241600B8"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chreuder, M. F., Fodor, M., van Wijk, J. A., &amp; Delemarre-van de Waal, H. A. (2006). Association of birth weight with cardiovascular parameters in adult rats during baseline and stressed conditions. </w:t>
      </w:r>
      <w:r w:rsidRPr="00DA4920">
        <w:rPr>
          <w:rFonts w:ascii="Times New Roman" w:eastAsia="MS Mincho" w:hAnsi="Times New Roman"/>
          <w:i/>
          <w:noProof/>
        </w:rPr>
        <w:t>Pediatric Research, 59</w:t>
      </w:r>
      <w:r w:rsidRPr="00DA4920">
        <w:rPr>
          <w:rFonts w:ascii="Times New Roman" w:eastAsia="MS Mincho" w:hAnsi="Times New Roman"/>
          <w:noProof/>
        </w:rPr>
        <w:t xml:space="preserve">(1), 126-130. https://doi.org/10.1203/01.pdr.0000190576.08501.df.  </w:t>
      </w:r>
    </w:p>
    <w:p w14:paraId="7B265DB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chulz-Heik, R., Rhee, S. H., Silvern, L. E., Haberstick, B. C., Hopfer, C., Lessem, J. M., &amp; Hewitt, J. K. (2010). The association between conduct problems and maltreatment: Testing genetic and environmental mediation. </w:t>
      </w:r>
      <w:r w:rsidRPr="00DA4920">
        <w:rPr>
          <w:rFonts w:ascii="Times New Roman" w:eastAsia="MS Mincho" w:hAnsi="Times New Roman"/>
          <w:i/>
          <w:noProof/>
        </w:rPr>
        <w:t>Behavior Genetics, 40</w:t>
      </w:r>
      <w:r w:rsidRPr="00DA4920">
        <w:rPr>
          <w:rFonts w:ascii="Times New Roman" w:eastAsia="MS Mincho" w:hAnsi="Times New Roman"/>
          <w:noProof/>
        </w:rPr>
        <w:t xml:space="preserve">(3), 338-348. https://doi.org/10.1007/s10519-009-9324-6. </w:t>
      </w:r>
    </w:p>
    <w:p w14:paraId="09E5611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Seeman, T. E., McEwen, B. S., Rowe, J. W., &amp; Singer, B. H. (2001). Allostatic load as a marker of cumulative biological risk: MacArthur studies of successful aging. </w:t>
      </w:r>
      <w:r w:rsidRPr="00DA4920">
        <w:rPr>
          <w:rFonts w:ascii="Times New Roman" w:eastAsia="MS Mincho" w:hAnsi="Times New Roman"/>
          <w:i/>
          <w:noProof/>
        </w:rPr>
        <w:t>Proceedings of the National Academy of Sciences, 98</w:t>
      </w:r>
      <w:r w:rsidRPr="00DA4920">
        <w:rPr>
          <w:rFonts w:ascii="Times New Roman" w:eastAsia="MS Mincho" w:hAnsi="Times New Roman"/>
          <w:noProof/>
        </w:rPr>
        <w:t>(8), 4770-4775. https://doi.org/10.1073/pnas.081072698.</w:t>
      </w:r>
    </w:p>
    <w:p w14:paraId="3FCB5B4B"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haffer, A., &amp; Sroufe, L. A. (2005). The developmental and adaptational implications of generational boundary dissolution: Findings from a prospective, longitudinal study. </w:t>
      </w:r>
      <w:r w:rsidRPr="00DA4920">
        <w:rPr>
          <w:rFonts w:ascii="Times New Roman" w:eastAsia="MS Mincho" w:hAnsi="Times New Roman"/>
          <w:i/>
          <w:noProof/>
        </w:rPr>
        <w:t>Journal of Emotional Abuse, 5</w:t>
      </w:r>
      <w:r w:rsidRPr="00DA4920">
        <w:rPr>
          <w:rFonts w:ascii="Times New Roman" w:eastAsia="MS Mincho" w:hAnsi="Times New Roman"/>
          <w:noProof/>
        </w:rPr>
        <w:t>(2-3), 67-84. https://doi.org/10.1073/pnas.081072698.</w:t>
      </w:r>
    </w:p>
    <w:p w14:paraId="777A2A34"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henk, C. E., Noll, J. G., Peugh, J. L., Griffin, A. M., &amp; Bensman, H. E. (2016). Contamination in the Prospective Study of Child Maltreatment and Female Adolescent Health. </w:t>
      </w:r>
      <w:r w:rsidRPr="00DA4920">
        <w:rPr>
          <w:rFonts w:ascii="Times New Roman" w:eastAsia="MS Mincho" w:hAnsi="Times New Roman"/>
          <w:i/>
          <w:noProof/>
        </w:rPr>
        <w:t>Journal of Pediatric Psychology, 41</w:t>
      </w:r>
      <w:r w:rsidRPr="00DA4920">
        <w:rPr>
          <w:rFonts w:ascii="Times New Roman" w:eastAsia="MS Mincho" w:hAnsi="Times New Roman"/>
          <w:noProof/>
        </w:rPr>
        <w:t>(1), 37-45. https://doi.org/10.1093/jpepsy/jsv017.</w:t>
      </w:r>
    </w:p>
    <w:p w14:paraId="24B2048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impson, J. A., Griskevicius, V., Kuo, S. I., Sung, S., &amp; Collins, W. A. (2012). Evolution, Stress, and Sensitive Periods: The Influence of Unpredictability in Early Versus Late Childhood on Sex and Risky Behavior. </w:t>
      </w:r>
      <w:r w:rsidRPr="00DA4920">
        <w:rPr>
          <w:rFonts w:ascii="Times New Roman" w:eastAsia="MS Mincho" w:hAnsi="Times New Roman"/>
          <w:i/>
          <w:noProof/>
        </w:rPr>
        <w:t>Developmental Psychology, 48</w:t>
      </w:r>
      <w:r w:rsidRPr="00DA4920">
        <w:rPr>
          <w:rFonts w:ascii="Times New Roman" w:eastAsia="MS Mincho" w:hAnsi="Times New Roman"/>
          <w:noProof/>
        </w:rPr>
        <w:t>(3), 674-686</w:t>
      </w:r>
      <w:r w:rsidRPr="00DA4920">
        <w:rPr>
          <w:rFonts w:ascii="Times New Roman" w:eastAsia="MS Mincho" w:hAnsi="Times New Roman"/>
          <w:i/>
          <w:noProof/>
        </w:rPr>
        <w:t xml:space="preserve">. </w:t>
      </w:r>
      <w:r w:rsidRPr="00DA4920">
        <w:rPr>
          <w:rFonts w:ascii="Times New Roman" w:eastAsia="MS Mincho" w:hAnsi="Times New Roman"/>
          <w:noProof/>
        </w:rPr>
        <w:t xml:space="preserve"> </w:t>
      </w:r>
      <w:r w:rsidRPr="00DA4920">
        <w:rPr>
          <w:rFonts w:ascii="Times New Roman" w:eastAsia="Calibri" w:hAnsi="Times New Roman"/>
        </w:rPr>
        <w:t xml:space="preserve"> </w:t>
      </w:r>
      <w:r w:rsidRPr="00DA4920">
        <w:rPr>
          <w:rFonts w:ascii="Times New Roman" w:eastAsia="MS Mincho" w:hAnsi="Times New Roman"/>
          <w:noProof/>
        </w:rPr>
        <w:t xml:space="preserve">https://doi.org/10.1037/a0027293.  </w:t>
      </w:r>
    </w:p>
    <w:p w14:paraId="5C657235"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nyder-Mackler, N., Sanz, J., Kohn, J. N., Brinkworth, J. F., Morrow, S., Shaver, A. O., . . . Wilson, M. E. (2016). Social status alters immune regulation and response to infection in macaques. </w:t>
      </w:r>
      <w:r w:rsidRPr="00DA4920">
        <w:rPr>
          <w:rFonts w:ascii="Times New Roman" w:eastAsia="MS Mincho" w:hAnsi="Times New Roman"/>
          <w:i/>
          <w:noProof/>
        </w:rPr>
        <w:t>Science, 354</w:t>
      </w:r>
      <w:r w:rsidRPr="00DA4920">
        <w:rPr>
          <w:rFonts w:ascii="Times New Roman" w:eastAsia="MS Mincho" w:hAnsi="Times New Roman"/>
          <w:noProof/>
        </w:rPr>
        <w:t>(6315), 1041-1045. https://doi.org/10.1126/science.aah3580.</w:t>
      </w:r>
    </w:p>
    <w:p w14:paraId="3ADB450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onuga-Barke, E. J. S., Kennedy, M., Kumsta, R., Knights, N., Golm, D., Rutter, M., . . . Kreppner, J. (2017). Child-to-adult neurodevelopmental and mental health trajectories after early life deprivation: the young adult follow-up of the longitudinal English and Romanian Adoptees study. </w:t>
      </w:r>
      <w:r w:rsidRPr="00DA4920">
        <w:rPr>
          <w:rFonts w:ascii="Times New Roman" w:eastAsia="MS Mincho" w:hAnsi="Times New Roman"/>
          <w:i/>
          <w:noProof/>
        </w:rPr>
        <w:t>The Lancet, 389</w:t>
      </w:r>
      <w:r w:rsidRPr="00DA4920">
        <w:rPr>
          <w:rFonts w:ascii="Times New Roman" w:eastAsia="MS Mincho" w:hAnsi="Times New Roman"/>
          <w:noProof/>
        </w:rPr>
        <w:t>(10078), 1539-1548. https://doi.org/10.1016/S0140-6736(17)30045-4.</w:t>
      </w:r>
    </w:p>
    <w:p w14:paraId="08F4EFD9"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South, S. C., Schafer, M. H., &amp; Ferraro, K. F. (2015). Genetic and environmental overlap between childhood maltreatment and adult physical health. </w:t>
      </w:r>
      <w:r w:rsidRPr="00DA4920">
        <w:rPr>
          <w:rFonts w:ascii="Times New Roman" w:eastAsia="MS Mincho" w:hAnsi="Times New Roman"/>
          <w:i/>
          <w:noProof/>
        </w:rPr>
        <w:t>Twin Research and Human Genetics, 18</w:t>
      </w:r>
      <w:r w:rsidRPr="00DA4920">
        <w:rPr>
          <w:rFonts w:ascii="Times New Roman" w:eastAsia="MS Mincho" w:hAnsi="Times New Roman"/>
          <w:noProof/>
        </w:rPr>
        <w:t>(5), 533-544. https://doi.org/10.1017/thg.2015.62.</w:t>
      </w:r>
    </w:p>
    <w:p w14:paraId="37A20F6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tronach, E. P., Toth, S. L., Rogosch, F., &amp; Cicchetti, D. (2013). Preventive interventions and sustained attachment security in maltreated children. </w:t>
      </w:r>
      <w:r w:rsidRPr="00DA4920">
        <w:rPr>
          <w:rFonts w:ascii="Times New Roman" w:eastAsia="MS Mincho" w:hAnsi="Times New Roman"/>
          <w:i/>
          <w:noProof/>
        </w:rPr>
        <w:t>Development and Psychopathology, 25</w:t>
      </w:r>
      <w:r w:rsidRPr="00DA4920">
        <w:rPr>
          <w:rFonts w:ascii="Times New Roman" w:eastAsia="MS Mincho" w:hAnsi="Times New Roman"/>
          <w:noProof/>
        </w:rPr>
        <w:t>(4 Pt 1), 919-930. https://doi.org/10.1017/S0954579413000278.</w:t>
      </w:r>
    </w:p>
    <w:p w14:paraId="5F36C042"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Stryker, M. P. (2014). A Neural Circuit That Controls Cortical State, Plasticity, and the Gain of Sensory Responses in Mouse. </w:t>
      </w:r>
      <w:r w:rsidRPr="00DA4920">
        <w:rPr>
          <w:rFonts w:ascii="Times New Roman" w:eastAsia="MS Mincho" w:hAnsi="Times New Roman"/>
          <w:i/>
          <w:noProof/>
        </w:rPr>
        <w:t>Cold Spring Harbor Symposia on Quantitative Biology, 79</w:t>
      </w:r>
      <w:r w:rsidRPr="00DA4920">
        <w:rPr>
          <w:rFonts w:ascii="Times New Roman" w:eastAsia="MS Mincho" w:hAnsi="Times New Roman"/>
          <w:noProof/>
        </w:rPr>
        <w:t>, 1-9. https://doi.org/10.1101/sqb.2014.79.024927.</w:t>
      </w:r>
    </w:p>
    <w:p w14:paraId="527A80E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Tennant, I. A., Barnett, A. T., Thompson, D. S., Kips, J., Boyne, M. S., Chung, E. E., . . . Gluckman, P. D. (2014). Impaired Cardiovascular Structure and Function in Adult Survivors of Severe Acute MalnutritionNovelty and Significance. </w:t>
      </w:r>
      <w:r w:rsidRPr="00DA4920">
        <w:rPr>
          <w:rFonts w:ascii="Times New Roman" w:eastAsia="MS Mincho" w:hAnsi="Times New Roman"/>
          <w:i/>
          <w:noProof/>
        </w:rPr>
        <w:t>Hypertension, 64</w:t>
      </w:r>
      <w:r w:rsidRPr="00DA4920">
        <w:rPr>
          <w:rFonts w:ascii="Times New Roman" w:eastAsia="MS Mincho" w:hAnsi="Times New Roman"/>
          <w:noProof/>
        </w:rPr>
        <w:t>(3), 664-671. https://doi.org/10.1161/HYPERTENSIONAHA.114.03230.</w:t>
      </w:r>
    </w:p>
    <w:p w14:paraId="319A98B5" w14:textId="05489F76" w:rsidR="002314FC" w:rsidRPr="00DA4920" w:rsidRDefault="00A17A09"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Thomas, C., Hypponen, E. &amp; Power, C. (2008). Obesity and type 2 diabetes risk in midadult life: the role of chlidhood adversity. </w:t>
      </w:r>
      <w:r w:rsidRPr="00DA4920">
        <w:rPr>
          <w:rFonts w:ascii="Times New Roman" w:eastAsia="MS Mincho" w:hAnsi="Times New Roman"/>
          <w:i/>
          <w:noProof/>
        </w:rPr>
        <w:t>Pediatics, 121</w:t>
      </w:r>
      <w:r w:rsidRPr="00DA4920">
        <w:rPr>
          <w:rFonts w:ascii="Times New Roman" w:eastAsia="MS Mincho" w:hAnsi="Times New Roman"/>
          <w:noProof/>
        </w:rPr>
        <w:t>(5)</w:t>
      </w:r>
      <w:r w:rsidR="002314FC" w:rsidRPr="00DA4920">
        <w:rPr>
          <w:rFonts w:ascii="Times New Roman" w:eastAsia="MS Mincho" w:hAnsi="Times New Roman"/>
          <w:noProof/>
        </w:rPr>
        <w:t>, e1240-9. doi: 10.1542/peds.2007-2403.</w:t>
      </w:r>
    </w:p>
    <w:p w14:paraId="40AF674C" w14:textId="502B8BAF"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Tietjen, G. E. (2016). Childhood Maltreatment and Headache Disorders. </w:t>
      </w:r>
      <w:r w:rsidRPr="00DA4920">
        <w:rPr>
          <w:rFonts w:ascii="Times New Roman" w:eastAsia="MS Mincho" w:hAnsi="Times New Roman"/>
          <w:i/>
          <w:noProof/>
        </w:rPr>
        <w:t>Current Pain and Headache Reports, 20</w:t>
      </w:r>
      <w:r w:rsidRPr="00DA4920">
        <w:rPr>
          <w:rFonts w:ascii="Times New Roman" w:eastAsia="MS Mincho" w:hAnsi="Times New Roman"/>
          <w:noProof/>
        </w:rPr>
        <w:t>(4), 26. https://doi.org/10.1007/s11916-016-0554-z.</w:t>
      </w:r>
    </w:p>
    <w:p w14:paraId="241A987E"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Toth, S. L., Gravener-Davis, J. A., Guild, D. J., &amp; Cicchetti, D. (2013). Relational interventions for child maltreatment: Past, present, and future perspectives. </w:t>
      </w:r>
      <w:r w:rsidRPr="00DA4920">
        <w:rPr>
          <w:rFonts w:ascii="Times New Roman" w:eastAsia="MS Mincho" w:hAnsi="Times New Roman"/>
          <w:i/>
          <w:noProof/>
        </w:rPr>
        <w:t>Development and Psychopathology, 25</w:t>
      </w:r>
      <w:r w:rsidRPr="00DA4920">
        <w:rPr>
          <w:rFonts w:ascii="Times New Roman" w:eastAsia="MS Mincho" w:hAnsi="Times New Roman"/>
          <w:noProof/>
        </w:rPr>
        <w:t>(4pt2), 1601-1617. https://doi.org/10.1017/S0954579413000795.</w:t>
      </w:r>
    </w:p>
    <w:p w14:paraId="2B58D0FF"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Trickett, P. K., Noll, J. G., Susman, E. J., Shenk, C. E., &amp; Putnam, F. W. (2010). Attenuation of cortisol across development for victims of sexual abuse. </w:t>
      </w:r>
      <w:r w:rsidRPr="00DA4920">
        <w:rPr>
          <w:rFonts w:ascii="Times New Roman" w:eastAsia="MS Mincho" w:hAnsi="Times New Roman"/>
          <w:i/>
          <w:noProof/>
        </w:rPr>
        <w:t>Development and Psychopathology, 22</w:t>
      </w:r>
      <w:r w:rsidRPr="00DA4920">
        <w:rPr>
          <w:rFonts w:ascii="Times New Roman" w:eastAsia="MS Mincho" w:hAnsi="Times New Roman"/>
          <w:noProof/>
        </w:rPr>
        <w:t>(1), 165-175. https://doi.org/10.1017/S0954579409990332.</w:t>
      </w:r>
    </w:p>
    <w:p w14:paraId="09569B7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Vachon, D. D., Krueger, R. F., Rogosch, F. A., &amp; Cicchetti, D. (2015). Assessment of the Harmful Psychiatric and Behavioral Effects of Different Forms of Child Maltreatment. </w:t>
      </w:r>
      <w:r w:rsidRPr="00DA4920">
        <w:rPr>
          <w:rFonts w:ascii="Times New Roman" w:eastAsia="MS Mincho" w:hAnsi="Times New Roman"/>
          <w:i/>
          <w:noProof/>
        </w:rPr>
        <w:t>JAMA Psychiatry, 72</w:t>
      </w:r>
      <w:r w:rsidRPr="00DA4920">
        <w:rPr>
          <w:rFonts w:ascii="Times New Roman" w:eastAsia="MS Mincho" w:hAnsi="Times New Roman"/>
          <w:noProof/>
        </w:rPr>
        <w:t>(11), 1135-1142. https://doi.org/10.1001/jamapsychiatry.2015.1792.</w:t>
      </w:r>
    </w:p>
    <w:p w14:paraId="5A96A2A8"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en, D. J., Poh, J. S., Ni, S. N., Chong, Y. S., Chen, H., Kwek, K., . . . Qiu, A. (2017). Influences of prenatal and postnatal maternal depression on amygdala volume and microstructure in young children. </w:t>
      </w:r>
      <w:r w:rsidRPr="00DA4920">
        <w:rPr>
          <w:rFonts w:ascii="Times New Roman" w:eastAsia="MS Mincho" w:hAnsi="Times New Roman"/>
          <w:i/>
          <w:noProof/>
        </w:rPr>
        <w:t>Translational Psychiatry, 7</w:t>
      </w:r>
      <w:r w:rsidRPr="00DA4920">
        <w:rPr>
          <w:rFonts w:ascii="Times New Roman" w:eastAsia="MS Mincho" w:hAnsi="Times New Roman"/>
          <w:noProof/>
        </w:rPr>
        <w:t>(4), e1103. https://doi.org/10.1038/tp.2017.74.</w:t>
      </w:r>
    </w:p>
    <w:p w14:paraId="5FEAE7FD"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erker, J. F., &amp; Hensch, T. K. (2015). Critical periods in speech perception: new directions. </w:t>
      </w:r>
      <w:r w:rsidRPr="00DA4920">
        <w:rPr>
          <w:rFonts w:ascii="Times New Roman" w:eastAsia="MS Mincho" w:hAnsi="Times New Roman"/>
          <w:i/>
          <w:noProof/>
        </w:rPr>
        <w:t>Annual Review of Psychology, 66</w:t>
      </w:r>
      <w:r w:rsidRPr="00DA4920">
        <w:rPr>
          <w:rFonts w:ascii="Times New Roman" w:eastAsia="MS Mincho" w:hAnsi="Times New Roman"/>
          <w:noProof/>
        </w:rPr>
        <w:t>, 173-196. https://doi.org/10.1146/annurev-psych-010814-015104.</w:t>
      </w:r>
    </w:p>
    <w:p w14:paraId="51D2B066"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hite, L. O., Ising, M., von Klitzing, K., Sierau, S., Michel, A., Klein, A. M., . . . Stalder, T. (2017). Reduced hair cortisol after maltreatment mediates externalizing symptoms in middle childhood and adolescence. </w:t>
      </w:r>
      <w:r w:rsidRPr="00DA4920">
        <w:rPr>
          <w:rFonts w:ascii="Times New Roman" w:eastAsia="MS Mincho" w:hAnsi="Times New Roman"/>
          <w:i/>
          <w:noProof/>
        </w:rPr>
        <w:t>Journal of Child Psychology and Psychiatry, 58</w:t>
      </w:r>
      <w:r w:rsidRPr="00DA4920">
        <w:rPr>
          <w:rFonts w:ascii="Times New Roman" w:eastAsia="MS Mincho" w:hAnsi="Times New Roman"/>
          <w:noProof/>
        </w:rPr>
        <w:t>(9), 998-1007. https://doi.org/10.1111/jcpp.12700.</w:t>
      </w:r>
    </w:p>
    <w:p w14:paraId="1AC60A94"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idom, C. S., Czaja, S. J., Bentley, T., &amp; Johnson, M. S. (2012). A prospective investigation of physical health outcomes in abused and neglected children: new findings from a 30-year follow-up. </w:t>
      </w:r>
      <w:r w:rsidRPr="00DA4920">
        <w:rPr>
          <w:rFonts w:ascii="Times New Roman" w:eastAsia="MS Mincho" w:hAnsi="Times New Roman"/>
          <w:i/>
          <w:noProof/>
        </w:rPr>
        <w:t>American Journal of Public Health, 102</w:t>
      </w:r>
      <w:r w:rsidRPr="00DA4920">
        <w:rPr>
          <w:rFonts w:ascii="Times New Roman" w:eastAsia="MS Mincho" w:hAnsi="Times New Roman"/>
          <w:noProof/>
        </w:rPr>
        <w:t>(6), 1135-1144. https://doi.org/10.2105/AJPH.2011.300636.</w:t>
      </w:r>
    </w:p>
    <w:p w14:paraId="3A909B38"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idom, C. S., Czaja, S. J., &amp; DuMont, K. A. (2015). Intergenerational transmission of child abuse and neglect: Real or detection bias? </w:t>
      </w:r>
      <w:r w:rsidRPr="00DA4920">
        <w:rPr>
          <w:rFonts w:ascii="Times New Roman" w:eastAsia="MS Mincho" w:hAnsi="Times New Roman"/>
          <w:i/>
          <w:noProof/>
        </w:rPr>
        <w:t>Science, 347</w:t>
      </w:r>
      <w:r w:rsidRPr="00DA4920">
        <w:rPr>
          <w:rFonts w:ascii="Times New Roman" w:eastAsia="MS Mincho" w:hAnsi="Times New Roman"/>
          <w:noProof/>
        </w:rPr>
        <w:t>(6229), 1480-1485. https://doi.org/10.1126/science.1259917.</w:t>
      </w:r>
    </w:p>
    <w:p w14:paraId="589F89CF"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lastRenderedPageBreak/>
        <w:t xml:space="preserve">Widom, C. S., Horan, J., &amp; Brzustowicz, L. (2015). Childhood maltreatment predicts allostatic load in adulthood. </w:t>
      </w:r>
      <w:r w:rsidRPr="00DA4920">
        <w:rPr>
          <w:rFonts w:ascii="Times New Roman" w:eastAsia="MS Mincho" w:hAnsi="Times New Roman"/>
          <w:i/>
          <w:noProof/>
        </w:rPr>
        <w:t>Child Abuse &amp; Neglect, 47</w:t>
      </w:r>
      <w:r w:rsidRPr="00DA4920">
        <w:rPr>
          <w:rFonts w:ascii="Times New Roman" w:eastAsia="MS Mincho" w:hAnsi="Times New Roman"/>
          <w:noProof/>
        </w:rPr>
        <w:t>, 59-69. https://doi.org/10.1016/j.chiabu.2015.01.016.</w:t>
      </w:r>
    </w:p>
    <w:p w14:paraId="7B76BB90"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idom, C. S., &amp; Kuhns, J. B. (1996). Childhood victimization and subsequent risk for promiscuity, prostitution, and teenage pregnancy: a prospective study. </w:t>
      </w:r>
      <w:r w:rsidRPr="00DA4920">
        <w:rPr>
          <w:rFonts w:ascii="Times New Roman" w:eastAsia="MS Mincho" w:hAnsi="Times New Roman"/>
          <w:i/>
          <w:noProof/>
        </w:rPr>
        <w:t>American Journal of Public Health, 86</w:t>
      </w:r>
      <w:r w:rsidRPr="00DA4920">
        <w:rPr>
          <w:rFonts w:ascii="Times New Roman" w:eastAsia="MS Mincho" w:hAnsi="Times New Roman"/>
          <w:noProof/>
        </w:rPr>
        <w:t>(11), 1607-1612. https://doi.org/10.2105/AJPH.86.11.1607.</w:t>
      </w:r>
    </w:p>
    <w:p w14:paraId="15067CB3"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ildeman, C., Emanuel, N., Leventhal, J. M., Putnam-Hornstein, E., Waldfogel, J., &amp; Lee, H. (2014). The prevalence of confirmed maltreatment among US children, 2004 to 2011. </w:t>
      </w:r>
      <w:r w:rsidRPr="00DA4920">
        <w:rPr>
          <w:rFonts w:ascii="Times New Roman" w:eastAsia="MS Mincho" w:hAnsi="Times New Roman"/>
          <w:i/>
          <w:noProof/>
        </w:rPr>
        <w:t>JAMA Pediatrics, 168</w:t>
      </w:r>
      <w:r w:rsidRPr="00DA4920">
        <w:rPr>
          <w:rFonts w:ascii="Times New Roman" w:eastAsia="MS Mincho" w:hAnsi="Times New Roman"/>
          <w:noProof/>
        </w:rPr>
        <w:t>(8), 706-713. https://doi.org/10.1001/jamapediatrics.2014.410.</w:t>
      </w:r>
    </w:p>
    <w:p w14:paraId="34EA9C65"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ilson, H. W., &amp; Widom, C. S. (2009). A prospective examination of the path from child abuse and neglect to illicit drug use in middle adulthood: the potential mediating role of four risk factors. </w:t>
      </w:r>
      <w:r w:rsidRPr="00DA4920">
        <w:rPr>
          <w:rFonts w:ascii="Times New Roman" w:eastAsia="MS Mincho" w:hAnsi="Times New Roman"/>
          <w:i/>
          <w:noProof/>
        </w:rPr>
        <w:t>Journal of Youth and Adolescence, 38</w:t>
      </w:r>
      <w:r w:rsidRPr="00DA4920">
        <w:rPr>
          <w:rFonts w:ascii="Times New Roman" w:eastAsia="MS Mincho" w:hAnsi="Times New Roman"/>
          <w:noProof/>
        </w:rPr>
        <w:t>(3), 340-354. https://doi.org/10.1007/s10964-008-9331-6.</w:t>
      </w:r>
    </w:p>
    <w:p w14:paraId="277E9F77"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ingenfeld, K., Schafer, I., Terfehr, K., Grabski, H., Driessen, M., Grabe, H., . . . Spitzer, C. (2011). The reliable, valid and economic assessment of early traumatization: First psychometric characteristics of the German Version of the Adverse Childhood Experiences Questionnaire (ACE). </w:t>
      </w:r>
      <w:r w:rsidRPr="00DA4920">
        <w:rPr>
          <w:rFonts w:ascii="Times New Roman" w:eastAsia="MS Mincho" w:hAnsi="Times New Roman"/>
          <w:i/>
          <w:noProof/>
        </w:rPr>
        <w:t>Psychotherapie Psychosomatik Medizinische Psychologie, 61</w:t>
      </w:r>
      <w:r w:rsidRPr="00DA4920">
        <w:rPr>
          <w:rFonts w:ascii="Times New Roman" w:eastAsia="MS Mincho" w:hAnsi="Times New Roman"/>
          <w:noProof/>
        </w:rPr>
        <w:t>(1), e10-e14. https://doi.org/10.1055/s-0030-1263161.</w:t>
      </w:r>
    </w:p>
    <w:p w14:paraId="3FB86ABA" w14:textId="77777777" w:rsidR="00CD45DC" w:rsidRPr="00DA4920" w:rsidRDefault="00CD45DC" w:rsidP="00CD45DC">
      <w:pPr>
        <w:spacing w:line="480" w:lineRule="auto"/>
        <w:ind w:left="720" w:hanging="720"/>
        <w:rPr>
          <w:rFonts w:ascii="Times New Roman" w:eastAsia="MS Mincho" w:hAnsi="Times New Roman"/>
          <w:noProof/>
        </w:rPr>
      </w:pPr>
      <w:r w:rsidRPr="00DA4920">
        <w:rPr>
          <w:rFonts w:ascii="Times New Roman" w:eastAsia="MS Mincho" w:hAnsi="Times New Roman"/>
          <w:noProof/>
        </w:rPr>
        <w:t xml:space="preserve">Woodhouse, S., Miah, A., &amp; Rutter, M. (2017). A new look at the supposed risks of early institutional rearing. </w:t>
      </w:r>
      <w:r w:rsidRPr="00DA4920">
        <w:rPr>
          <w:rFonts w:ascii="Times New Roman" w:eastAsia="MS Mincho" w:hAnsi="Times New Roman"/>
          <w:i/>
          <w:noProof/>
        </w:rPr>
        <w:t>Psychological Medicine</w:t>
      </w:r>
      <w:r w:rsidRPr="00DA4920">
        <w:rPr>
          <w:rFonts w:ascii="Times New Roman" w:eastAsia="MS Mincho" w:hAnsi="Times New Roman"/>
          <w:noProof/>
        </w:rPr>
        <w:t>, 1-10. https://doi.org/10.1017/S0033291717001507.</w:t>
      </w:r>
    </w:p>
    <w:p w14:paraId="49C2A33D" w14:textId="20E33AE3" w:rsidR="00F275A5" w:rsidRPr="00DA4920" w:rsidRDefault="00CD45DC" w:rsidP="00CD45DC">
      <w:pPr>
        <w:spacing w:line="480" w:lineRule="auto"/>
        <w:ind w:left="720" w:hanging="720"/>
        <w:rPr>
          <w:rFonts w:ascii="Times New Roman" w:eastAsia="MS Mincho" w:hAnsi="Times New Roman"/>
        </w:rPr>
      </w:pPr>
      <w:r w:rsidRPr="00DA4920">
        <w:rPr>
          <w:rFonts w:ascii="Times New Roman" w:eastAsia="MS Mincho" w:hAnsi="Times New Roman"/>
        </w:rPr>
        <w:fldChar w:fldCharType="end"/>
      </w:r>
    </w:p>
    <w:p w14:paraId="2707DD19" w14:textId="77777777" w:rsidR="00C86BF0" w:rsidRPr="00DA4920" w:rsidRDefault="00C86BF0" w:rsidP="00D964AB">
      <w:pPr>
        <w:spacing w:line="480" w:lineRule="auto"/>
        <w:rPr>
          <w:rFonts w:ascii="Times New Roman" w:hAnsi="Times New Roman"/>
        </w:rPr>
      </w:pPr>
    </w:p>
    <w:p w14:paraId="390F3B18" w14:textId="77777777" w:rsidR="00C86BF0" w:rsidRPr="00DA4920" w:rsidRDefault="00C86BF0" w:rsidP="00D964AB">
      <w:pPr>
        <w:spacing w:line="480" w:lineRule="auto"/>
        <w:rPr>
          <w:rFonts w:ascii="Times New Roman" w:hAnsi="Times New Roman"/>
        </w:rPr>
      </w:pPr>
    </w:p>
    <w:p w14:paraId="457B00C9" w14:textId="12BD8579" w:rsidR="002D5668" w:rsidRPr="00DA4920" w:rsidRDefault="002D5668" w:rsidP="000B68DE">
      <w:pPr>
        <w:spacing w:line="480" w:lineRule="auto"/>
        <w:rPr>
          <w:rFonts w:ascii="Times New Roman" w:hAnsi="Times New Roman"/>
        </w:rPr>
      </w:pPr>
    </w:p>
    <w:sectPr w:rsidR="002D5668" w:rsidRPr="00DA4920" w:rsidSect="00CD45DC">
      <w:headerReference w:type="even" r:id="rId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0A8FB6" w14:textId="77777777" w:rsidR="000E2CE1" w:rsidRDefault="000E2CE1" w:rsidP="002E4866">
      <w:r>
        <w:separator/>
      </w:r>
    </w:p>
    <w:p w14:paraId="72380577" w14:textId="77777777" w:rsidR="000E2CE1" w:rsidRDefault="000E2CE1"/>
  </w:endnote>
  <w:endnote w:type="continuationSeparator" w:id="0">
    <w:p w14:paraId="4E22DC11" w14:textId="77777777" w:rsidR="000E2CE1" w:rsidRDefault="000E2CE1" w:rsidP="002E4866">
      <w:r>
        <w:continuationSeparator/>
      </w:r>
    </w:p>
    <w:p w14:paraId="2A615DA1" w14:textId="77777777" w:rsidR="000E2CE1" w:rsidRDefault="000E2C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8779AB" w14:textId="77777777" w:rsidR="000E2CE1" w:rsidRDefault="000E2CE1" w:rsidP="002E4866">
      <w:r>
        <w:separator/>
      </w:r>
    </w:p>
    <w:p w14:paraId="2553916E" w14:textId="77777777" w:rsidR="000E2CE1" w:rsidRDefault="000E2CE1"/>
  </w:footnote>
  <w:footnote w:type="continuationSeparator" w:id="0">
    <w:p w14:paraId="7B528FB9" w14:textId="77777777" w:rsidR="000E2CE1" w:rsidRDefault="000E2CE1" w:rsidP="002E4866">
      <w:r>
        <w:continuationSeparator/>
      </w:r>
    </w:p>
    <w:p w14:paraId="2960B3AE" w14:textId="77777777" w:rsidR="000E2CE1" w:rsidRDefault="000E2CE1"/>
  </w:footnote>
  <w:footnote w:id="1">
    <w:p w14:paraId="517057E8" w14:textId="5900AB35" w:rsidR="0021501C" w:rsidRPr="00244FFF" w:rsidRDefault="0021501C">
      <w:pPr>
        <w:pStyle w:val="FootnoteText"/>
        <w:rPr>
          <w:rFonts w:ascii="Times New Roman" w:hAnsi="Times New Roman"/>
          <w:sz w:val="20"/>
          <w:szCs w:val="20"/>
        </w:rPr>
      </w:pPr>
      <w:r w:rsidRPr="00886A79">
        <w:rPr>
          <w:rStyle w:val="FootnoteReference"/>
          <w:rFonts w:ascii="Times New Roman" w:hAnsi="Times New Roman"/>
          <w:sz w:val="22"/>
          <w:szCs w:val="22"/>
        </w:rPr>
        <w:footnoteRef/>
      </w:r>
      <w:r w:rsidRPr="00886A79">
        <w:rPr>
          <w:rFonts w:ascii="Times New Roman" w:hAnsi="Times New Roman"/>
          <w:sz w:val="22"/>
          <w:szCs w:val="22"/>
        </w:rPr>
        <w:t xml:space="preserve"> </w:t>
      </w:r>
      <w:r w:rsidRPr="00244FFF">
        <w:rPr>
          <w:rFonts w:ascii="Times New Roman" w:hAnsi="Times New Roman"/>
          <w:sz w:val="20"/>
          <w:szCs w:val="20"/>
        </w:rPr>
        <w:t>Danese et al relied in part on retrospective reports when the children became adults but predicted health consequences over a decade later. Widom used only records of child protective services.</w:t>
      </w:r>
    </w:p>
  </w:footnote>
  <w:footnote w:id="2">
    <w:p w14:paraId="7FBC7E64" w14:textId="66DEB721" w:rsidR="0021501C" w:rsidRPr="00244FFF" w:rsidRDefault="0021501C" w:rsidP="00FF6AE5">
      <w:pPr>
        <w:pStyle w:val="FootnoteText"/>
        <w:rPr>
          <w:rFonts w:ascii="Times New Roman" w:hAnsi="Times New Roman"/>
          <w:sz w:val="20"/>
          <w:szCs w:val="20"/>
        </w:rPr>
      </w:pPr>
      <w:r w:rsidRPr="00244FFF">
        <w:rPr>
          <w:rStyle w:val="FootnoteReference"/>
          <w:rFonts w:ascii="Times New Roman" w:hAnsi="Times New Roman"/>
          <w:sz w:val="20"/>
          <w:szCs w:val="20"/>
        </w:rPr>
        <w:footnoteRef/>
      </w:r>
      <w:r w:rsidRPr="00244FFF">
        <w:rPr>
          <w:rFonts w:ascii="Times New Roman" w:hAnsi="Times New Roman"/>
          <w:sz w:val="20"/>
          <w:szCs w:val="20"/>
        </w:rPr>
        <w:t xml:space="preserve"> However, a prospective study—using other indices of early adversity—reported a predictive association with pain </w:t>
      </w:r>
      <w:r>
        <w:rPr>
          <w:rFonts w:ascii="Times New Roman" w:hAnsi="Times New Roman"/>
          <w:sz w:val="20"/>
          <w:szCs w:val="20"/>
        </w:rPr>
        <w:fldChar w:fldCharType="begin">
          <w:fldData xml:space="preserve">PEVuZE5vdGU+PENpdGU+PEF1dGhvcj5Kb25lczwvQXV0aG9yPjxZZWFyPjIwMDk8L1llYXI+PFJl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=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Kb25lczwvQXV0aG9yPjxZZWFyPjIwMDk8L1llYXI+PFJl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=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Pr>
          <w:rFonts w:ascii="Times New Roman" w:hAnsi="Times New Roman"/>
          <w:noProof/>
          <w:sz w:val="20"/>
          <w:szCs w:val="20"/>
        </w:rPr>
        <w:t>(Jones, Power, &amp; Macfarlane, 2009)</w:t>
      </w:r>
      <w:r>
        <w:rPr>
          <w:rFonts w:ascii="Times New Roman" w:hAnsi="Times New Roman"/>
          <w:sz w:val="20"/>
          <w:szCs w:val="20"/>
        </w:rPr>
        <w:fldChar w:fldCharType="end"/>
      </w:r>
      <w:r w:rsidRPr="00244FFF">
        <w:rPr>
          <w:rFonts w:ascii="Times New Roman" w:hAnsi="Times New Roman"/>
          <w:sz w:val="20"/>
          <w:szCs w:val="20"/>
        </w:rPr>
        <w:t xml:space="preserve">  </w:t>
      </w:r>
    </w:p>
  </w:footnote>
  <w:footnote w:id="3">
    <w:p w14:paraId="7D49BB1C" w14:textId="52DFC4BE" w:rsidR="0021501C" w:rsidRPr="00244FFF" w:rsidRDefault="0021501C" w:rsidP="00FF6AE5">
      <w:pPr>
        <w:pStyle w:val="FootnoteText"/>
        <w:rPr>
          <w:rFonts w:ascii="Times New Roman" w:hAnsi="Times New Roman"/>
          <w:sz w:val="20"/>
          <w:szCs w:val="20"/>
        </w:rPr>
      </w:pPr>
      <w:r w:rsidRPr="00244FFF">
        <w:rPr>
          <w:rStyle w:val="FootnoteReference"/>
          <w:rFonts w:ascii="Times New Roman" w:hAnsi="Times New Roman"/>
          <w:sz w:val="20"/>
          <w:szCs w:val="20"/>
        </w:rPr>
        <w:footnoteRef/>
      </w:r>
      <w:r w:rsidRPr="00244FFF">
        <w:rPr>
          <w:rFonts w:ascii="Times New Roman" w:hAnsi="Times New Roman"/>
          <w:sz w:val="20"/>
          <w:szCs w:val="20"/>
        </w:rPr>
        <w:t xml:space="preserve"> Prospective ascertainment can also show genetic influence but for different reasons: they reflect the impact on parental maltreatment of heritable, evocative features in the child </w:t>
      </w:r>
      <w:r>
        <w:rPr>
          <w:rFonts w:ascii="Times New Roman" w:hAnsi="Times New Roman"/>
          <w:sz w:val="20"/>
          <w:szCs w:val="20"/>
        </w:rPr>
        <w:fldChar w:fldCharType="begin"/>
      </w:r>
      <w:r>
        <w:rPr>
          <w:rFonts w:ascii="Times New Roman" w:hAnsi="Times New Roman"/>
          <w:sz w:val="20"/>
          <w:szCs w:val="20"/>
        </w:rPr>
        <w:instrText xml:space="preserve"> ADDIN EN.CITE &lt;EndNote&gt;&lt;Cite&gt;&lt;Author&gt;Schulz-Heik&lt;/Author&gt;&lt;Year&gt;2010&lt;/Year&gt;&lt;RecNum&gt;7663&lt;/RecNum&gt;&lt;DisplayText&gt;(Schulz-Heik et al., 2010)&lt;/DisplayText&gt;&lt;record&gt;&lt;rec-number&gt;7663&lt;/rec-number&gt;&lt;foreign-keys&gt;&lt;key app="EN" db-id="2pwxxvadl9ad9ueaetr5d2t8zrvft22aa25a" timestamp="1280251316"&gt;7663&lt;/key&gt;&lt;/foreign-keys&gt;&lt;ref-type name="Journal Article"&gt;17&lt;/ref-type&gt;&lt;contributors&gt;&lt;authors&gt;&lt;author&gt;Schulz-Heik, R.&lt;/author&gt;&lt;author&gt;Rhee, Soo Hyun&lt;/author&gt;&lt;author&gt;Silvern, Louise E.&lt;/author&gt;&lt;author&gt;Haberstick, Brett C.&lt;/author&gt;&lt;author&gt;Hopfer, Christian&lt;/author&gt;&lt;author&gt;Lessem, Jeffrey M.&lt;/author&gt;&lt;author&gt;Hewitt, John K.&lt;/author&gt;&lt;/authors&gt;&lt;/contributors&gt;&lt;auth-address&gt;Jay&amp;#xD;Schulz-Heik, R. Jay: jay.schulz-heik@colorado.edu&lt;/auth-address&gt;&lt;titles&gt;&lt;title&gt;The association between conduct problems and maltreatment: Testing genetic and environmental mediation&lt;/title&gt;&lt;secondary-title&gt;Behavior Genetics&lt;/secondary-title&gt;&lt;/titles&gt;&lt;periodical&gt;&lt;full-title&gt;Behavior Genetics&lt;/full-title&gt;&lt;/periodical&gt;&lt;pages&gt;338-348&lt;/pages&gt;&lt;volume&gt;40&lt;/volume&gt;&lt;number&gt;3&lt;/number&gt;&lt;keywords&gt;&lt;keyword&gt;conduct problems, child maltreatment, genetic mediation, environmental mediation&lt;/keyword&gt;&lt;keyword&gt;*Behavior Problems&lt;/keyword&gt;&lt;keyword&gt;*Child Abuse&lt;/keyword&gt;&lt;keyword&gt;*Conduct Disorder&lt;/keyword&gt;&lt;keyword&gt;*Behavioral Genetics&lt;/keyword&gt;&lt;keyword&gt;Twins&lt;/keyword&gt;&lt;keyword&gt;Behavior Disorders &amp;amp; Antisocial Behavior [3230]&lt;/keyword&gt;&lt;/keywords&gt;&lt;dates&gt;&lt;year&gt;2010&lt;/year&gt;&lt;pub-dates&gt;&lt;date&gt;May&lt;/date&gt;&lt;/pub-dates&gt;&lt;/dates&gt;&lt;accession-num&gt;Peer Reviewed Journal: 2010-07391-007&lt;/accession-num&gt;&lt;urls&gt;&lt;/urls&gt;&lt;/record&gt;&lt;/Cite&gt;&lt;/EndNote&gt;</w:instrText>
      </w:r>
      <w:r>
        <w:rPr>
          <w:rFonts w:ascii="Times New Roman" w:hAnsi="Times New Roman"/>
          <w:sz w:val="20"/>
          <w:szCs w:val="20"/>
        </w:rPr>
        <w:fldChar w:fldCharType="separate"/>
      </w:r>
      <w:r>
        <w:rPr>
          <w:rFonts w:ascii="Times New Roman" w:hAnsi="Times New Roman"/>
          <w:noProof/>
          <w:sz w:val="20"/>
          <w:szCs w:val="20"/>
        </w:rPr>
        <w:t>(Schulz-Heik et al., 2010)</w:t>
      </w:r>
      <w:r>
        <w:rPr>
          <w:rFonts w:ascii="Times New Roman" w:hAnsi="Times New Roman"/>
          <w:sz w:val="20"/>
          <w:szCs w:val="20"/>
        </w:rPr>
        <w:fldChar w:fldCharType="end"/>
      </w:r>
      <w:r w:rsidRPr="00244FFF">
        <w:rPr>
          <w:rFonts w:ascii="Times New Roman" w:hAnsi="Times New Roman"/>
          <w:sz w:val="20"/>
          <w:szCs w:val="20"/>
        </w:rPr>
        <w:t xml:space="preserve"> rather than on the disposition </w:t>
      </w:r>
      <w:r>
        <w:rPr>
          <w:rFonts w:ascii="Times New Roman" w:hAnsi="Times New Roman"/>
          <w:sz w:val="20"/>
          <w:szCs w:val="20"/>
        </w:rPr>
        <w:t>of the adult who recalls adversity</w:t>
      </w:r>
      <w:r w:rsidRPr="00244FFF">
        <w:rPr>
          <w:rFonts w:ascii="Times New Roman" w:hAnsi="Times New Roman"/>
          <w:sz w:val="20"/>
          <w:szCs w:val="20"/>
        </w:rPr>
        <w:t>.</w:t>
      </w:r>
    </w:p>
  </w:footnote>
  <w:footnote w:id="4">
    <w:p w14:paraId="0ED216AE" w14:textId="0C1FF506" w:rsidR="0021501C" w:rsidRDefault="0021501C">
      <w:pPr>
        <w:pStyle w:val="FootnoteText"/>
      </w:pPr>
      <w:r w:rsidRPr="00244FFF">
        <w:rPr>
          <w:rStyle w:val="FootnoteReference"/>
          <w:rFonts w:ascii="Times New Roman" w:hAnsi="Times New Roman"/>
          <w:sz w:val="20"/>
          <w:szCs w:val="20"/>
        </w:rPr>
        <w:footnoteRef/>
      </w:r>
      <w:r w:rsidRPr="00244FFF">
        <w:rPr>
          <w:rFonts w:ascii="Times New Roman" w:hAnsi="Times New Roman"/>
          <w:sz w:val="20"/>
          <w:szCs w:val="20"/>
        </w:rPr>
        <w:t xml:space="preserve"> “Acyclic” models assume that variables in the model are sequentially linked across the lifespan with little or no recursive relationships at any point and are useful for outlining initiating variables, mediators and moderators, outcomes and variables that may serve to confound any of these relationship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59EA7" w14:textId="77777777" w:rsidR="0021501C" w:rsidRDefault="0021501C" w:rsidP="00C0700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84623B" w14:textId="77777777" w:rsidR="0021501C" w:rsidRDefault="0021501C" w:rsidP="002E4866">
    <w:pPr>
      <w:pStyle w:val="Header"/>
      <w:ind w:right="360"/>
    </w:pPr>
  </w:p>
  <w:p w14:paraId="15C63ABA" w14:textId="77777777" w:rsidR="0021501C" w:rsidRDefault="0021501C"/>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80EE7E" w14:textId="41943FF5" w:rsidR="0021501C" w:rsidRDefault="0021501C" w:rsidP="00C0700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7819">
      <w:rPr>
        <w:rStyle w:val="PageNumber"/>
        <w:noProof/>
      </w:rPr>
      <w:t>21</w:t>
    </w:r>
    <w:r>
      <w:rPr>
        <w:rStyle w:val="PageNumber"/>
      </w:rPr>
      <w:fldChar w:fldCharType="end"/>
    </w:r>
  </w:p>
  <w:p w14:paraId="1CBA30AA" w14:textId="5B87B91B" w:rsidR="0021501C" w:rsidRPr="00570FA5" w:rsidRDefault="0021501C" w:rsidP="003503A6">
    <w:pPr>
      <w:rPr>
        <w:rFonts w:ascii="Times New Roman" w:hAnsi="Times New Roman"/>
      </w:rPr>
    </w:pPr>
    <w:r w:rsidRPr="00570FA5">
      <w:rPr>
        <w:rFonts w:ascii="Times New Roman" w:hAnsi="Times New Roman"/>
      </w:rPr>
      <w:t>MIDLIFE REVERSIBILITY OF EARLY LIFE ADVERSITY</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A3D461" w14:textId="0C7D0C2F" w:rsidR="0021501C" w:rsidRPr="00570FA5" w:rsidRDefault="0021501C">
    <w:pPr>
      <w:pStyle w:val="Header"/>
      <w:rPr>
        <w:rFonts w:ascii="Times New Roman" w:hAnsi="Times New Roman"/>
      </w:rPr>
    </w:pPr>
    <w:r w:rsidRPr="00570FA5">
      <w:rPr>
        <w:rFonts w:ascii="Times New Roman" w:hAnsi="Times New Roman"/>
      </w:rPr>
      <w:t>RUNNING HEAD: MIDLIFE REVERSIBILITY OF EARLY LIFE ADVERSIT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E4F75"/>
    <w:multiLevelType w:val="hybridMultilevel"/>
    <w:tmpl w:val="054214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484ACB"/>
    <w:multiLevelType w:val="hybridMultilevel"/>
    <w:tmpl w:val="5FCEFC2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3194735"/>
    <w:multiLevelType w:val="multilevel"/>
    <w:tmpl w:val="15641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0C64D5"/>
    <w:multiLevelType w:val="hybridMultilevel"/>
    <w:tmpl w:val="93686DDC"/>
    <w:lvl w:ilvl="0" w:tplc="4E4AE99C">
      <w:start w:val="1"/>
      <w:numFmt w:val="bullet"/>
      <w:lvlText w:val="-"/>
      <w:lvlJc w:val="left"/>
      <w:pPr>
        <w:ind w:left="720" w:hanging="360"/>
      </w:pPr>
      <w:rPr>
        <w:rFonts w:ascii="Cambria" w:eastAsiaTheme="minorEastAs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6272D3"/>
    <w:multiLevelType w:val="hybridMultilevel"/>
    <w:tmpl w:val="3D32FA3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15:restartNumberingAfterBreak="0">
    <w:nsid w:val="40733EBE"/>
    <w:multiLevelType w:val="hybridMultilevel"/>
    <w:tmpl w:val="5562ED62"/>
    <w:lvl w:ilvl="0" w:tplc="554A8484">
      <w:start w:val="1"/>
      <w:numFmt w:val="bullet"/>
      <w:lvlText w:val="-"/>
      <w:lvlJc w:val="left"/>
      <w:pPr>
        <w:ind w:left="720" w:hanging="360"/>
      </w:pPr>
      <w:rPr>
        <w:rFonts w:ascii="Cambria" w:eastAsiaTheme="minorEastAs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493511"/>
    <w:multiLevelType w:val="hybridMultilevel"/>
    <w:tmpl w:val="5FCEFC2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651103AD"/>
    <w:multiLevelType w:val="hybridMultilevel"/>
    <w:tmpl w:val="2252E81A"/>
    <w:lvl w:ilvl="0" w:tplc="67AE0D14">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D257503"/>
    <w:multiLevelType w:val="hybridMultilevel"/>
    <w:tmpl w:val="A73C57CE"/>
    <w:lvl w:ilvl="0" w:tplc="CBE214D8">
      <w:start w:val="1"/>
      <w:numFmt w:val="decimal"/>
      <w:lvlText w:val="%1."/>
      <w:lvlJc w:val="left"/>
      <w:pPr>
        <w:tabs>
          <w:tab w:val="num" w:pos="360"/>
        </w:tabs>
        <w:ind w:left="360" w:hanging="360"/>
      </w:pPr>
      <w:rPr>
        <w:rFonts w:cs="Times New Roman"/>
        <w:i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7DFF6D47"/>
    <w:multiLevelType w:val="hybridMultilevel"/>
    <w:tmpl w:val="0E3095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6"/>
  </w:num>
  <w:num w:numId="5">
    <w:abstractNumId w:val="4"/>
  </w:num>
  <w:num w:numId="6">
    <w:abstractNumId w:val="2"/>
  </w:num>
  <w:num w:numId="7">
    <w:abstractNumId w:val="5"/>
  </w:num>
  <w:num w:numId="8">
    <w:abstractNumId w:val="3"/>
  </w:num>
  <w:num w:numId="9">
    <w:abstractNumId w:val="9"/>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xxvadl9ad9ueaetr5d2t8zrvft22aa25a&quot;&gt;CFR DATABASEtr-Converted-Saved&lt;record-ids&gt;&lt;item&gt;1765&lt;/item&gt;&lt;item&gt;2818&lt;/item&gt;&lt;item&gt;3700&lt;/item&gt;&lt;item&gt;4882&lt;/item&gt;&lt;item&gt;4961&lt;/item&gt;&lt;item&gt;6318&lt;/item&gt;&lt;item&gt;6389&lt;/item&gt;&lt;item&gt;7663&lt;/item&gt;&lt;item&gt;107300&lt;/item&gt;&lt;item&gt;107611&lt;/item&gt;&lt;item&gt;107676&lt;/item&gt;&lt;item&gt;107837&lt;/item&gt;&lt;item&gt;107840&lt;/item&gt;&lt;item&gt;107911&lt;/item&gt;&lt;item&gt;107921&lt;/item&gt;&lt;item&gt;108002&lt;/item&gt;&lt;item&gt;108497&lt;/item&gt;&lt;item&gt;108510&lt;/item&gt;&lt;item&gt;108516&lt;/item&gt;&lt;item&gt;108519&lt;/item&gt;&lt;item&gt;108736&lt;/item&gt;&lt;item&gt;109107&lt;/item&gt;&lt;item&gt;109795&lt;/item&gt;&lt;item&gt;109872&lt;/item&gt;&lt;item&gt;109961&lt;/item&gt;&lt;item&gt;110445&lt;/item&gt;&lt;item&gt;110612&lt;/item&gt;&lt;item&gt;110740&lt;/item&gt;&lt;item&gt;110834&lt;/item&gt;&lt;item&gt;111363&lt;/item&gt;&lt;item&gt;111591&lt;/item&gt;&lt;item&gt;111651&lt;/item&gt;&lt;item&gt;111655&lt;/item&gt;&lt;item&gt;111662&lt;/item&gt;&lt;item&gt;111683&lt;/item&gt;&lt;item&gt;111717&lt;/item&gt;&lt;item&gt;111762&lt;/item&gt;&lt;item&gt;111814&lt;/item&gt;&lt;item&gt;111820&lt;/item&gt;&lt;item&gt;111871&lt;/item&gt;&lt;item&gt;111976&lt;/item&gt;&lt;item&gt;112021&lt;/item&gt;&lt;item&gt;112138&lt;/item&gt;&lt;item&gt;112140&lt;/item&gt;&lt;item&gt;112143&lt;/item&gt;&lt;item&gt;112144&lt;/item&gt;&lt;item&gt;112145&lt;/item&gt;&lt;item&gt;112179&lt;/item&gt;&lt;item&gt;112181&lt;/item&gt;&lt;item&gt;112209&lt;/item&gt;&lt;item&gt;112211&lt;/item&gt;&lt;item&gt;112248&lt;/item&gt;&lt;item&gt;112258&lt;/item&gt;&lt;item&gt;112331&lt;/item&gt;&lt;item&gt;112366&lt;/item&gt;&lt;item&gt;112367&lt;/item&gt;&lt;item&gt;112421&lt;/item&gt;&lt;item&gt;112422&lt;/item&gt;&lt;item&gt;112423&lt;/item&gt;&lt;item&gt;112424&lt;/item&gt;&lt;item&gt;112426&lt;/item&gt;&lt;item&gt;112429&lt;/item&gt;&lt;item&gt;112444&lt;/item&gt;&lt;item&gt;112448&lt;/item&gt;&lt;item&gt;112449&lt;/item&gt;&lt;item&gt;112450&lt;/item&gt;&lt;item&gt;112451&lt;/item&gt;&lt;item&gt;112452&lt;/item&gt;&lt;item&gt;112456&lt;/item&gt;&lt;item&gt;112459&lt;/item&gt;&lt;item&gt;112461&lt;/item&gt;&lt;item&gt;112462&lt;/item&gt;&lt;item&gt;112464&lt;/item&gt;&lt;item&gt;112465&lt;/item&gt;&lt;item&gt;112466&lt;/item&gt;&lt;item&gt;112467&lt;/item&gt;&lt;item&gt;112469&lt;/item&gt;&lt;item&gt;112471&lt;/item&gt;&lt;item&gt;112472&lt;/item&gt;&lt;item&gt;112473&lt;/item&gt;&lt;item&gt;112475&lt;/item&gt;&lt;item&gt;112478&lt;/item&gt;&lt;item&gt;112479&lt;/item&gt;&lt;item&gt;112480&lt;/item&gt;&lt;item&gt;112481&lt;/item&gt;&lt;item&gt;112483&lt;/item&gt;&lt;item&gt;112484&lt;/item&gt;&lt;item&gt;112485&lt;/item&gt;&lt;item&gt;112487&lt;/item&gt;&lt;item&gt;112489&lt;/item&gt;&lt;item&gt;112491&lt;/item&gt;&lt;item&gt;112492&lt;/item&gt;&lt;item&gt;112493&lt;/item&gt;&lt;item&gt;112494&lt;/item&gt;&lt;item&gt;112495&lt;/item&gt;&lt;item&gt;112497&lt;/item&gt;&lt;item&gt;112498&lt;/item&gt;&lt;item&gt;112499&lt;/item&gt;&lt;item&gt;112500&lt;/item&gt;&lt;item&gt;112501&lt;/item&gt;&lt;item&gt;112502&lt;/item&gt;&lt;item&gt;112503&lt;/item&gt;&lt;item&gt;112504&lt;/item&gt;&lt;item&gt;112505&lt;/item&gt;&lt;item&gt;112508&lt;/item&gt;&lt;item&gt;112509&lt;/item&gt;&lt;item&gt;112510&lt;/item&gt;&lt;item&gt;112512&lt;/item&gt;&lt;item&gt;112515&lt;/item&gt;&lt;item&gt;112516&lt;/item&gt;&lt;item&gt;112517&lt;/item&gt;&lt;item&gt;112518&lt;/item&gt;&lt;item&gt;112520&lt;/item&gt;&lt;item&gt;112530&lt;/item&gt;&lt;item&gt;112593&lt;/item&gt;&lt;item&gt;112594&lt;/item&gt;&lt;item&gt;112597&lt;/item&gt;&lt;item&gt;112598&lt;/item&gt;&lt;item&gt;112599&lt;/item&gt;&lt;item&gt;112603&lt;/item&gt;&lt;item&gt;112607&lt;/item&gt;&lt;/record-ids&gt;&lt;/item&gt;&lt;/Libraries&gt;"/>
  </w:docVars>
  <w:rsids>
    <w:rsidRoot w:val="00E65FA0"/>
    <w:rsid w:val="00004F50"/>
    <w:rsid w:val="000056C1"/>
    <w:rsid w:val="00005EB3"/>
    <w:rsid w:val="00006827"/>
    <w:rsid w:val="00007B76"/>
    <w:rsid w:val="00007E6E"/>
    <w:rsid w:val="000149B4"/>
    <w:rsid w:val="00021698"/>
    <w:rsid w:val="00023524"/>
    <w:rsid w:val="00024019"/>
    <w:rsid w:val="000267DE"/>
    <w:rsid w:val="00027816"/>
    <w:rsid w:val="00032C01"/>
    <w:rsid w:val="00042EF8"/>
    <w:rsid w:val="000436F9"/>
    <w:rsid w:val="000443E7"/>
    <w:rsid w:val="00047EF1"/>
    <w:rsid w:val="000507AF"/>
    <w:rsid w:val="00053ED3"/>
    <w:rsid w:val="00055340"/>
    <w:rsid w:val="00060098"/>
    <w:rsid w:val="00062069"/>
    <w:rsid w:val="00062A85"/>
    <w:rsid w:val="00062F54"/>
    <w:rsid w:val="0006401F"/>
    <w:rsid w:val="00064F90"/>
    <w:rsid w:val="00067EE3"/>
    <w:rsid w:val="00071F64"/>
    <w:rsid w:val="00072DD6"/>
    <w:rsid w:val="00074645"/>
    <w:rsid w:val="00074764"/>
    <w:rsid w:val="00074DF4"/>
    <w:rsid w:val="00080D25"/>
    <w:rsid w:val="00086CE9"/>
    <w:rsid w:val="00090475"/>
    <w:rsid w:val="000925C0"/>
    <w:rsid w:val="000940F5"/>
    <w:rsid w:val="0009431D"/>
    <w:rsid w:val="000950BE"/>
    <w:rsid w:val="000A125F"/>
    <w:rsid w:val="000A144D"/>
    <w:rsid w:val="000A1748"/>
    <w:rsid w:val="000A1810"/>
    <w:rsid w:val="000A2A98"/>
    <w:rsid w:val="000A373B"/>
    <w:rsid w:val="000A58A8"/>
    <w:rsid w:val="000A79AF"/>
    <w:rsid w:val="000B30D2"/>
    <w:rsid w:val="000B5F38"/>
    <w:rsid w:val="000B68DE"/>
    <w:rsid w:val="000B7C8B"/>
    <w:rsid w:val="000C4045"/>
    <w:rsid w:val="000C40EA"/>
    <w:rsid w:val="000C568C"/>
    <w:rsid w:val="000C5ABF"/>
    <w:rsid w:val="000C5BD2"/>
    <w:rsid w:val="000C6067"/>
    <w:rsid w:val="000C6939"/>
    <w:rsid w:val="000D1232"/>
    <w:rsid w:val="000D1687"/>
    <w:rsid w:val="000D18BE"/>
    <w:rsid w:val="000D3358"/>
    <w:rsid w:val="000D4743"/>
    <w:rsid w:val="000D73D9"/>
    <w:rsid w:val="000D7A11"/>
    <w:rsid w:val="000D7D6A"/>
    <w:rsid w:val="000E2CE1"/>
    <w:rsid w:val="000E3972"/>
    <w:rsid w:val="000F0D21"/>
    <w:rsid w:val="000F4F77"/>
    <w:rsid w:val="00101C4F"/>
    <w:rsid w:val="00101C9D"/>
    <w:rsid w:val="00104481"/>
    <w:rsid w:val="001057A1"/>
    <w:rsid w:val="00107AE0"/>
    <w:rsid w:val="001101F4"/>
    <w:rsid w:val="00114C17"/>
    <w:rsid w:val="00115D2A"/>
    <w:rsid w:val="001173B3"/>
    <w:rsid w:val="0012032A"/>
    <w:rsid w:val="0012236B"/>
    <w:rsid w:val="00123F75"/>
    <w:rsid w:val="001267E7"/>
    <w:rsid w:val="00131EA2"/>
    <w:rsid w:val="00132EFB"/>
    <w:rsid w:val="001335BC"/>
    <w:rsid w:val="00140CCE"/>
    <w:rsid w:val="0014123F"/>
    <w:rsid w:val="001418FD"/>
    <w:rsid w:val="0014196F"/>
    <w:rsid w:val="00142DAD"/>
    <w:rsid w:val="001447D6"/>
    <w:rsid w:val="00144B18"/>
    <w:rsid w:val="0014561D"/>
    <w:rsid w:val="001512BD"/>
    <w:rsid w:val="001529F3"/>
    <w:rsid w:val="0015759D"/>
    <w:rsid w:val="001634E8"/>
    <w:rsid w:val="0016493F"/>
    <w:rsid w:val="001712C4"/>
    <w:rsid w:val="001757FF"/>
    <w:rsid w:val="00175EF4"/>
    <w:rsid w:val="00176704"/>
    <w:rsid w:val="0018432A"/>
    <w:rsid w:val="00184575"/>
    <w:rsid w:val="00185F1B"/>
    <w:rsid w:val="00187E5A"/>
    <w:rsid w:val="00190D2C"/>
    <w:rsid w:val="0019181B"/>
    <w:rsid w:val="001949CF"/>
    <w:rsid w:val="00195560"/>
    <w:rsid w:val="001974A3"/>
    <w:rsid w:val="001A3928"/>
    <w:rsid w:val="001B03F1"/>
    <w:rsid w:val="001B0C06"/>
    <w:rsid w:val="001B208E"/>
    <w:rsid w:val="001B2930"/>
    <w:rsid w:val="001B38E1"/>
    <w:rsid w:val="001B59C0"/>
    <w:rsid w:val="001B608A"/>
    <w:rsid w:val="001C2D44"/>
    <w:rsid w:val="001C5017"/>
    <w:rsid w:val="001C5565"/>
    <w:rsid w:val="001C55C8"/>
    <w:rsid w:val="001C6F35"/>
    <w:rsid w:val="001D10A0"/>
    <w:rsid w:val="001E1220"/>
    <w:rsid w:val="001E1263"/>
    <w:rsid w:val="001E4FCC"/>
    <w:rsid w:val="001E51C6"/>
    <w:rsid w:val="001E52BF"/>
    <w:rsid w:val="001E619B"/>
    <w:rsid w:val="001E66CB"/>
    <w:rsid w:val="001E7E79"/>
    <w:rsid w:val="001F4143"/>
    <w:rsid w:val="001F5081"/>
    <w:rsid w:val="001F51D0"/>
    <w:rsid w:val="002017F6"/>
    <w:rsid w:val="00201A68"/>
    <w:rsid w:val="00201BB1"/>
    <w:rsid w:val="00210602"/>
    <w:rsid w:val="002108E4"/>
    <w:rsid w:val="002137F7"/>
    <w:rsid w:val="00213E40"/>
    <w:rsid w:val="0021498D"/>
    <w:rsid w:val="0021501C"/>
    <w:rsid w:val="00216B36"/>
    <w:rsid w:val="00220787"/>
    <w:rsid w:val="00221423"/>
    <w:rsid w:val="002231D5"/>
    <w:rsid w:val="0022387D"/>
    <w:rsid w:val="00224A2D"/>
    <w:rsid w:val="0022545F"/>
    <w:rsid w:val="00226257"/>
    <w:rsid w:val="002302BB"/>
    <w:rsid w:val="00230473"/>
    <w:rsid w:val="0023119D"/>
    <w:rsid w:val="002314FC"/>
    <w:rsid w:val="002351E9"/>
    <w:rsid w:val="00236409"/>
    <w:rsid w:val="00237AAD"/>
    <w:rsid w:val="00241395"/>
    <w:rsid w:val="00243BFA"/>
    <w:rsid w:val="00244FFF"/>
    <w:rsid w:val="00246AC3"/>
    <w:rsid w:val="002475FE"/>
    <w:rsid w:val="00256866"/>
    <w:rsid w:val="002578FB"/>
    <w:rsid w:val="00260390"/>
    <w:rsid w:val="0026068E"/>
    <w:rsid w:val="00261574"/>
    <w:rsid w:val="0026193C"/>
    <w:rsid w:val="002659F8"/>
    <w:rsid w:val="00276675"/>
    <w:rsid w:val="00276BF2"/>
    <w:rsid w:val="00277D83"/>
    <w:rsid w:val="00281057"/>
    <w:rsid w:val="0028432F"/>
    <w:rsid w:val="00284C44"/>
    <w:rsid w:val="002937EB"/>
    <w:rsid w:val="00294481"/>
    <w:rsid w:val="00295416"/>
    <w:rsid w:val="002970E5"/>
    <w:rsid w:val="002A52A8"/>
    <w:rsid w:val="002B2C2F"/>
    <w:rsid w:val="002C08AB"/>
    <w:rsid w:val="002C1F00"/>
    <w:rsid w:val="002C6D20"/>
    <w:rsid w:val="002D01B4"/>
    <w:rsid w:val="002D48A0"/>
    <w:rsid w:val="002D5668"/>
    <w:rsid w:val="002E0BD4"/>
    <w:rsid w:val="002E0CCA"/>
    <w:rsid w:val="002E1384"/>
    <w:rsid w:val="002E2D8C"/>
    <w:rsid w:val="002E2F86"/>
    <w:rsid w:val="002E3437"/>
    <w:rsid w:val="002E4866"/>
    <w:rsid w:val="002E7FEC"/>
    <w:rsid w:val="002F091C"/>
    <w:rsid w:val="002F1545"/>
    <w:rsid w:val="002F1A8C"/>
    <w:rsid w:val="002F4E8D"/>
    <w:rsid w:val="002F6B94"/>
    <w:rsid w:val="00300AAD"/>
    <w:rsid w:val="00301638"/>
    <w:rsid w:val="003023FB"/>
    <w:rsid w:val="003026B0"/>
    <w:rsid w:val="003036D2"/>
    <w:rsid w:val="00305DD0"/>
    <w:rsid w:val="0031420B"/>
    <w:rsid w:val="00316C0C"/>
    <w:rsid w:val="00324511"/>
    <w:rsid w:val="003270DA"/>
    <w:rsid w:val="003340FD"/>
    <w:rsid w:val="003343AD"/>
    <w:rsid w:val="003349AE"/>
    <w:rsid w:val="00334B32"/>
    <w:rsid w:val="00337C2B"/>
    <w:rsid w:val="00340AF0"/>
    <w:rsid w:val="0034101F"/>
    <w:rsid w:val="00342ED2"/>
    <w:rsid w:val="0034401A"/>
    <w:rsid w:val="003449BB"/>
    <w:rsid w:val="003503A6"/>
    <w:rsid w:val="00351404"/>
    <w:rsid w:val="00356845"/>
    <w:rsid w:val="00361FB4"/>
    <w:rsid w:val="00364C37"/>
    <w:rsid w:val="0036797C"/>
    <w:rsid w:val="00386237"/>
    <w:rsid w:val="003906BC"/>
    <w:rsid w:val="00390D35"/>
    <w:rsid w:val="00395351"/>
    <w:rsid w:val="003A6195"/>
    <w:rsid w:val="003A7215"/>
    <w:rsid w:val="003A74D2"/>
    <w:rsid w:val="003B0E79"/>
    <w:rsid w:val="003B1EEC"/>
    <w:rsid w:val="003B6093"/>
    <w:rsid w:val="003C16F5"/>
    <w:rsid w:val="003C1B85"/>
    <w:rsid w:val="003C266E"/>
    <w:rsid w:val="003D2436"/>
    <w:rsid w:val="003D310B"/>
    <w:rsid w:val="003D5E14"/>
    <w:rsid w:val="003D6D4E"/>
    <w:rsid w:val="003E1043"/>
    <w:rsid w:val="003E447F"/>
    <w:rsid w:val="003E5345"/>
    <w:rsid w:val="003E5E9F"/>
    <w:rsid w:val="003E6160"/>
    <w:rsid w:val="003E66A4"/>
    <w:rsid w:val="003F14F9"/>
    <w:rsid w:val="00400B14"/>
    <w:rsid w:val="004019AA"/>
    <w:rsid w:val="0040238F"/>
    <w:rsid w:val="00405676"/>
    <w:rsid w:val="00407BEC"/>
    <w:rsid w:val="004112D5"/>
    <w:rsid w:val="00411636"/>
    <w:rsid w:val="00415335"/>
    <w:rsid w:val="00417BE0"/>
    <w:rsid w:val="00420840"/>
    <w:rsid w:val="00420FA2"/>
    <w:rsid w:val="00422AC3"/>
    <w:rsid w:val="004230E6"/>
    <w:rsid w:val="0042600C"/>
    <w:rsid w:val="0042722F"/>
    <w:rsid w:val="004304F6"/>
    <w:rsid w:val="0043178D"/>
    <w:rsid w:val="00431FF2"/>
    <w:rsid w:val="00432F8E"/>
    <w:rsid w:val="00433902"/>
    <w:rsid w:val="00434991"/>
    <w:rsid w:val="00437C7F"/>
    <w:rsid w:val="00440D1A"/>
    <w:rsid w:val="00441E60"/>
    <w:rsid w:val="00441EF3"/>
    <w:rsid w:val="0044207E"/>
    <w:rsid w:val="00442673"/>
    <w:rsid w:val="004430A3"/>
    <w:rsid w:val="00443DF4"/>
    <w:rsid w:val="0044424D"/>
    <w:rsid w:val="0044489C"/>
    <w:rsid w:val="0045075C"/>
    <w:rsid w:val="00450965"/>
    <w:rsid w:val="00453B52"/>
    <w:rsid w:val="004548EA"/>
    <w:rsid w:val="004559CC"/>
    <w:rsid w:val="00457D9A"/>
    <w:rsid w:val="004621EA"/>
    <w:rsid w:val="004661B7"/>
    <w:rsid w:val="004668A9"/>
    <w:rsid w:val="00467A87"/>
    <w:rsid w:val="0047083F"/>
    <w:rsid w:val="004712DD"/>
    <w:rsid w:val="004739BC"/>
    <w:rsid w:val="00474FE5"/>
    <w:rsid w:val="00476912"/>
    <w:rsid w:val="00477726"/>
    <w:rsid w:val="00481F45"/>
    <w:rsid w:val="00483FA3"/>
    <w:rsid w:val="0048667B"/>
    <w:rsid w:val="004909F4"/>
    <w:rsid w:val="00490BB5"/>
    <w:rsid w:val="00491055"/>
    <w:rsid w:val="00492654"/>
    <w:rsid w:val="00495092"/>
    <w:rsid w:val="00495781"/>
    <w:rsid w:val="004A3292"/>
    <w:rsid w:val="004A3632"/>
    <w:rsid w:val="004C1A35"/>
    <w:rsid w:val="004C29B6"/>
    <w:rsid w:val="004C41F0"/>
    <w:rsid w:val="004C69C3"/>
    <w:rsid w:val="004C6DA2"/>
    <w:rsid w:val="004D23EB"/>
    <w:rsid w:val="004D2D7F"/>
    <w:rsid w:val="004D6201"/>
    <w:rsid w:val="004E4037"/>
    <w:rsid w:val="004F118C"/>
    <w:rsid w:val="004F2506"/>
    <w:rsid w:val="004F7296"/>
    <w:rsid w:val="004F7598"/>
    <w:rsid w:val="00500CC6"/>
    <w:rsid w:val="00501417"/>
    <w:rsid w:val="00502562"/>
    <w:rsid w:val="00502848"/>
    <w:rsid w:val="00505C3C"/>
    <w:rsid w:val="005073FD"/>
    <w:rsid w:val="005153D1"/>
    <w:rsid w:val="005200A1"/>
    <w:rsid w:val="00521A19"/>
    <w:rsid w:val="00523321"/>
    <w:rsid w:val="005238F6"/>
    <w:rsid w:val="00524CC8"/>
    <w:rsid w:val="0052606C"/>
    <w:rsid w:val="005265FF"/>
    <w:rsid w:val="00526E76"/>
    <w:rsid w:val="0053011D"/>
    <w:rsid w:val="00540688"/>
    <w:rsid w:val="00540C7D"/>
    <w:rsid w:val="00544066"/>
    <w:rsid w:val="005448B3"/>
    <w:rsid w:val="0054617B"/>
    <w:rsid w:val="00550E2B"/>
    <w:rsid w:val="00551C56"/>
    <w:rsid w:val="005609D1"/>
    <w:rsid w:val="005648ED"/>
    <w:rsid w:val="00566994"/>
    <w:rsid w:val="00567274"/>
    <w:rsid w:val="00567688"/>
    <w:rsid w:val="00570FA5"/>
    <w:rsid w:val="005726DD"/>
    <w:rsid w:val="00572771"/>
    <w:rsid w:val="00572E6B"/>
    <w:rsid w:val="005746D0"/>
    <w:rsid w:val="00574BC0"/>
    <w:rsid w:val="00581154"/>
    <w:rsid w:val="005843E9"/>
    <w:rsid w:val="00586D73"/>
    <w:rsid w:val="00587DCB"/>
    <w:rsid w:val="005901B4"/>
    <w:rsid w:val="00591C54"/>
    <w:rsid w:val="00592B4D"/>
    <w:rsid w:val="00592D2A"/>
    <w:rsid w:val="00595A2B"/>
    <w:rsid w:val="005A358D"/>
    <w:rsid w:val="005A70ED"/>
    <w:rsid w:val="005B742D"/>
    <w:rsid w:val="005B759E"/>
    <w:rsid w:val="005C0FE7"/>
    <w:rsid w:val="005C1971"/>
    <w:rsid w:val="005C44A5"/>
    <w:rsid w:val="005C79E4"/>
    <w:rsid w:val="005D3C35"/>
    <w:rsid w:val="005E260F"/>
    <w:rsid w:val="005E3242"/>
    <w:rsid w:val="005E3A58"/>
    <w:rsid w:val="005E5C35"/>
    <w:rsid w:val="005F0621"/>
    <w:rsid w:val="005F1102"/>
    <w:rsid w:val="005F3B77"/>
    <w:rsid w:val="00603AF4"/>
    <w:rsid w:val="00605289"/>
    <w:rsid w:val="00607A81"/>
    <w:rsid w:val="00610079"/>
    <w:rsid w:val="00615898"/>
    <w:rsid w:val="006168F8"/>
    <w:rsid w:val="00620C25"/>
    <w:rsid w:val="006262F7"/>
    <w:rsid w:val="0062733D"/>
    <w:rsid w:val="0063156A"/>
    <w:rsid w:val="00631D61"/>
    <w:rsid w:val="00635025"/>
    <w:rsid w:val="006362FD"/>
    <w:rsid w:val="00637FAF"/>
    <w:rsid w:val="00643416"/>
    <w:rsid w:val="00646164"/>
    <w:rsid w:val="006519F0"/>
    <w:rsid w:val="00651F2C"/>
    <w:rsid w:val="0066205F"/>
    <w:rsid w:val="00662A41"/>
    <w:rsid w:val="00667085"/>
    <w:rsid w:val="00674C5B"/>
    <w:rsid w:val="00680471"/>
    <w:rsid w:val="0068149D"/>
    <w:rsid w:val="00682ECE"/>
    <w:rsid w:val="00684AF6"/>
    <w:rsid w:val="00685D81"/>
    <w:rsid w:val="00690D6C"/>
    <w:rsid w:val="00690F60"/>
    <w:rsid w:val="0069162B"/>
    <w:rsid w:val="006956D4"/>
    <w:rsid w:val="006A2825"/>
    <w:rsid w:val="006A3550"/>
    <w:rsid w:val="006A5182"/>
    <w:rsid w:val="006A525A"/>
    <w:rsid w:val="006A5F30"/>
    <w:rsid w:val="006A7054"/>
    <w:rsid w:val="006A72C0"/>
    <w:rsid w:val="006B052F"/>
    <w:rsid w:val="006B1899"/>
    <w:rsid w:val="006B2CC0"/>
    <w:rsid w:val="006B2D79"/>
    <w:rsid w:val="006B3D14"/>
    <w:rsid w:val="006B40A3"/>
    <w:rsid w:val="006B5A97"/>
    <w:rsid w:val="006B5F21"/>
    <w:rsid w:val="006B7324"/>
    <w:rsid w:val="006B79CE"/>
    <w:rsid w:val="006C0934"/>
    <w:rsid w:val="006C2236"/>
    <w:rsid w:val="006C3501"/>
    <w:rsid w:val="006C66B9"/>
    <w:rsid w:val="006C7799"/>
    <w:rsid w:val="006D1000"/>
    <w:rsid w:val="006E0BBD"/>
    <w:rsid w:val="006E15C2"/>
    <w:rsid w:val="006E2B64"/>
    <w:rsid w:val="006F6F08"/>
    <w:rsid w:val="006F749F"/>
    <w:rsid w:val="00704D0C"/>
    <w:rsid w:val="00706E01"/>
    <w:rsid w:val="00711214"/>
    <w:rsid w:val="007123BE"/>
    <w:rsid w:val="0071366D"/>
    <w:rsid w:val="00716C4B"/>
    <w:rsid w:val="007177E2"/>
    <w:rsid w:val="00724C20"/>
    <w:rsid w:val="007318D5"/>
    <w:rsid w:val="00732340"/>
    <w:rsid w:val="007340B3"/>
    <w:rsid w:val="007365DD"/>
    <w:rsid w:val="007400BA"/>
    <w:rsid w:val="00742B26"/>
    <w:rsid w:val="00744B5A"/>
    <w:rsid w:val="00745B68"/>
    <w:rsid w:val="00745F69"/>
    <w:rsid w:val="00746362"/>
    <w:rsid w:val="00746597"/>
    <w:rsid w:val="00747819"/>
    <w:rsid w:val="00750E9F"/>
    <w:rsid w:val="007547F9"/>
    <w:rsid w:val="00762165"/>
    <w:rsid w:val="00763B2D"/>
    <w:rsid w:val="0077469F"/>
    <w:rsid w:val="007747E4"/>
    <w:rsid w:val="00776F87"/>
    <w:rsid w:val="00777E95"/>
    <w:rsid w:val="007801D6"/>
    <w:rsid w:val="00781808"/>
    <w:rsid w:val="00782CC7"/>
    <w:rsid w:val="00785FE2"/>
    <w:rsid w:val="007A1DA3"/>
    <w:rsid w:val="007A1E64"/>
    <w:rsid w:val="007A3154"/>
    <w:rsid w:val="007A37CC"/>
    <w:rsid w:val="007B3069"/>
    <w:rsid w:val="007B5034"/>
    <w:rsid w:val="007C14E4"/>
    <w:rsid w:val="007C14FD"/>
    <w:rsid w:val="007C2771"/>
    <w:rsid w:val="007C3D7F"/>
    <w:rsid w:val="007C40A7"/>
    <w:rsid w:val="007C6B56"/>
    <w:rsid w:val="007C7392"/>
    <w:rsid w:val="007D024F"/>
    <w:rsid w:val="007D15BF"/>
    <w:rsid w:val="007D254A"/>
    <w:rsid w:val="007D282F"/>
    <w:rsid w:val="007D48F8"/>
    <w:rsid w:val="007D7401"/>
    <w:rsid w:val="007E0AC1"/>
    <w:rsid w:val="007E0DA7"/>
    <w:rsid w:val="00806E29"/>
    <w:rsid w:val="0080785E"/>
    <w:rsid w:val="00812E1C"/>
    <w:rsid w:val="008205E7"/>
    <w:rsid w:val="00821D19"/>
    <w:rsid w:val="00823C45"/>
    <w:rsid w:val="00825BA2"/>
    <w:rsid w:val="008275C0"/>
    <w:rsid w:val="00834517"/>
    <w:rsid w:val="00835E7D"/>
    <w:rsid w:val="008402EC"/>
    <w:rsid w:val="00841D8F"/>
    <w:rsid w:val="00842419"/>
    <w:rsid w:val="008424FF"/>
    <w:rsid w:val="0084292D"/>
    <w:rsid w:val="00844BE4"/>
    <w:rsid w:val="00845030"/>
    <w:rsid w:val="0084600C"/>
    <w:rsid w:val="00846559"/>
    <w:rsid w:val="0084699A"/>
    <w:rsid w:val="00847157"/>
    <w:rsid w:val="00852172"/>
    <w:rsid w:val="00852D25"/>
    <w:rsid w:val="00855E6A"/>
    <w:rsid w:val="00857687"/>
    <w:rsid w:val="0086280D"/>
    <w:rsid w:val="008633C5"/>
    <w:rsid w:val="0086343C"/>
    <w:rsid w:val="00864513"/>
    <w:rsid w:val="00864ADE"/>
    <w:rsid w:val="008660BD"/>
    <w:rsid w:val="008700A0"/>
    <w:rsid w:val="00874843"/>
    <w:rsid w:val="0087630B"/>
    <w:rsid w:val="008837FA"/>
    <w:rsid w:val="00886A79"/>
    <w:rsid w:val="008871FA"/>
    <w:rsid w:val="00887E8D"/>
    <w:rsid w:val="0089070C"/>
    <w:rsid w:val="00893CDE"/>
    <w:rsid w:val="00894DC1"/>
    <w:rsid w:val="0089570B"/>
    <w:rsid w:val="008958EA"/>
    <w:rsid w:val="00896BA8"/>
    <w:rsid w:val="008A2F82"/>
    <w:rsid w:val="008A5647"/>
    <w:rsid w:val="008A648D"/>
    <w:rsid w:val="008B0828"/>
    <w:rsid w:val="008B0A9D"/>
    <w:rsid w:val="008B0CFD"/>
    <w:rsid w:val="008B54A6"/>
    <w:rsid w:val="008B5E78"/>
    <w:rsid w:val="008B6F37"/>
    <w:rsid w:val="008C246C"/>
    <w:rsid w:val="008C59C8"/>
    <w:rsid w:val="008C5FFD"/>
    <w:rsid w:val="008C75EF"/>
    <w:rsid w:val="008E1B48"/>
    <w:rsid w:val="008E2C77"/>
    <w:rsid w:val="008E2CD3"/>
    <w:rsid w:val="008E4161"/>
    <w:rsid w:val="008E603C"/>
    <w:rsid w:val="008E79B6"/>
    <w:rsid w:val="008F2700"/>
    <w:rsid w:val="008F2F37"/>
    <w:rsid w:val="009006B9"/>
    <w:rsid w:val="00900F64"/>
    <w:rsid w:val="00901030"/>
    <w:rsid w:val="00905B23"/>
    <w:rsid w:val="0090715E"/>
    <w:rsid w:val="00913821"/>
    <w:rsid w:val="0092080D"/>
    <w:rsid w:val="009215D6"/>
    <w:rsid w:val="00924BEC"/>
    <w:rsid w:val="0092535F"/>
    <w:rsid w:val="00926DF1"/>
    <w:rsid w:val="00927B70"/>
    <w:rsid w:val="0093063F"/>
    <w:rsid w:val="00930FB9"/>
    <w:rsid w:val="00933760"/>
    <w:rsid w:val="00934502"/>
    <w:rsid w:val="00937473"/>
    <w:rsid w:val="0093756C"/>
    <w:rsid w:val="009445AE"/>
    <w:rsid w:val="0094689A"/>
    <w:rsid w:val="009512A3"/>
    <w:rsid w:val="00951497"/>
    <w:rsid w:val="00951A51"/>
    <w:rsid w:val="00952369"/>
    <w:rsid w:val="009554DF"/>
    <w:rsid w:val="009607F8"/>
    <w:rsid w:val="00961225"/>
    <w:rsid w:val="009620B0"/>
    <w:rsid w:val="00965828"/>
    <w:rsid w:val="00976D5C"/>
    <w:rsid w:val="00981988"/>
    <w:rsid w:val="009819B3"/>
    <w:rsid w:val="00986413"/>
    <w:rsid w:val="009869C9"/>
    <w:rsid w:val="00991FF4"/>
    <w:rsid w:val="00994241"/>
    <w:rsid w:val="0099567A"/>
    <w:rsid w:val="009A194A"/>
    <w:rsid w:val="009A2623"/>
    <w:rsid w:val="009A4306"/>
    <w:rsid w:val="009A7A32"/>
    <w:rsid w:val="009B127E"/>
    <w:rsid w:val="009B5046"/>
    <w:rsid w:val="009B7D0E"/>
    <w:rsid w:val="009C14C7"/>
    <w:rsid w:val="009C222D"/>
    <w:rsid w:val="009C406A"/>
    <w:rsid w:val="009C4656"/>
    <w:rsid w:val="009C4FC7"/>
    <w:rsid w:val="009C7A15"/>
    <w:rsid w:val="009C7F91"/>
    <w:rsid w:val="009D023E"/>
    <w:rsid w:val="009D1414"/>
    <w:rsid w:val="009D2881"/>
    <w:rsid w:val="009D2A98"/>
    <w:rsid w:val="009D3766"/>
    <w:rsid w:val="009D58A3"/>
    <w:rsid w:val="009D68F9"/>
    <w:rsid w:val="009D696F"/>
    <w:rsid w:val="009E235D"/>
    <w:rsid w:val="009E73A6"/>
    <w:rsid w:val="009E73B7"/>
    <w:rsid w:val="009F0D38"/>
    <w:rsid w:val="009F1586"/>
    <w:rsid w:val="009F7467"/>
    <w:rsid w:val="00A0410C"/>
    <w:rsid w:val="00A063AA"/>
    <w:rsid w:val="00A150F5"/>
    <w:rsid w:val="00A15241"/>
    <w:rsid w:val="00A155F0"/>
    <w:rsid w:val="00A1680C"/>
    <w:rsid w:val="00A16951"/>
    <w:rsid w:val="00A16D29"/>
    <w:rsid w:val="00A17A09"/>
    <w:rsid w:val="00A27DBB"/>
    <w:rsid w:val="00A309AF"/>
    <w:rsid w:val="00A329FD"/>
    <w:rsid w:val="00A3601A"/>
    <w:rsid w:val="00A42AB3"/>
    <w:rsid w:val="00A4568E"/>
    <w:rsid w:val="00A46D9F"/>
    <w:rsid w:val="00A47D39"/>
    <w:rsid w:val="00A5071E"/>
    <w:rsid w:val="00A51DB6"/>
    <w:rsid w:val="00A524D1"/>
    <w:rsid w:val="00A555FC"/>
    <w:rsid w:val="00A62C6B"/>
    <w:rsid w:val="00A64B5A"/>
    <w:rsid w:val="00A64DD8"/>
    <w:rsid w:val="00A64F24"/>
    <w:rsid w:val="00A655AD"/>
    <w:rsid w:val="00A85CB0"/>
    <w:rsid w:val="00A86360"/>
    <w:rsid w:val="00A869CF"/>
    <w:rsid w:val="00A90013"/>
    <w:rsid w:val="00A9012C"/>
    <w:rsid w:val="00A96401"/>
    <w:rsid w:val="00AA0A90"/>
    <w:rsid w:val="00AA35F0"/>
    <w:rsid w:val="00AA3C23"/>
    <w:rsid w:val="00AA5747"/>
    <w:rsid w:val="00AA7D4B"/>
    <w:rsid w:val="00AB324B"/>
    <w:rsid w:val="00AC0360"/>
    <w:rsid w:val="00AC150F"/>
    <w:rsid w:val="00AC32A2"/>
    <w:rsid w:val="00AC49AA"/>
    <w:rsid w:val="00AC52C9"/>
    <w:rsid w:val="00AC59B5"/>
    <w:rsid w:val="00AD1335"/>
    <w:rsid w:val="00AD32B9"/>
    <w:rsid w:val="00AD41EB"/>
    <w:rsid w:val="00AD7300"/>
    <w:rsid w:val="00AE1825"/>
    <w:rsid w:val="00AE1F18"/>
    <w:rsid w:val="00AE7DF8"/>
    <w:rsid w:val="00AF0D32"/>
    <w:rsid w:val="00AF15BF"/>
    <w:rsid w:val="00AF3099"/>
    <w:rsid w:val="00AF38A0"/>
    <w:rsid w:val="00B13B84"/>
    <w:rsid w:val="00B15BBD"/>
    <w:rsid w:val="00B20136"/>
    <w:rsid w:val="00B21B8D"/>
    <w:rsid w:val="00B24849"/>
    <w:rsid w:val="00B30AF3"/>
    <w:rsid w:val="00B320FA"/>
    <w:rsid w:val="00B35316"/>
    <w:rsid w:val="00B354C5"/>
    <w:rsid w:val="00B36336"/>
    <w:rsid w:val="00B36B37"/>
    <w:rsid w:val="00B37E6D"/>
    <w:rsid w:val="00B420E2"/>
    <w:rsid w:val="00B44469"/>
    <w:rsid w:val="00B459F7"/>
    <w:rsid w:val="00B45A6E"/>
    <w:rsid w:val="00B460F5"/>
    <w:rsid w:val="00B46B66"/>
    <w:rsid w:val="00B50DC2"/>
    <w:rsid w:val="00B510B2"/>
    <w:rsid w:val="00B52217"/>
    <w:rsid w:val="00B54371"/>
    <w:rsid w:val="00B54E4A"/>
    <w:rsid w:val="00B57ECD"/>
    <w:rsid w:val="00B65E71"/>
    <w:rsid w:val="00B6687E"/>
    <w:rsid w:val="00B708CD"/>
    <w:rsid w:val="00B71E7F"/>
    <w:rsid w:val="00B73089"/>
    <w:rsid w:val="00B7456E"/>
    <w:rsid w:val="00B74D9E"/>
    <w:rsid w:val="00B761D8"/>
    <w:rsid w:val="00B80499"/>
    <w:rsid w:val="00B82312"/>
    <w:rsid w:val="00B8475B"/>
    <w:rsid w:val="00B85F35"/>
    <w:rsid w:val="00B8731F"/>
    <w:rsid w:val="00B9115F"/>
    <w:rsid w:val="00B9434D"/>
    <w:rsid w:val="00B95A1A"/>
    <w:rsid w:val="00B96A67"/>
    <w:rsid w:val="00BA16EE"/>
    <w:rsid w:val="00BA674E"/>
    <w:rsid w:val="00BC0FEE"/>
    <w:rsid w:val="00BC2C44"/>
    <w:rsid w:val="00BC3F38"/>
    <w:rsid w:val="00BD0DEA"/>
    <w:rsid w:val="00BD0E2A"/>
    <w:rsid w:val="00BD2F8D"/>
    <w:rsid w:val="00BD5A47"/>
    <w:rsid w:val="00BD5A64"/>
    <w:rsid w:val="00BD7787"/>
    <w:rsid w:val="00BD7A23"/>
    <w:rsid w:val="00BE0467"/>
    <w:rsid w:val="00BE132C"/>
    <w:rsid w:val="00BE2125"/>
    <w:rsid w:val="00BE23F0"/>
    <w:rsid w:val="00BE49C8"/>
    <w:rsid w:val="00BE4E8B"/>
    <w:rsid w:val="00BE6165"/>
    <w:rsid w:val="00BF1713"/>
    <w:rsid w:val="00BF2AB9"/>
    <w:rsid w:val="00BF4486"/>
    <w:rsid w:val="00BF4A8F"/>
    <w:rsid w:val="00BF55EF"/>
    <w:rsid w:val="00C00785"/>
    <w:rsid w:val="00C05CAF"/>
    <w:rsid w:val="00C05ED2"/>
    <w:rsid w:val="00C06A52"/>
    <w:rsid w:val="00C07005"/>
    <w:rsid w:val="00C070BF"/>
    <w:rsid w:val="00C12BFF"/>
    <w:rsid w:val="00C12F75"/>
    <w:rsid w:val="00C15B1F"/>
    <w:rsid w:val="00C16179"/>
    <w:rsid w:val="00C2113E"/>
    <w:rsid w:val="00C318CF"/>
    <w:rsid w:val="00C35D16"/>
    <w:rsid w:val="00C41AEC"/>
    <w:rsid w:val="00C45E4E"/>
    <w:rsid w:val="00C469EB"/>
    <w:rsid w:val="00C5606C"/>
    <w:rsid w:val="00C56867"/>
    <w:rsid w:val="00C6734E"/>
    <w:rsid w:val="00C67CCF"/>
    <w:rsid w:val="00C67F4B"/>
    <w:rsid w:val="00C70091"/>
    <w:rsid w:val="00C7651C"/>
    <w:rsid w:val="00C8115A"/>
    <w:rsid w:val="00C867C8"/>
    <w:rsid w:val="00C86BF0"/>
    <w:rsid w:val="00C91092"/>
    <w:rsid w:val="00C939EC"/>
    <w:rsid w:val="00CA1E90"/>
    <w:rsid w:val="00CA5E08"/>
    <w:rsid w:val="00CB1F83"/>
    <w:rsid w:val="00CB3826"/>
    <w:rsid w:val="00CC110F"/>
    <w:rsid w:val="00CC11CC"/>
    <w:rsid w:val="00CC2D5E"/>
    <w:rsid w:val="00CD095B"/>
    <w:rsid w:val="00CD2332"/>
    <w:rsid w:val="00CD25BA"/>
    <w:rsid w:val="00CD45DC"/>
    <w:rsid w:val="00CD465B"/>
    <w:rsid w:val="00CD47AB"/>
    <w:rsid w:val="00CD75AF"/>
    <w:rsid w:val="00CE4A80"/>
    <w:rsid w:val="00CE50EE"/>
    <w:rsid w:val="00CE5916"/>
    <w:rsid w:val="00CE64BE"/>
    <w:rsid w:val="00CF0A2E"/>
    <w:rsid w:val="00CF247C"/>
    <w:rsid w:val="00CF5112"/>
    <w:rsid w:val="00CF5B61"/>
    <w:rsid w:val="00CF698F"/>
    <w:rsid w:val="00CF73EE"/>
    <w:rsid w:val="00CF78E0"/>
    <w:rsid w:val="00CF7A81"/>
    <w:rsid w:val="00D0199C"/>
    <w:rsid w:val="00D057E9"/>
    <w:rsid w:val="00D06A41"/>
    <w:rsid w:val="00D11BD0"/>
    <w:rsid w:val="00D125FE"/>
    <w:rsid w:val="00D126E3"/>
    <w:rsid w:val="00D14E40"/>
    <w:rsid w:val="00D166F8"/>
    <w:rsid w:val="00D1729D"/>
    <w:rsid w:val="00D21DB4"/>
    <w:rsid w:val="00D2346C"/>
    <w:rsid w:val="00D2429A"/>
    <w:rsid w:val="00D307D6"/>
    <w:rsid w:val="00D33F2F"/>
    <w:rsid w:val="00D3412A"/>
    <w:rsid w:val="00D3450A"/>
    <w:rsid w:val="00D3628C"/>
    <w:rsid w:val="00D400BC"/>
    <w:rsid w:val="00D41242"/>
    <w:rsid w:val="00D416DB"/>
    <w:rsid w:val="00D43F74"/>
    <w:rsid w:val="00D51F30"/>
    <w:rsid w:val="00D53772"/>
    <w:rsid w:val="00D5614C"/>
    <w:rsid w:val="00D568E5"/>
    <w:rsid w:val="00D60ABB"/>
    <w:rsid w:val="00D62124"/>
    <w:rsid w:val="00D63C63"/>
    <w:rsid w:val="00D641ED"/>
    <w:rsid w:val="00D64E3A"/>
    <w:rsid w:val="00D7135A"/>
    <w:rsid w:val="00D71A46"/>
    <w:rsid w:val="00D72485"/>
    <w:rsid w:val="00D73DF8"/>
    <w:rsid w:val="00D74527"/>
    <w:rsid w:val="00D74DD0"/>
    <w:rsid w:val="00D7641D"/>
    <w:rsid w:val="00D8079B"/>
    <w:rsid w:val="00D83AC2"/>
    <w:rsid w:val="00D84FCD"/>
    <w:rsid w:val="00D85B23"/>
    <w:rsid w:val="00D86296"/>
    <w:rsid w:val="00D86DA6"/>
    <w:rsid w:val="00D87B60"/>
    <w:rsid w:val="00D902A6"/>
    <w:rsid w:val="00D905B4"/>
    <w:rsid w:val="00D94851"/>
    <w:rsid w:val="00D964AB"/>
    <w:rsid w:val="00D969EB"/>
    <w:rsid w:val="00D96DCF"/>
    <w:rsid w:val="00D972F7"/>
    <w:rsid w:val="00D97EF0"/>
    <w:rsid w:val="00DA13BE"/>
    <w:rsid w:val="00DA4279"/>
    <w:rsid w:val="00DA4920"/>
    <w:rsid w:val="00DA50DF"/>
    <w:rsid w:val="00DA5480"/>
    <w:rsid w:val="00DA6294"/>
    <w:rsid w:val="00DB0765"/>
    <w:rsid w:val="00DB2418"/>
    <w:rsid w:val="00DB555C"/>
    <w:rsid w:val="00DB5C64"/>
    <w:rsid w:val="00DB6D54"/>
    <w:rsid w:val="00DC3594"/>
    <w:rsid w:val="00DC6BB1"/>
    <w:rsid w:val="00DD21A6"/>
    <w:rsid w:val="00DE0E3D"/>
    <w:rsid w:val="00DE560B"/>
    <w:rsid w:val="00DE59D6"/>
    <w:rsid w:val="00DF26B9"/>
    <w:rsid w:val="00E00FA8"/>
    <w:rsid w:val="00E014D8"/>
    <w:rsid w:val="00E03CDD"/>
    <w:rsid w:val="00E05570"/>
    <w:rsid w:val="00E065E9"/>
    <w:rsid w:val="00E10E3E"/>
    <w:rsid w:val="00E12AB1"/>
    <w:rsid w:val="00E16035"/>
    <w:rsid w:val="00E165C1"/>
    <w:rsid w:val="00E20124"/>
    <w:rsid w:val="00E235D7"/>
    <w:rsid w:val="00E2788A"/>
    <w:rsid w:val="00E318D9"/>
    <w:rsid w:val="00E3633E"/>
    <w:rsid w:val="00E52318"/>
    <w:rsid w:val="00E54FEA"/>
    <w:rsid w:val="00E5578A"/>
    <w:rsid w:val="00E60162"/>
    <w:rsid w:val="00E602BF"/>
    <w:rsid w:val="00E6060C"/>
    <w:rsid w:val="00E65CFB"/>
    <w:rsid w:val="00E65FA0"/>
    <w:rsid w:val="00E673E6"/>
    <w:rsid w:val="00E70302"/>
    <w:rsid w:val="00E70592"/>
    <w:rsid w:val="00E73C39"/>
    <w:rsid w:val="00E73C3D"/>
    <w:rsid w:val="00E74F11"/>
    <w:rsid w:val="00E85303"/>
    <w:rsid w:val="00E861D3"/>
    <w:rsid w:val="00E8653E"/>
    <w:rsid w:val="00E86C79"/>
    <w:rsid w:val="00E935AA"/>
    <w:rsid w:val="00E96DA3"/>
    <w:rsid w:val="00EA1C16"/>
    <w:rsid w:val="00EA2072"/>
    <w:rsid w:val="00EA2329"/>
    <w:rsid w:val="00EA3B53"/>
    <w:rsid w:val="00EA595D"/>
    <w:rsid w:val="00EA71C3"/>
    <w:rsid w:val="00EA7648"/>
    <w:rsid w:val="00EB01FE"/>
    <w:rsid w:val="00EB02FC"/>
    <w:rsid w:val="00EB0EDA"/>
    <w:rsid w:val="00EB279F"/>
    <w:rsid w:val="00EB4481"/>
    <w:rsid w:val="00EB453A"/>
    <w:rsid w:val="00EB4777"/>
    <w:rsid w:val="00EC2A4F"/>
    <w:rsid w:val="00EC3143"/>
    <w:rsid w:val="00EC38EC"/>
    <w:rsid w:val="00EC778B"/>
    <w:rsid w:val="00ED125B"/>
    <w:rsid w:val="00ED2653"/>
    <w:rsid w:val="00ED38F1"/>
    <w:rsid w:val="00ED43BE"/>
    <w:rsid w:val="00ED5717"/>
    <w:rsid w:val="00ED5EF7"/>
    <w:rsid w:val="00ED626A"/>
    <w:rsid w:val="00ED7ADC"/>
    <w:rsid w:val="00ED7CED"/>
    <w:rsid w:val="00EE0337"/>
    <w:rsid w:val="00EE13BB"/>
    <w:rsid w:val="00EE182B"/>
    <w:rsid w:val="00EE2FEE"/>
    <w:rsid w:val="00EE3753"/>
    <w:rsid w:val="00EE7BF2"/>
    <w:rsid w:val="00EF0C1A"/>
    <w:rsid w:val="00EF188B"/>
    <w:rsid w:val="00EF21C8"/>
    <w:rsid w:val="00EF3D46"/>
    <w:rsid w:val="00EF424E"/>
    <w:rsid w:val="00EF5611"/>
    <w:rsid w:val="00EF598F"/>
    <w:rsid w:val="00EF6B91"/>
    <w:rsid w:val="00F0033D"/>
    <w:rsid w:val="00F01024"/>
    <w:rsid w:val="00F01F7E"/>
    <w:rsid w:val="00F02E9A"/>
    <w:rsid w:val="00F035CA"/>
    <w:rsid w:val="00F04656"/>
    <w:rsid w:val="00F046FF"/>
    <w:rsid w:val="00F079A4"/>
    <w:rsid w:val="00F10C83"/>
    <w:rsid w:val="00F1118A"/>
    <w:rsid w:val="00F13956"/>
    <w:rsid w:val="00F13E1A"/>
    <w:rsid w:val="00F1421B"/>
    <w:rsid w:val="00F152D8"/>
    <w:rsid w:val="00F15691"/>
    <w:rsid w:val="00F170F7"/>
    <w:rsid w:val="00F1770D"/>
    <w:rsid w:val="00F17981"/>
    <w:rsid w:val="00F20435"/>
    <w:rsid w:val="00F2143B"/>
    <w:rsid w:val="00F21BD2"/>
    <w:rsid w:val="00F22E32"/>
    <w:rsid w:val="00F26D8B"/>
    <w:rsid w:val="00F275A5"/>
    <w:rsid w:val="00F27638"/>
    <w:rsid w:val="00F27E8B"/>
    <w:rsid w:val="00F3472F"/>
    <w:rsid w:val="00F41131"/>
    <w:rsid w:val="00F4306D"/>
    <w:rsid w:val="00F50B36"/>
    <w:rsid w:val="00F50D51"/>
    <w:rsid w:val="00F51904"/>
    <w:rsid w:val="00F5311F"/>
    <w:rsid w:val="00F551DE"/>
    <w:rsid w:val="00F6275F"/>
    <w:rsid w:val="00F64651"/>
    <w:rsid w:val="00F64C98"/>
    <w:rsid w:val="00F65867"/>
    <w:rsid w:val="00F65E74"/>
    <w:rsid w:val="00F71487"/>
    <w:rsid w:val="00F77E1F"/>
    <w:rsid w:val="00F8203B"/>
    <w:rsid w:val="00F824AD"/>
    <w:rsid w:val="00F854D4"/>
    <w:rsid w:val="00F869BF"/>
    <w:rsid w:val="00F86A49"/>
    <w:rsid w:val="00F9005B"/>
    <w:rsid w:val="00F93BBD"/>
    <w:rsid w:val="00FA01C7"/>
    <w:rsid w:val="00FA10F6"/>
    <w:rsid w:val="00FA4333"/>
    <w:rsid w:val="00FA6F94"/>
    <w:rsid w:val="00FB42CF"/>
    <w:rsid w:val="00FB4E3B"/>
    <w:rsid w:val="00FC35A6"/>
    <w:rsid w:val="00FC52D8"/>
    <w:rsid w:val="00FC627A"/>
    <w:rsid w:val="00FC7745"/>
    <w:rsid w:val="00FD076E"/>
    <w:rsid w:val="00FD1C33"/>
    <w:rsid w:val="00FD4B1F"/>
    <w:rsid w:val="00FD4BA2"/>
    <w:rsid w:val="00FD7240"/>
    <w:rsid w:val="00FE47D5"/>
    <w:rsid w:val="00FE56CE"/>
    <w:rsid w:val="00FE7698"/>
    <w:rsid w:val="00FF0F94"/>
    <w:rsid w:val="00FF2F0C"/>
    <w:rsid w:val="00FF3DE2"/>
    <w:rsid w:val="00FF6ADE"/>
    <w:rsid w:val="00FF6AE5"/>
    <w:rsid w:val="00FF7A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557A0F"/>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45030"/>
    <w:pPr>
      <w:spacing w:before="100" w:beforeAutospacing="1" w:after="100" w:afterAutospacing="1"/>
      <w:jc w:val="center"/>
      <w:outlineLvl w:val="0"/>
    </w:pPr>
    <w:rPr>
      <w:rFonts w:ascii="Times New Roman" w:eastAsia="Times New Roman" w:hAnsi="Times New Roman"/>
      <w:b/>
      <w:bCs/>
      <w:kern w:val="36"/>
    </w:rPr>
  </w:style>
  <w:style w:type="paragraph" w:styleId="Heading2">
    <w:name w:val="heading 2"/>
    <w:basedOn w:val="Normal"/>
    <w:next w:val="Normal"/>
    <w:link w:val="Heading2Char"/>
    <w:uiPriority w:val="9"/>
    <w:unhideWhenUsed/>
    <w:qFormat/>
    <w:rsid w:val="00845030"/>
    <w:pPr>
      <w:spacing w:line="480" w:lineRule="auto"/>
      <w:outlineLvl w:val="1"/>
    </w:pPr>
    <w:rPr>
      <w:i/>
    </w:rPr>
  </w:style>
  <w:style w:type="paragraph" w:styleId="Heading3">
    <w:name w:val="heading 3"/>
    <w:basedOn w:val="Normal"/>
    <w:link w:val="Heading3Char"/>
    <w:uiPriority w:val="9"/>
    <w:qFormat/>
    <w:rsid w:val="00845030"/>
    <w:pPr>
      <w:spacing w:line="480" w:lineRule="auto"/>
      <w:outlineLvl w:val="2"/>
    </w:pPr>
    <w:rPr>
      <w:i/>
    </w:rPr>
  </w:style>
  <w:style w:type="paragraph" w:styleId="Heading4">
    <w:name w:val="heading 4"/>
    <w:basedOn w:val="Normal"/>
    <w:next w:val="Normal"/>
    <w:link w:val="Heading4Char"/>
    <w:uiPriority w:val="9"/>
    <w:unhideWhenUsed/>
    <w:qFormat/>
    <w:rsid w:val="00CF0A2E"/>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80499"/>
    <w:pPr>
      <w:jc w:val="center"/>
    </w:pPr>
    <w:rPr>
      <w:rFonts w:ascii="Cambria" w:hAnsi="Cambria"/>
    </w:rPr>
  </w:style>
  <w:style w:type="paragraph" w:customStyle="1" w:styleId="EndNoteBibliography">
    <w:name w:val="EndNote Bibliography"/>
    <w:basedOn w:val="Normal"/>
    <w:rsid w:val="00B80499"/>
    <w:rPr>
      <w:rFonts w:ascii="Cambria" w:hAnsi="Cambria"/>
    </w:rPr>
  </w:style>
  <w:style w:type="paragraph" w:styleId="Header">
    <w:name w:val="header"/>
    <w:basedOn w:val="Normal"/>
    <w:link w:val="HeaderChar"/>
    <w:uiPriority w:val="99"/>
    <w:unhideWhenUsed/>
    <w:rsid w:val="002E4866"/>
    <w:pPr>
      <w:tabs>
        <w:tab w:val="center" w:pos="4320"/>
        <w:tab w:val="right" w:pos="8640"/>
      </w:tabs>
    </w:pPr>
  </w:style>
  <w:style w:type="character" w:customStyle="1" w:styleId="HeaderChar">
    <w:name w:val="Header Char"/>
    <w:basedOn w:val="DefaultParagraphFont"/>
    <w:link w:val="Header"/>
    <w:uiPriority w:val="99"/>
    <w:locked/>
    <w:rsid w:val="002E4866"/>
    <w:rPr>
      <w:rFonts w:cs="Times New Roman"/>
    </w:rPr>
  </w:style>
  <w:style w:type="character" w:styleId="PageNumber">
    <w:name w:val="page number"/>
    <w:basedOn w:val="DefaultParagraphFont"/>
    <w:uiPriority w:val="99"/>
    <w:semiHidden/>
    <w:unhideWhenUsed/>
    <w:rsid w:val="002E4866"/>
    <w:rPr>
      <w:rFonts w:cs="Times New Roman"/>
    </w:rPr>
  </w:style>
  <w:style w:type="character" w:styleId="CommentReference">
    <w:name w:val="annotation reference"/>
    <w:basedOn w:val="DefaultParagraphFont"/>
    <w:uiPriority w:val="99"/>
    <w:semiHidden/>
    <w:unhideWhenUsed/>
    <w:rsid w:val="00B8475B"/>
    <w:rPr>
      <w:rFonts w:cs="Times New Roman"/>
      <w:sz w:val="18"/>
      <w:szCs w:val="18"/>
    </w:rPr>
  </w:style>
  <w:style w:type="paragraph" w:styleId="CommentText">
    <w:name w:val="annotation text"/>
    <w:aliases w:val="Comment Text Char Char,Comment Text Char1 Char"/>
    <w:basedOn w:val="Normal"/>
    <w:link w:val="CommentTextChar"/>
    <w:uiPriority w:val="99"/>
    <w:unhideWhenUsed/>
    <w:rsid w:val="00B8475B"/>
  </w:style>
  <w:style w:type="character" w:customStyle="1" w:styleId="CommentTextChar">
    <w:name w:val="Comment Text Char"/>
    <w:aliases w:val="Comment Text Char Char Char,Comment Text Char1 Char Char"/>
    <w:basedOn w:val="DefaultParagraphFont"/>
    <w:link w:val="CommentText"/>
    <w:uiPriority w:val="99"/>
    <w:locked/>
    <w:rsid w:val="00B8475B"/>
    <w:rPr>
      <w:rFonts w:cs="Times New Roman"/>
    </w:rPr>
  </w:style>
  <w:style w:type="paragraph" w:styleId="CommentSubject">
    <w:name w:val="annotation subject"/>
    <w:basedOn w:val="CommentText"/>
    <w:next w:val="CommentText"/>
    <w:link w:val="CommentSubjectChar"/>
    <w:uiPriority w:val="99"/>
    <w:semiHidden/>
    <w:unhideWhenUsed/>
    <w:rsid w:val="00B8475B"/>
    <w:rPr>
      <w:b/>
      <w:bCs/>
      <w:sz w:val="20"/>
      <w:szCs w:val="20"/>
    </w:rPr>
  </w:style>
  <w:style w:type="character" w:customStyle="1" w:styleId="CommentSubjectChar">
    <w:name w:val="Comment Subject Char"/>
    <w:basedOn w:val="CommentTextChar"/>
    <w:link w:val="CommentSubject"/>
    <w:uiPriority w:val="99"/>
    <w:semiHidden/>
    <w:locked/>
    <w:rsid w:val="00B8475B"/>
    <w:rPr>
      <w:rFonts w:cs="Times New Roman"/>
      <w:b/>
      <w:bCs/>
      <w:sz w:val="20"/>
      <w:szCs w:val="20"/>
    </w:rPr>
  </w:style>
  <w:style w:type="paragraph" w:styleId="BalloonText">
    <w:name w:val="Balloon Text"/>
    <w:basedOn w:val="Normal"/>
    <w:link w:val="BalloonTextChar"/>
    <w:uiPriority w:val="99"/>
    <w:semiHidden/>
    <w:unhideWhenUsed/>
    <w:rsid w:val="00B8475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B8475B"/>
    <w:rPr>
      <w:rFonts w:ascii="Lucida Grande" w:hAnsi="Lucida Grande" w:cs="Lucida Grande"/>
      <w:sz w:val="18"/>
      <w:szCs w:val="18"/>
    </w:rPr>
  </w:style>
  <w:style w:type="paragraph" w:styleId="FootnoteText">
    <w:name w:val="footnote text"/>
    <w:basedOn w:val="Normal"/>
    <w:link w:val="FootnoteTextChar"/>
    <w:uiPriority w:val="99"/>
    <w:unhideWhenUsed/>
    <w:rsid w:val="0094689A"/>
  </w:style>
  <w:style w:type="character" w:customStyle="1" w:styleId="FootnoteTextChar">
    <w:name w:val="Footnote Text Char"/>
    <w:basedOn w:val="DefaultParagraphFont"/>
    <w:link w:val="FootnoteText"/>
    <w:uiPriority w:val="99"/>
    <w:locked/>
    <w:rsid w:val="0094689A"/>
    <w:rPr>
      <w:rFonts w:cs="Times New Roman"/>
    </w:rPr>
  </w:style>
  <w:style w:type="character" w:styleId="FootnoteReference">
    <w:name w:val="footnote reference"/>
    <w:basedOn w:val="DefaultParagraphFont"/>
    <w:uiPriority w:val="99"/>
    <w:unhideWhenUsed/>
    <w:rsid w:val="0094689A"/>
    <w:rPr>
      <w:rFonts w:cs="Times New Roman"/>
      <w:vertAlign w:val="superscript"/>
    </w:rPr>
  </w:style>
  <w:style w:type="character" w:styleId="Hyperlink">
    <w:name w:val="Hyperlink"/>
    <w:basedOn w:val="DefaultParagraphFont"/>
    <w:uiPriority w:val="99"/>
    <w:rsid w:val="00524CC8"/>
    <w:rPr>
      <w:rFonts w:cs="Times New Roman"/>
      <w:color w:val="0000FF"/>
      <w:u w:val="single"/>
    </w:rPr>
  </w:style>
  <w:style w:type="paragraph" w:styleId="NormalWeb">
    <w:name w:val="Normal (Web)"/>
    <w:basedOn w:val="Normal"/>
    <w:uiPriority w:val="99"/>
    <w:rsid w:val="00E8653E"/>
    <w:pPr>
      <w:spacing w:before="100" w:beforeAutospacing="1" w:after="100" w:afterAutospacing="1"/>
    </w:pPr>
    <w:rPr>
      <w:rFonts w:ascii="Times New Roman" w:hAnsi="Times New Roman"/>
      <w:lang w:val="en-GB" w:eastAsia="en-GB"/>
    </w:rPr>
  </w:style>
  <w:style w:type="paragraph" w:styleId="Footer">
    <w:name w:val="footer"/>
    <w:basedOn w:val="Normal"/>
    <w:link w:val="FooterChar"/>
    <w:uiPriority w:val="99"/>
    <w:unhideWhenUsed/>
    <w:rsid w:val="002F1A8C"/>
    <w:pPr>
      <w:tabs>
        <w:tab w:val="center" w:pos="4320"/>
        <w:tab w:val="right" w:pos="8640"/>
      </w:tabs>
    </w:pPr>
  </w:style>
  <w:style w:type="character" w:customStyle="1" w:styleId="FooterChar">
    <w:name w:val="Footer Char"/>
    <w:basedOn w:val="DefaultParagraphFont"/>
    <w:link w:val="Footer"/>
    <w:uiPriority w:val="99"/>
    <w:rsid w:val="002F1A8C"/>
  </w:style>
  <w:style w:type="paragraph" w:styleId="Revision">
    <w:name w:val="Revision"/>
    <w:hidden/>
    <w:uiPriority w:val="99"/>
    <w:semiHidden/>
    <w:rsid w:val="00835E7D"/>
  </w:style>
  <w:style w:type="paragraph" w:styleId="PlainText">
    <w:name w:val="Plain Text"/>
    <w:basedOn w:val="Normal"/>
    <w:link w:val="PlainTextChar"/>
    <w:uiPriority w:val="99"/>
    <w:semiHidden/>
    <w:unhideWhenUsed/>
    <w:rsid w:val="00901030"/>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901030"/>
    <w:rPr>
      <w:rFonts w:ascii="Calibri" w:eastAsiaTheme="minorHAnsi" w:hAnsi="Calibri" w:cstheme="minorBidi"/>
      <w:sz w:val="22"/>
      <w:szCs w:val="21"/>
    </w:rPr>
  </w:style>
  <w:style w:type="character" w:customStyle="1" w:styleId="UnresolvedMention1">
    <w:name w:val="Unresolved Mention1"/>
    <w:basedOn w:val="DefaultParagraphFont"/>
    <w:uiPriority w:val="99"/>
    <w:semiHidden/>
    <w:unhideWhenUsed/>
    <w:rsid w:val="00D97EF0"/>
    <w:rPr>
      <w:color w:val="808080"/>
      <w:shd w:val="clear" w:color="auto" w:fill="E6E6E6"/>
    </w:rPr>
  </w:style>
  <w:style w:type="character" w:customStyle="1" w:styleId="Heading1Char">
    <w:name w:val="Heading 1 Char"/>
    <w:basedOn w:val="DefaultParagraphFont"/>
    <w:link w:val="Heading1"/>
    <w:uiPriority w:val="9"/>
    <w:rsid w:val="00845030"/>
    <w:rPr>
      <w:rFonts w:ascii="Times New Roman" w:eastAsia="Times New Roman" w:hAnsi="Times New Roman"/>
      <w:b/>
      <w:bCs/>
      <w:kern w:val="36"/>
    </w:rPr>
  </w:style>
  <w:style w:type="character" w:customStyle="1" w:styleId="Heading3Char">
    <w:name w:val="Heading 3 Char"/>
    <w:basedOn w:val="DefaultParagraphFont"/>
    <w:link w:val="Heading3"/>
    <w:uiPriority w:val="9"/>
    <w:rsid w:val="00845030"/>
    <w:rPr>
      <w:i/>
    </w:rPr>
  </w:style>
  <w:style w:type="character" w:customStyle="1" w:styleId="ui-ncbitoggler-master-text">
    <w:name w:val="ui-ncbitoggler-master-text"/>
    <w:basedOn w:val="DefaultParagraphFont"/>
    <w:rsid w:val="00D97EF0"/>
  </w:style>
  <w:style w:type="character" w:customStyle="1" w:styleId="highlight">
    <w:name w:val="highlight"/>
    <w:basedOn w:val="DefaultParagraphFont"/>
    <w:rsid w:val="00D97EF0"/>
  </w:style>
  <w:style w:type="character" w:customStyle="1" w:styleId="Heading4Char">
    <w:name w:val="Heading 4 Char"/>
    <w:basedOn w:val="DefaultParagraphFont"/>
    <w:link w:val="Heading4"/>
    <w:uiPriority w:val="9"/>
    <w:rsid w:val="00CF0A2E"/>
    <w:rPr>
      <w:rFonts w:asciiTheme="majorHAnsi" w:eastAsiaTheme="majorEastAsia" w:hAnsiTheme="majorHAnsi" w:cstheme="majorBidi"/>
      <w:i/>
      <w:iCs/>
      <w:color w:val="365F91" w:themeColor="accent1" w:themeShade="BF"/>
    </w:rPr>
  </w:style>
  <w:style w:type="character" w:customStyle="1" w:styleId="label">
    <w:name w:val="label"/>
    <w:basedOn w:val="DefaultParagraphFont"/>
    <w:rsid w:val="00CF0A2E"/>
  </w:style>
  <w:style w:type="character" w:customStyle="1" w:styleId="separator">
    <w:name w:val="separator"/>
    <w:basedOn w:val="DefaultParagraphFont"/>
    <w:rsid w:val="00CF0A2E"/>
  </w:style>
  <w:style w:type="character" w:customStyle="1" w:styleId="value">
    <w:name w:val="value"/>
    <w:basedOn w:val="DefaultParagraphFont"/>
    <w:rsid w:val="00CF0A2E"/>
  </w:style>
  <w:style w:type="character" w:customStyle="1" w:styleId="Heading2Char">
    <w:name w:val="Heading 2 Char"/>
    <w:basedOn w:val="DefaultParagraphFont"/>
    <w:link w:val="Heading2"/>
    <w:uiPriority w:val="9"/>
    <w:rsid w:val="00845030"/>
    <w:rPr>
      <w:i/>
    </w:rPr>
  </w:style>
  <w:style w:type="paragraph" w:styleId="Title">
    <w:name w:val="Title"/>
    <w:basedOn w:val="Normal"/>
    <w:next w:val="Normal"/>
    <w:link w:val="TitleChar"/>
    <w:uiPriority w:val="10"/>
    <w:qFormat/>
    <w:rsid w:val="0084503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5030"/>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C7392"/>
    <w:rPr>
      <w:b/>
      <w:bCs/>
    </w:rPr>
  </w:style>
  <w:style w:type="paragraph" w:customStyle="1" w:styleId="Title1">
    <w:name w:val="Title1"/>
    <w:basedOn w:val="Normal"/>
    <w:rsid w:val="00007B76"/>
    <w:pPr>
      <w:spacing w:before="100" w:beforeAutospacing="1" w:after="100" w:afterAutospacing="1"/>
    </w:pPr>
    <w:rPr>
      <w:rFonts w:ascii="Times New Roman" w:eastAsia="Times New Roman" w:hAnsi="Times New Roman"/>
    </w:rPr>
  </w:style>
  <w:style w:type="paragraph" w:customStyle="1" w:styleId="desc">
    <w:name w:val="desc"/>
    <w:basedOn w:val="Normal"/>
    <w:rsid w:val="00007B76"/>
    <w:pPr>
      <w:spacing w:before="100" w:beforeAutospacing="1" w:after="100" w:afterAutospacing="1"/>
    </w:pPr>
    <w:rPr>
      <w:rFonts w:ascii="Times New Roman" w:eastAsia="Times New Roman" w:hAnsi="Times New Roman"/>
    </w:rPr>
  </w:style>
  <w:style w:type="paragraph" w:customStyle="1" w:styleId="details">
    <w:name w:val="details"/>
    <w:basedOn w:val="Normal"/>
    <w:rsid w:val="00007B76"/>
    <w:pPr>
      <w:spacing w:before="100" w:beforeAutospacing="1" w:after="100" w:afterAutospacing="1"/>
    </w:pPr>
    <w:rPr>
      <w:rFonts w:ascii="Times New Roman" w:eastAsia="Times New Roman" w:hAnsi="Times New Roman"/>
    </w:rPr>
  </w:style>
  <w:style w:type="character" w:customStyle="1" w:styleId="jrnl">
    <w:name w:val="jrnl"/>
    <w:basedOn w:val="DefaultParagraphFont"/>
    <w:rsid w:val="00007B76"/>
  </w:style>
  <w:style w:type="paragraph" w:styleId="ListParagraph">
    <w:name w:val="List Paragraph"/>
    <w:basedOn w:val="Normal"/>
    <w:uiPriority w:val="34"/>
    <w:qFormat/>
    <w:rsid w:val="00EB0EDA"/>
    <w:pPr>
      <w:ind w:left="720"/>
      <w:contextualSpacing/>
    </w:pPr>
  </w:style>
  <w:style w:type="character" w:customStyle="1" w:styleId="UnresolvedMention">
    <w:name w:val="Unresolved Mention"/>
    <w:basedOn w:val="DefaultParagraphFont"/>
    <w:uiPriority w:val="99"/>
    <w:rsid w:val="00E16035"/>
    <w:rPr>
      <w:color w:val="808080"/>
      <w:shd w:val="clear" w:color="auto" w:fill="E6E6E6"/>
    </w:rPr>
  </w:style>
  <w:style w:type="character" w:styleId="FollowedHyperlink">
    <w:name w:val="FollowedHyperlink"/>
    <w:basedOn w:val="DefaultParagraphFont"/>
    <w:uiPriority w:val="99"/>
    <w:semiHidden/>
    <w:unhideWhenUsed/>
    <w:rsid w:val="00CD75A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958713">
      <w:bodyDiv w:val="1"/>
      <w:marLeft w:val="0"/>
      <w:marRight w:val="0"/>
      <w:marTop w:val="0"/>
      <w:marBottom w:val="0"/>
      <w:divBdr>
        <w:top w:val="none" w:sz="0" w:space="0" w:color="auto"/>
        <w:left w:val="none" w:sz="0" w:space="0" w:color="auto"/>
        <w:bottom w:val="none" w:sz="0" w:space="0" w:color="auto"/>
        <w:right w:val="none" w:sz="0" w:space="0" w:color="auto"/>
      </w:divBdr>
      <w:divsChild>
        <w:div w:id="228617387">
          <w:marLeft w:val="0"/>
          <w:marRight w:val="0"/>
          <w:marTop w:val="120"/>
          <w:marBottom w:val="360"/>
          <w:divBdr>
            <w:top w:val="none" w:sz="0" w:space="0" w:color="auto"/>
            <w:left w:val="none" w:sz="0" w:space="0" w:color="auto"/>
            <w:bottom w:val="none" w:sz="0" w:space="0" w:color="auto"/>
            <w:right w:val="none" w:sz="0" w:space="0" w:color="auto"/>
          </w:divBdr>
          <w:divsChild>
            <w:div w:id="1471483984">
              <w:marLeft w:val="0"/>
              <w:marRight w:val="0"/>
              <w:marTop w:val="0"/>
              <w:marBottom w:val="0"/>
              <w:divBdr>
                <w:top w:val="none" w:sz="0" w:space="0" w:color="auto"/>
                <w:left w:val="none" w:sz="0" w:space="0" w:color="auto"/>
                <w:bottom w:val="none" w:sz="0" w:space="0" w:color="auto"/>
                <w:right w:val="none" w:sz="0" w:space="0" w:color="auto"/>
              </w:divBdr>
            </w:div>
            <w:div w:id="161205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466">
      <w:bodyDiv w:val="1"/>
      <w:marLeft w:val="0"/>
      <w:marRight w:val="0"/>
      <w:marTop w:val="0"/>
      <w:marBottom w:val="0"/>
      <w:divBdr>
        <w:top w:val="none" w:sz="0" w:space="0" w:color="auto"/>
        <w:left w:val="none" w:sz="0" w:space="0" w:color="auto"/>
        <w:bottom w:val="none" w:sz="0" w:space="0" w:color="auto"/>
        <w:right w:val="none" w:sz="0" w:space="0" w:color="auto"/>
      </w:divBdr>
    </w:div>
    <w:div w:id="74129908">
      <w:bodyDiv w:val="1"/>
      <w:marLeft w:val="0"/>
      <w:marRight w:val="0"/>
      <w:marTop w:val="0"/>
      <w:marBottom w:val="0"/>
      <w:divBdr>
        <w:top w:val="none" w:sz="0" w:space="0" w:color="auto"/>
        <w:left w:val="none" w:sz="0" w:space="0" w:color="auto"/>
        <w:bottom w:val="none" w:sz="0" w:space="0" w:color="auto"/>
        <w:right w:val="none" w:sz="0" w:space="0" w:color="auto"/>
      </w:divBdr>
    </w:div>
    <w:div w:id="209925534">
      <w:bodyDiv w:val="1"/>
      <w:marLeft w:val="0"/>
      <w:marRight w:val="0"/>
      <w:marTop w:val="0"/>
      <w:marBottom w:val="0"/>
      <w:divBdr>
        <w:top w:val="none" w:sz="0" w:space="0" w:color="auto"/>
        <w:left w:val="none" w:sz="0" w:space="0" w:color="auto"/>
        <w:bottom w:val="none" w:sz="0" w:space="0" w:color="auto"/>
        <w:right w:val="none" w:sz="0" w:space="0" w:color="auto"/>
      </w:divBdr>
    </w:div>
    <w:div w:id="280065834">
      <w:bodyDiv w:val="1"/>
      <w:marLeft w:val="0"/>
      <w:marRight w:val="0"/>
      <w:marTop w:val="0"/>
      <w:marBottom w:val="0"/>
      <w:divBdr>
        <w:top w:val="none" w:sz="0" w:space="0" w:color="auto"/>
        <w:left w:val="none" w:sz="0" w:space="0" w:color="auto"/>
        <w:bottom w:val="none" w:sz="0" w:space="0" w:color="auto"/>
        <w:right w:val="none" w:sz="0" w:space="0" w:color="auto"/>
      </w:divBdr>
    </w:div>
    <w:div w:id="303319420">
      <w:bodyDiv w:val="1"/>
      <w:marLeft w:val="0"/>
      <w:marRight w:val="0"/>
      <w:marTop w:val="0"/>
      <w:marBottom w:val="0"/>
      <w:divBdr>
        <w:top w:val="none" w:sz="0" w:space="0" w:color="auto"/>
        <w:left w:val="none" w:sz="0" w:space="0" w:color="auto"/>
        <w:bottom w:val="none" w:sz="0" w:space="0" w:color="auto"/>
        <w:right w:val="none" w:sz="0" w:space="0" w:color="auto"/>
      </w:divBdr>
      <w:divsChild>
        <w:div w:id="944272479">
          <w:marLeft w:val="0"/>
          <w:marRight w:val="0"/>
          <w:marTop w:val="34"/>
          <w:marBottom w:val="34"/>
          <w:divBdr>
            <w:top w:val="none" w:sz="0" w:space="0" w:color="auto"/>
            <w:left w:val="none" w:sz="0" w:space="0" w:color="auto"/>
            <w:bottom w:val="none" w:sz="0" w:space="0" w:color="auto"/>
            <w:right w:val="none" w:sz="0" w:space="0" w:color="auto"/>
          </w:divBdr>
        </w:div>
      </w:divsChild>
    </w:div>
    <w:div w:id="448011715">
      <w:bodyDiv w:val="1"/>
      <w:marLeft w:val="0"/>
      <w:marRight w:val="0"/>
      <w:marTop w:val="0"/>
      <w:marBottom w:val="0"/>
      <w:divBdr>
        <w:top w:val="none" w:sz="0" w:space="0" w:color="auto"/>
        <w:left w:val="none" w:sz="0" w:space="0" w:color="auto"/>
        <w:bottom w:val="none" w:sz="0" w:space="0" w:color="auto"/>
        <w:right w:val="none" w:sz="0" w:space="0" w:color="auto"/>
      </w:divBdr>
      <w:divsChild>
        <w:div w:id="1324548333">
          <w:marLeft w:val="0"/>
          <w:marRight w:val="0"/>
          <w:marTop w:val="240"/>
          <w:marBottom w:val="100"/>
          <w:divBdr>
            <w:top w:val="none" w:sz="0" w:space="0" w:color="auto"/>
            <w:left w:val="none" w:sz="0" w:space="0" w:color="auto"/>
            <w:bottom w:val="none" w:sz="0" w:space="0" w:color="auto"/>
            <w:right w:val="none" w:sz="0" w:space="0" w:color="auto"/>
          </w:divBdr>
          <w:divsChild>
            <w:div w:id="58086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470743">
      <w:bodyDiv w:val="1"/>
      <w:marLeft w:val="0"/>
      <w:marRight w:val="0"/>
      <w:marTop w:val="0"/>
      <w:marBottom w:val="0"/>
      <w:divBdr>
        <w:top w:val="none" w:sz="0" w:space="0" w:color="auto"/>
        <w:left w:val="none" w:sz="0" w:space="0" w:color="auto"/>
        <w:bottom w:val="none" w:sz="0" w:space="0" w:color="auto"/>
        <w:right w:val="none" w:sz="0" w:space="0" w:color="auto"/>
      </w:divBdr>
    </w:div>
    <w:div w:id="623658463">
      <w:bodyDiv w:val="1"/>
      <w:marLeft w:val="0"/>
      <w:marRight w:val="0"/>
      <w:marTop w:val="0"/>
      <w:marBottom w:val="0"/>
      <w:divBdr>
        <w:top w:val="none" w:sz="0" w:space="0" w:color="auto"/>
        <w:left w:val="none" w:sz="0" w:space="0" w:color="auto"/>
        <w:bottom w:val="none" w:sz="0" w:space="0" w:color="auto"/>
        <w:right w:val="none" w:sz="0" w:space="0" w:color="auto"/>
      </w:divBdr>
      <w:divsChild>
        <w:div w:id="622615643">
          <w:marLeft w:val="0"/>
          <w:marRight w:val="0"/>
          <w:marTop w:val="34"/>
          <w:marBottom w:val="34"/>
          <w:divBdr>
            <w:top w:val="none" w:sz="0" w:space="0" w:color="auto"/>
            <w:left w:val="none" w:sz="0" w:space="0" w:color="auto"/>
            <w:bottom w:val="none" w:sz="0" w:space="0" w:color="auto"/>
            <w:right w:val="none" w:sz="0" w:space="0" w:color="auto"/>
          </w:divBdr>
        </w:div>
      </w:divsChild>
    </w:div>
    <w:div w:id="746341263">
      <w:bodyDiv w:val="1"/>
      <w:marLeft w:val="0"/>
      <w:marRight w:val="0"/>
      <w:marTop w:val="0"/>
      <w:marBottom w:val="0"/>
      <w:divBdr>
        <w:top w:val="none" w:sz="0" w:space="0" w:color="auto"/>
        <w:left w:val="none" w:sz="0" w:space="0" w:color="auto"/>
        <w:bottom w:val="none" w:sz="0" w:space="0" w:color="auto"/>
        <w:right w:val="none" w:sz="0" w:space="0" w:color="auto"/>
      </w:divBdr>
      <w:divsChild>
        <w:div w:id="1377244636">
          <w:marLeft w:val="0"/>
          <w:marRight w:val="0"/>
          <w:marTop w:val="120"/>
          <w:marBottom w:val="360"/>
          <w:divBdr>
            <w:top w:val="none" w:sz="0" w:space="0" w:color="auto"/>
            <w:left w:val="none" w:sz="0" w:space="0" w:color="auto"/>
            <w:bottom w:val="none" w:sz="0" w:space="0" w:color="auto"/>
            <w:right w:val="none" w:sz="0" w:space="0" w:color="auto"/>
          </w:divBdr>
          <w:divsChild>
            <w:div w:id="1037200779">
              <w:marLeft w:val="0"/>
              <w:marRight w:val="0"/>
              <w:marTop w:val="0"/>
              <w:marBottom w:val="0"/>
              <w:divBdr>
                <w:top w:val="none" w:sz="0" w:space="0" w:color="auto"/>
                <w:left w:val="none" w:sz="0" w:space="0" w:color="auto"/>
                <w:bottom w:val="none" w:sz="0" w:space="0" w:color="auto"/>
                <w:right w:val="none" w:sz="0" w:space="0" w:color="auto"/>
              </w:divBdr>
            </w:div>
            <w:div w:id="78715669">
              <w:marLeft w:val="0"/>
              <w:marRight w:val="0"/>
              <w:marTop w:val="0"/>
              <w:marBottom w:val="0"/>
              <w:divBdr>
                <w:top w:val="none" w:sz="0" w:space="0" w:color="auto"/>
                <w:left w:val="none" w:sz="0" w:space="0" w:color="auto"/>
                <w:bottom w:val="none" w:sz="0" w:space="0" w:color="auto"/>
                <w:right w:val="none" w:sz="0" w:space="0" w:color="auto"/>
              </w:divBdr>
            </w:div>
            <w:div w:id="2113166495">
              <w:marLeft w:val="0"/>
              <w:marRight w:val="0"/>
              <w:marTop w:val="0"/>
              <w:marBottom w:val="0"/>
              <w:divBdr>
                <w:top w:val="none" w:sz="0" w:space="0" w:color="auto"/>
                <w:left w:val="none" w:sz="0" w:space="0" w:color="auto"/>
                <w:bottom w:val="none" w:sz="0" w:space="0" w:color="auto"/>
                <w:right w:val="none" w:sz="0" w:space="0" w:color="auto"/>
              </w:divBdr>
            </w:div>
            <w:div w:id="1251160640">
              <w:marLeft w:val="0"/>
              <w:marRight w:val="0"/>
              <w:marTop w:val="240"/>
              <w:marBottom w:val="100"/>
              <w:divBdr>
                <w:top w:val="none" w:sz="0" w:space="0" w:color="auto"/>
                <w:left w:val="none" w:sz="0" w:space="0" w:color="auto"/>
                <w:bottom w:val="none" w:sz="0" w:space="0" w:color="auto"/>
                <w:right w:val="none" w:sz="0" w:space="0" w:color="auto"/>
              </w:divBdr>
              <w:divsChild>
                <w:div w:id="156756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382203">
      <w:bodyDiv w:val="1"/>
      <w:marLeft w:val="0"/>
      <w:marRight w:val="0"/>
      <w:marTop w:val="0"/>
      <w:marBottom w:val="0"/>
      <w:divBdr>
        <w:top w:val="none" w:sz="0" w:space="0" w:color="auto"/>
        <w:left w:val="none" w:sz="0" w:space="0" w:color="auto"/>
        <w:bottom w:val="none" w:sz="0" w:space="0" w:color="auto"/>
        <w:right w:val="none" w:sz="0" w:space="0" w:color="auto"/>
      </w:divBdr>
    </w:div>
    <w:div w:id="900755379">
      <w:bodyDiv w:val="1"/>
      <w:marLeft w:val="0"/>
      <w:marRight w:val="0"/>
      <w:marTop w:val="0"/>
      <w:marBottom w:val="0"/>
      <w:divBdr>
        <w:top w:val="none" w:sz="0" w:space="0" w:color="auto"/>
        <w:left w:val="none" w:sz="0" w:space="0" w:color="auto"/>
        <w:bottom w:val="none" w:sz="0" w:space="0" w:color="auto"/>
        <w:right w:val="none" w:sz="0" w:space="0" w:color="auto"/>
      </w:divBdr>
      <w:divsChild>
        <w:div w:id="1936161692">
          <w:marLeft w:val="0"/>
          <w:marRight w:val="0"/>
          <w:marTop w:val="34"/>
          <w:marBottom w:val="34"/>
          <w:divBdr>
            <w:top w:val="none" w:sz="0" w:space="0" w:color="auto"/>
            <w:left w:val="none" w:sz="0" w:space="0" w:color="auto"/>
            <w:bottom w:val="none" w:sz="0" w:space="0" w:color="auto"/>
            <w:right w:val="none" w:sz="0" w:space="0" w:color="auto"/>
          </w:divBdr>
        </w:div>
      </w:divsChild>
    </w:div>
    <w:div w:id="951978629">
      <w:bodyDiv w:val="1"/>
      <w:marLeft w:val="0"/>
      <w:marRight w:val="0"/>
      <w:marTop w:val="0"/>
      <w:marBottom w:val="0"/>
      <w:divBdr>
        <w:top w:val="none" w:sz="0" w:space="0" w:color="auto"/>
        <w:left w:val="none" w:sz="0" w:space="0" w:color="auto"/>
        <w:bottom w:val="none" w:sz="0" w:space="0" w:color="auto"/>
        <w:right w:val="none" w:sz="0" w:space="0" w:color="auto"/>
      </w:divBdr>
    </w:div>
    <w:div w:id="1062605151">
      <w:bodyDiv w:val="1"/>
      <w:marLeft w:val="0"/>
      <w:marRight w:val="0"/>
      <w:marTop w:val="0"/>
      <w:marBottom w:val="0"/>
      <w:divBdr>
        <w:top w:val="none" w:sz="0" w:space="0" w:color="auto"/>
        <w:left w:val="none" w:sz="0" w:space="0" w:color="auto"/>
        <w:bottom w:val="none" w:sz="0" w:space="0" w:color="auto"/>
        <w:right w:val="none" w:sz="0" w:space="0" w:color="auto"/>
      </w:divBdr>
    </w:div>
    <w:div w:id="1168907777">
      <w:bodyDiv w:val="1"/>
      <w:marLeft w:val="0"/>
      <w:marRight w:val="0"/>
      <w:marTop w:val="0"/>
      <w:marBottom w:val="0"/>
      <w:divBdr>
        <w:top w:val="none" w:sz="0" w:space="0" w:color="auto"/>
        <w:left w:val="none" w:sz="0" w:space="0" w:color="auto"/>
        <w:bottom w:val="none" w:sz="0" w:space="0" w:color="auto"/>
        <w:right w:val="none" w:sz="0" w:space="0" w:color="auto"/>
      </w:divBdr>
    </w:div>
    <w:div w:id="1330138538">
      <w:bodyDiv w:val="1"/>
      <w:marLeft w:val="0"/>
      <w:marRight w:val="0"/>
      <w:marTop w:val="0"/>
      <w:marBottom w:val="0"/>
      <w:divBdr>
        <w:top w:val="none" w:sz="0" w:space="0" w:color="auto"/>
        <w:left w:val="none" w:sz="0" w:space="0" w:color="auto"/>
        <w:bottom w:val="none" w:sz="0" w:space="0" w:color="auto"/>
        <w:right w:val="none" w:sz="0" w:space="0" w:color="auto"/>
      </w:divBdr>
      <w:divsChild>
        <w:div w:id="259414134">
          <w:marLeft w:val="0"/>
          <w:marRight w:val="0"/>
          <w:marTop w:val="34"/>
          <w:marBottom w:val="34"/>
          <w:divBdr>
            <w:top w:val="none" w:sz="0" w:space="0" w:color="auto"/>
            <w:left w:val="none" w:sz="0" w:space="0" w:color="auto"/>
            <w:bottom w:val="none" w:sz="0" w:space="0" w:color="auto"/>
            <w:right w:val="none" w:sz="0" w:space="0" w:color="auto"/>
          </w:divBdr>
        </w:div>
      </w:divsChild>
    </w:div>
    <w:div w:id="1383670166">
      <w:bodyDiv w:val="1"/>
      <w:marLeft w:val="0"/>
      <w:marRight w:val="0"/>
      <w:marTop w:val="0"/>
      <w:marBottom w:val="0"/>
      <w:divBdr>
        <w:top w:val="none" w:sz="0" w:space="0" w:color="auto"/>
        <w:left w:val="none" w:sz="0" w:space="0" w:color="auto"/>
        <w:bottom w:val="none" w:sz="0" w:space="0" w:color="auto"/>
        <w:right w:val="none" w:sz="0" w:space="0" w:color="auto"/>
      </w:divBdr>
    </w:div>
    <w:div w:id="1455172312">
      <w:bodyDiv w:val="1"/>
      <w:marLeft w:val="0"/>
      <w:marRight w:val="0"/>
      <w:marTop w:val="0"/>
      <w:marBottom w:val="0"/>
      <w:divBdr>
        <w:top w:val="none" w:sz="0" w:space="0" w:color="auto"/>
        <w:left w:val="none" w:sz="0" w:space="0" w:color="auto"/>
        <w:bottom w:val="none" w:sz="0" w:space="0" w:color="auto"/>
        <w:right w:val="none" w:sz="0" w:space="0" w:color="auto"/>
      </w:divBdr>
      <w:divsChild>
        <w:div w:id="205989399">
          <w:marLeft w:val="0"/>
          <w:marRight w:val="0"/>
          <w:marTop w:val="240"/>
          <w:marBottom w:val="100"/>
          <w:divBdr>
            <w:top w:val="none" w:sz="0" w:space="0" w:color="auto"/>
            <w:left w:val="none" w:sz="0" w:space="0" w:color="auto"/>
            <w:bottom w:val="none" w:sz="0" w:space="0" w:color="auto"/>
            <w:right w:val="none" w:sz="0" w:space="0" w:color="auto"/>
          </w:divBdr>
          <w:divsChild>
            <w:div w:id="11699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18255">
      <w:bodyDiv w:val="1"/>
      <w:marLeft w:val="0"/>
      <w:marRight w:val="0"/>
      <w:marTop w:val="0"/>
      <w:marBottom w:val="0"/>
      <w:divBdr>
        <w:top w:val="none" w:sz="0" w:space="0" w:color="auto"/>
        <w:left w:val="none" w:sz="0" w:space="0" w:color="auto"/>
        <w:bottom w:val="none" w:sz="0" w:space="0" w:color="auto"/>
        <w:right w:val="none" w:sz="0" w:space="0" w:color="auto"/>
      </w:divBdr>
    </w:div>
    <w:div w:id="1836455344">
      <w:bodyDiv w:val="1"/>
      <w:marLeft w:val="0"/>
      <w:marRight w:val="0"/>
      <w:marTop w:val="0"/>
      <w:marBottom w:val="0"/>
      <w:divBdr>
        <w:top w:val="none" w:sz="0" w:space="0" w:color="auto"/>
        <w:left w:val="none" w:sz="0" w:space="0" w:color="auto"/>
        <w:bottom w:val="none" w:sz="0" w:space="0" w:color="auto"/>
        <w:right w:val="none" w:sz="0" w:space="0" w:color="auto"/>
      </w:divBdr>
    </w:div>
    <w:div w:id="2031100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4A422-B95D-4864-ABF0-25ED41658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9</Pages>
  <Words>11791</Words>
  <Characters>178019</Characters>
  <Application>Microsoft Office Word</Application>
  <DocSecurity>4</DocSecurity>
  <Lines>1483</Lines>
  <Paragraphs>378</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89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eiss</dc:creator>
  <cp:keywords/>
  <dc:description/>
  <cp:lastModifiedBy>Karen Drake</cp:lastModifiedBy>
  <cp:revision>2</cp:revision>
  <dcterms:created xsi:type="dcterms:W3CDTF">2019-07-18T12:16:00Z</dcterms:created>
  <dcterms:modified xsi:type="dcterms:W3CDTF">2019-07-18T12:16:00Z</dcterms:modified>
</cp:coreProperties>
</file>